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2163AFF5" w:rsidR="003215AA" w:rsidRDefault="00B2563C" w:rsidP="00841599">
      <w:pPr>
        <w:contextualSpacing/>
      </w:pPr>
      <w:r>
        <w:t xml:space="preserve">Selective processes act on phenotypic variation however the evolutionary potential of </w:t>
      </w:r>
      <w:del w:id="5" w:author="Daniel Noble" w:date="2023-09-07T09:24:00Z">
        <w:r w:rsidDel="00C50BF7">
          <w:delText>any given</w:delText>
        </w:r>
      </w:del>
      <w:ins w:id="6" w:author="Daniel Noble" w:date="2023-09-07T09:24:00Z">
        <w:r w:rsidR="00C50BF7">
          <w:t>a</w:t>
        </w:r>
      </w:ins>
      <w:r>
        <w:t xml:space="preserve">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12</w:t>
      </w:r>
      <w:ins w:id="7" w:author="Daniel Noble" w:date="2023-09-07T09:35:00Z">
        <w:r w:rsidR="008A0E8F">
          <w:t>5</w:t>
        </w:r>
      </w:ins>
      <w:del w:id="8" w:author="Daniel Noble" w:date="2023-09-07T09:35:00Z">
        <w:r w:rsidR="00F72BC9" w:rsidDel="008A0E8F">
          <w:delText>6</w:delText>
        </w:r>
      </w:del>
      <w:r w:rsidR="00F72BC9">
        <w:t xml:space="preserve">,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9" w:author="Daniel Noble" w:date="2023-06-23T10:40:00Z">
        <w:r w:rsidR="00E33E9B" w:rsidDel="006F2611">
          <w:delText xml:space="preserve">a </w:delText>
        </w:r>
      </w:del>
      <w:ins w:id="10" w:author="Daniel Noble" w:date="2023-06-23T10:40:00Z">
        <w:r w:rsidR="006F2611">
          <w:t xml:space="preserve">consistently </w:t>
        </w:r>
      </w:ins>
      <w:r w:rsidR="00E33E9B">
        <w:t xml:space="preserve">higher mass </w:t>
      </w:r>
      <w:ins w:id="11"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12" w:author="Daniel Noble" w:date="2023-07-12T13:58:00Z">
        <w:r w:rsidR="00666616">
          <w:t xml:space="preserve"> which could be driven by social competition or intrinsic changes in the expression of variation as </w:t>
        </w:r>
      </w:ins>
      <w:ins w:id="13" w:author="Daniel Noble" w:date="2023-07-12T14:15:00Z">
        <w:r w:rsidR="00CF7754">
          <w:t>individual</w:t>
        </w:r>
      </w:ins>
      <w:ins w:id="14" w:author="Daniel Noble" w:date="2023-07-14T09:43:00Z">
        <w:r w:rsidR="00226EE5">
          <w:t>’</w:t>
        </w:r>
      </w:ins>
      <w:ins w:id="15" w:author="Daniel Noble" w:date="2023-07-12T14:15:00Z">
        <w:r w:rsidR="00CF7754">
          <w:t>s</w:t>
        </w:r>
      </w:ins>
      <w:ins w:id="16"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7" w:author="Daniel Noble" w:date="2023-06-30T08:38:00Z">
        <w:r w:rsidR="00ED494A">
          <w:t>–</w:t>
        </w:r>
      </w:ins>
      <w:del w:id="18"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7DF288CF"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 </w:instrText>
      </w:r>
      <w:r w:rsidR="00B45B3A">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DATA </w:instrText>
      </w:r>
      <w:r w:rsidR="00B45B3A">
        <w:fldChar w:fldCharType="end"/>
      </w:r>
      <w:r w:rsidR="00841599">
        <w:fldChar w:fldCharType="separate"/>
      </w:r>
      <w:r w:rsidR="00B45B3A">
        <w:rPr>
          <w:noProof/>
        </w:rPr>
        <w:t>(</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9" w:author="Daniel Noble" w:date="2023-07-12T14:36:00Z">
        <w:r w:rsidR="00D17807" w:rsidDel="006456F8">
          <w:delText>give rise</w:delText>
        </w:r>
      </w:del>
      <w:ins w:id="20" w:author="Daniel Noble" w:date="2023-07-12T14:36:00Z">
        <w:r w:rsidR="006456F8">
          <w:t>arise</w:t>
        </w:r>
      </w:ins>
      <w:r w:rsidR="00D17807">
        <w:t xml:space="preserve"> </w:t>
      </w:r>
      <w:r w:rsidR="00841599">
        <w:fldChar w:fldCharType="begin"/>
      </w:r>
      <w:r w:rsidR="00B45B3A">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B45B3A">
        <w:rPr>
          <w:noProof/>
        </w:rPr>
        <w:t>(</w:t>
      </w:r>
      <w:hyperlink w:anchor="_ENREF_57" w:tooltip="Monaghan, 2008 #1" w:history="1">
        <w:r w:rsidR="008429BB" w:rsidRPr="008429BB">
          <w:rPr>
            <w:rStyle w:val="Hyperlink"/>
          </w:rPr>
          <w:t>Monaghan, 2008</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B45B3A">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B45B3A">
        <w:rPr>
          <w:noProof/>
        </w:rPr>
        <w:t>(</w:t>
      </w:r>
      <w:hyperlink w:anchor="_ENREF_57" w:tooltip="Monaghan, 2008 #1" w:history="1">
        <w:r w:rsidR="008429BB" w:rsidRPr="008429BB">
          <w:rPr>
            <w:rStyle w:val="Hyperlink"/>
          </w:rPr>
          <w:t>Monaghan, 2008</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357133">
        <w:fldChar w:fldCharType="end"/>
      </w:r>
      <w:r w:rsidR="00D17807">
        <w:t xml:space="preserve">. </w:t>
      </w:r>
      <w:ins w:id="21" w:author="Daniel Noble" w:date="2023-09-04T12:38:00Z">
        <w:r w:rsidR="00EC511F">
          <w:t xml:space="preserve">For many oviparous </w:t>
        </w:r>
      </w:ins>
      <w:ins w:id="22" w:author="Daniel Noble" w:date="2023-09-04T12:41:00Z">
        <w:r w:rsidR="00EC511F">
          <w:t>(egg-la</w:t>
        </w:r>
      </w:ins>
      <w:ins w:id="23" w:author="Daniel Noble" w:date="2023-09-04T12:42:00Z">
        <w:r w:rsidR="00EC511F">
          <w:t xml:space="preserve">ying) </w:t>
        </w:r>
      </w:ins>
      <w:ins w:id="24" w:author="Daniel Noble" w:date="2023-09-04T12:38:00Z">
        <w:r w:rsidR="00EC511F">
          <w:t>organisms, early lif</w:t>
        </w:r>
      </w:ins>
      <w:ins w:id="25" w:author="Daniel Noble" w:date="2023-09-04T12:39:00Z">
        <w:r w:rsidR="00EC511F">
          <w:t xml:space="preserve">e stages </w:t>
        </w:r>
      </w:ins>
      <w:ins w:id="26" w:author="Daniel Noble" w:date="2023-09-04T12:41:00Z">
        <w:r w:rsidR="00EC511F">
          <w:t xml:space="preserve">are particularly sensitive </w:t>
        </w:r>
      </w:ins>
      <w:ins w:id="27" w:author="Daniel Noble" w:date="2023-09-04T12:42:00Z">
        <w:r w:rsidR="00EC511F">
          <w:t xml:space="preserve">periods </w:t>
        </w:r>
      </w:ins>
      <w:ins w:id="28" w:author="Daniel Noble" w:date="2023-09-04T12:41:00Z">
        <w:r w:rsidR="00EC511F">
          <w:t xml:space="preserve">because </w:t>
        </w:r>
      </w:ins>
      <w:ins w:id="29" w:author="Daniel Noble" w:date="2023-09-04T12:40:00Z">
        <w:r w:rsidR="00EC511F">
          <w:t xml:space="preserve">many species </w:t>
        </w:r>
      </w:ins>
      <w:ins w:id="30" w:author="Daniel Noble" w:date="2023-09-04T12:41:00Z">
        <w:r w:rsidR="00EC511F">
          <w:t xml:space="preserve">do not provide </w:t>
        </w:r>
      </w:ins>
      <w:ins w:id="31" w:author="Daniel Noble" w:date="2023-09-04T12:40:00Z">
        <w:r w:rsidR="00EC511F">
          <w:t xml:space="preserve">parental </w:t>
        </w:r>
      </w:ins>
      <w:ins w:id="32" w:author="Daniel Noble" w:date="2023-09-04T12:42:00Z">
        <w:r w:rsidR="00EC511F">
          <w:t xml:space="preserve">care </w:t>
        </w:r>
      </w:ins>
      <w:ins w:id="33" w:author="Daniel Noble" w:date="2023-09-04T12:43:00Z">
        <w:r w:rsidR="00EC511F">
          <w:t>that would</w:t>
        </w:r>
      </w:ins>
      <w:ins w:id="34" w:author="Daniel Noble" w:date="2023-09-04T12:42:00Z">
        <w:r w:rsidR="00EC511F">
          <w:t xml:space="preserve"> shelter embryos from environmental insults</w:t>
        </w:r>
      </w:ins>
      <w:ins w:id="35" w:author="Daniel Noble" w:date="2023-09-04T12:40:00Z">
        <w:r w:rsidR="00EC511F">
          <w:t xml:space="preserve">. </w:t>
        </w:r>
      </w:ins>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36"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B45B3A">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B45B3A">
        <w:rPr>
          <w:noProof/>
        </w:rPr>
        <w:t>(</w:t>
      </w:r>
      <w:hyperlink w:anchor="_ENREF_3" w:tooltip="Beaman, 2016 #4" w:history="1">
        <w:r w:rsidR="008429BB" w:rsidRPr="008429BB">
          <w:rPr>
            <w:rStyle w:val="Hyperlink"/>
          </w:rPr>
          <w:t>Beaman</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ins w:id="37" w:author="Daniel Noble" w:date="2023-09-04T12:44:00Z">
        <w:r w:rsidR="00652F74">
          <w:t>providing the population experiences environmental conditions they have experienced in the past</w:t>
        </w:r>
      </w:ins>
      <w:r w:rsidR="00841599" w:rsidRPr="00841599">
        <w:t xml:space="preserve"> </w:t>
      </w:r>
      <w:r w:rsidR="00841599">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 </w:instrText>
      </w:r>
      <w:r w:rsidR="00B45B3A">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DATA </w:instrText>
      </w:r>
      <w:r w:rsidR="00B45B3A">
        <w:fldChar w:fldCharType="end"/>
      </w:r>
      <w:r w:rsidR="00841599">
        <w:fldChar w:fldCharType="separate"/>
      </w:r>
      <w:r w:rsidR="00B45B3A">
        <w:rPr>
          <w:noProof/>
        </w:rPr>
        <w:t>(</w:t>
      </w:r>
      <w:hyperlink w:anchor="_ENREF_4" w:tooltip="Beldade, 2011 #6" w:history="1">
        <w:r w:rsidR="008429BB" w:rsidRPr="008429BB">
          <w:rPr>
            <w:rStyle w:val="Hyperlink"/>
          </w:rPr>
          <w:t>Beldade</w:t>
        </w:r>
        <w:r w:rsidR="008429BB" w:rsidRPr="008429BB">
          <w:rPr>
            <w:rStyle w:val="Hyperlink"/>
            <w:i/>
          </w:rPr>
          <w:t xml:space="preserve"> et al</w:t>
        </w:r>
        <w:r w:rsidR="008429BB" w:rsidRPr="008429BB">
          <w:rPr>
            <w:rStyle w:val="Hyperlink"/>
          </w:rPr>
          <w:t>, 2011</w:t>
        </w:r>
      </w:hyperlink>
      <w:r w:rsidR="00B45B3A">
        <w:rPr>
          <w:noProof/>
        </w:rPr>
        <w:t xml:space="preserve">; </w:t>
      </w:r>
      <w:hyperlink w:anchor="_ENREF_17" w:tooltip="Chevin, 2010 #81" w:history="1">
        <w:r w:rsidR="008429BB" w:rsidRPr="008429BB">
          <w:rPr>
            <w:rStyle w:val="Hyperlink"/>
          </w:rPr>
          <w:t>Chevin, 2010</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DATA </w:instrText>
      </w:r>
      <w:r w:rsidR="00B45B3A">
        <w:fldChar w:fldCharType="end"/>
      </w:r>
      <w:r w:rsidR="00357133">
        <w:fldChar w:fldCharType="separate"/>
      </w:r>
      <w:r w:rsidR="00B45B3A">
        <w:rPr>
          <w:noProof/>
        </w:rPr>
        <w:t>(</w:t>
      </w:r>
      <w:hyperlink w:anchor="_ENREF_8" w:tooltip="Botero, 2015 #8" w:history="1">
        <w:r w:rsidR="008429BB" w:rsidRPr="008429BB">
          <w:rPr>
            <w:rStyle w:val="Hyperlink"/>
          </w:rPr>
          <w:t>Botero</w:t>
        </w:r>
        <w:r w:rsidR="008429BB" w:rsidRPr="008429BB">
          <w:rPr>
            <w:rStyle w:val="Hyperlink"/>
            <w:i/>
          </w:rPr>
          <w:t xml:space="preserve"> et al</w:t>
        </w:r>
        <w:r w:rsidR="008429BB" w:rsidRPr="008429BB">
          <w:rPr>
            <w:rStyle w:val="Hyperlink"/>
          </w:rPr>
          <w:t>, 2015</w:t>
        </w:r>
      </w:hyperlink>
      <w:r w:rsidR="00B45B3A">
        <w:rPr>
          <w:noProof/>
        </w:rPr>
        <w:t xml:space="preserve">; </w:t>
      </w:r>
      <w:hyperlink w:anchor="_ENREF_68" w:tooltip="Reed, 2010 #9" w:history="1">
        <w:r w:rsidR="008429BB" w:rsidRPr="008429BB">
          <w:rPr>
            <w:rStyle w:val="Hyperlink"/>
          </w:rPr>
          <w:t>Reed</w:t>
        </w:r>
        <w:r w:rsidR="008429BB" w:rsidRPr="008429BB">
          <w:rPr>
            <w:rStyle w:val="Hyperlink"/>
            <w:i/>
          </w:rPr>
          <w:t xml:space="preserve"> et al</w:t>
        </w:r>
        <w:r w:rsidR="008429BB" w:rsidRPr="008429BB">
          <w:rPr>
            <w:rStyle w:val="Hyperlink"/>
          </w:rPr>
          <w:t>, 2010</w:t>
        </w:r>
      </w:hyperlink>
      <w:r w:rsidR="00B45B3A">
        <w:rPr>
          <w:noProof/>
        </w:rPr>
        <w:t>)</w:t>
      </w:r>
      <w:r w:rsidR="00357133">
        <w:fldChar w:fldCharType="end"/>
      </w:r>
      <w:r w:rsidR="00357133">
        <w:t xml:space="preserve">. </w:t>
      </w:r>
    </w:p>
    <w:p w14:paraId="75FA4428" w14:textId="77777777" w:rsidR="002B0ED6" w:rsidRDefault="002B0ED6" w:rsidP="00841599">
      <w:pPr>
        <w:contextualSpacing/>
      </w:pPr>
    </w:p>
    <w:p w14:paraId="5DFB89D5" w14:textId="0A1875CA"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38" w:author="Daniel Noble" w:date="2023-06-23T09:29:00Z">
        <w:r w:rsidR="00AD4621" w:rsidRPr="00AD4621">
          <w:t xml:space="preserve"> </w:t>
        </w:r>
      </w:ins>
      <w:r w:rsidR="00AD4621">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B45B3A">
        <w:rPr>
          <w:noProof/>
        </w:rPr>
        <w:t>(</w:t>
      </w:r>
      <w:hyperlink w:anchor="_ENREF_51" w:tooltip="Lynch, 1998 #10" w:history="1">
        <w:r w:rsidR="008429BB" w:rsidRPr="008429BB">
          <w:rPr>
            <w:rStyle w:val="Hyperlink"/>
          </w:rPr>
          <w:t>Lynch and Walsh, 1998</w:t>
        </w:r>
      </w:hyperlink>
      <w:r w:rsidR="00B45B3A">
        <w:rPr>
          <w:noProof/>
        </w:rPr>
        <w:t>)</w:t>
      </w:r>
      <w:r w:rsidR="00AD4621">
        <w:fldChar w:fldCharType="end"/>
      </w:r>
      <w:del w:id="39"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40" w:author="Daniel Noble" w:date="2023-07-12T14:37:00Z">
        <w:r w:rsidR="006456F8">
          <w:t xml:space="preserve">both </w:t>
        </w:r>
      </w:ins>
      <w:r w:rsidR="005E6420">
        <w:t xml:space="preserve">selection and genetic variation </w:t>
      </w:r>
      <w:r w:rsidR="00E9778A">
        <w:t>change</w:t>
      </w:r>
      <w:del w:id="41" w:author="Daniel Noble" w:date="2023-07-12T14:37:00Z">
        <w:r w:rsidR="004D6425" w:rsidDel="006456F8">
          <w:delText>s</w:delText>
        </w:r>
      </w:del>
      <w:r w:rsidR="005E6420">
        <w:t xml:space="preserve"> across environments</w:t>
      </w:r>
      <w:r w:rsidR="001C5D32">
        <w:t xml:space="preserve"> </w:t>
      </w:r>
      <w:r w:rsidR="00AD4621">
        <w:fldChar w:fldCharType="begin"/>
      </w:r>
      <w:r w:rsidR="00B45B3A">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B45B3A">
        <w:rPr>
          <w:noProof/>
        </w:rPr>
        <w:t>(</w:t>
      </w:r>
      <w:hyperlink w:anchor="_ENREF_28" w:tooltip="Falconer, 1996 #11" w:history="1">
        <w:r w:rsidR="008429BB" w:rsidRPr="008429BB">
          <w:rPr>
            <w:rStyle w:val="Hyperlink"/>
          </w:rPr>
          <w:t>Falconer and Mackay, 1996</w:t>
        </w:r>
      </w:hyperlink>
      <w:r w:rsidR="00B45B3A">
        <w:rPr>
          <w:noProof/>
        </w:rPr>
        <w:t>)</w:t>
      </w:r>
      <w:r w:rsidR="00AD4621">
        <w:fldChar w:fldCharType="end"/>
      </w:r>
      <w:del w:id="4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DATA </w:instrText>
      </w:r>
      <w:r w:rsidR="00B45B3A">
        <w:fldChar w:fldCharType="end"/>
      </w:r>
      <w:r w:rsidR="00AD4621">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history="1">
        <w:r w:rsidR="008429BB" w:rsidRPr="008429BB">
          <w:rPr>
            <w:rStyle w:val="Hyperlink"/>
          </w:rPr>
          <w:t>Rowiński and Rogell, 2017</w:t>
        </w:r>
      </w:hyperlink>
      <w:r w:rsidR="00B45B3A">
        <w:rPr>
          <w:noProof/>
        </w:rPr>
        <w:t xml:space="preserve">; </w:t>
      </w:r>
      <w:hyperlink w:anchor="_ENREF_101" w:tooltip="Wood, 2015 #15" w:history="1">
        <w:r w:rsidR="008429BB" w:rsidRPr="008429BB">
          <w:rPr>
            <w:rStyle w:val="Hyperlink"/>
          </w:rPr>
          <w:t>Wood and Brodie, 2015</w:t>
        </w:r>
      </w:hyperlink>
      <w:r w:rsidR="00B45B3A">
        <w:rPr>
          <w:noProof/>
        </w:rPr>
        <w:t>)</w:t>
      </w:r>
      <w:r w:rsidR="00AD4621">
        <w:fldChar w:fldCharType="end"/>
      </w:r>
      <w:del w:id="4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B45B3A">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B45B3A">
        <w:rPr>
          <w:noProof/>
        </w:rPr>
        <w:t>(</w:t>
      </w:r>
      <w:hyperlink w:anchor="_ENREF_42" w:tooltip="Hoffman, 1991 #16" w:history="1">
        <w:r w:rsidR="008429BB" w:rsidRPr="008429BB">
          <w:rPr>
            <w:rStyle w:val="Hyperlink"/>
          </w:rPr>
          <w:t>Hoffman and Parsons, 1991</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A7E72">
        <w:fldChar w:fldCharType="end"/>
      </w:r>
      <w:del w:id="4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45"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B45B3A">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B45B3A">
        <w:rPr>
          <w:noProof/>
        </w:rPr>
        <w:t>(</w:t>
      </w:r>
      <w:hyperlink w:anchor="_ENREF_64" w:tooltip="Paaby, 2014 #17" w:history="1">
        <w:r w:rsidR="008429BB" w:rsidRPr="008429BB">
          <w:rPr>
            <w:rStyle w:val="Hyperlink"/>
          </w:rPr>
          <w:t>Paaby and Rockman, 2014</w:t>
        </w:r>
      </w:hyperlink>
      <w:r w:rsidR="00B45B3A">
        <w:rPr>
          <w:noProof/>
        </w:rPr>
        <w:t>)</w:t>
      </w:r>
      <w:r w:rsidR="002A7E72">
        <w:fldChar w:fldCharType="end"/>
      </w:r>
      <w:del w:id="46"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47" w:author="Daniel Noble" w:date="2023-07-12T14:37:00Z">
        <w:r w:rsidR="00402A81" w:rsidDel="00CD277F">
          <w:delText>s</w:delText>
        </w:r>
      </w:del>
      <w:r w:rsidR="00402A81">
        <w:t xml:space="preserve"> mechanisms</w:t>
      </w:r>
      <w:ins w:id="48"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B45B3A">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18" w:tooltip="Coltman, 2001 #18" w:history="1">
        <w:r w:rsidR="008429BB" w:rsidRPr="008429BB">
          <w:rPr>
            <w:rStyle w:val="Hyperlink"/>
          </w:rPr>
          <w:t>Coltman</w:t>
        </w:r>
        <w:r w:rsidR="008429BB" w:rsidRPr="008429BB">
          <w:rPr>
            <w:rStyle w:val="Hyperlink"/>
            <w:i/>
          </w:rPr>
          <w:t xml:space="preserve"> et al</w:t>
        </w:r>
        <w:r w:rsidR="008429BB" w:rsidRPr="008429BB">
          <w:rPr>
            <w:rStyle w:val="Hyperlink"/>
          </w:rPr>
          <w:t>, 2001</w:t>
        </w:r>
      </w:hyperlink>
      <w:r w:rsidR="00B45B3A">
        <w:rPr>
          <w:noProof/>
        </w:rPr>
        <w:t>)</w:t>
      </w:r>
      <w:r w:rsidR="002A7E72">
        <w:fldChar w:fldCharType="end"/>
      </w:r>
      <w:del w:id="49"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50" w:author="Daniel Noble" w:date="2023-07-12T14:39:00Z">
        <w:r w:rsidR="00DB7E5B" w:rsidDel="00CD277F">
          <w:delText xml:space="preserve">Environmental dependence of </w:delText>
        </w:r>
        <w:r w:rsidR="00AD24C8" w:rsidDel="00CD277F">
          <w:delText>genetic variance implies that u</w:delText>
        </w:r>
      </w:del>
      <w:ins w:id="51" w:author="Daniel Noble" w:date="2023-07-12T14:39:00Z">
        <w:r w:rsidR="00CD277F">
          <w:t>U</w:t>
        </w:r>
      </w:ins>
      <w:r w:rsidR="00AD24C8">
        <w:t>nder the same selection pressure</w:t>
      </w:r>
      <w:r w:rsidR="00AF4596">
        <w:t>,</w:t>
      </w:r>
      <w:r w:rsidR="00AD24C8">
        <w:t xml:space="preserve"> </w:t>
      </w:r>
      <w:ins w:id="52" w:author="Daniel Noble" w:date="2023-09-07T09:27:00Z">
        <w:r w:rsidR="00C50BF7">
          <w:t>should genetic variation change with the env</w:t>
        </w:r>
      </w:ins>
      <w:ins w:id="53" w:author="Daniel Noble" w:date="2023-09-07T09:28:00Z">
        <w:r w:rsidR="00C50BF7">
          <w:t>ironment</w:t>
        </w:r>
      </w:ins>
      <w:ins w:id="54" w:author="Daniel Noble" w:date="2023-09-07T09:27:00Z">
        <w:r w:rsidR="00C50BF7">
          <w:t xml:space="preserve">, </w:t>
        </w:r>
      </w:ins>
      <w:r w:rsidR="00AD24C8">
        <w:t xml:space="preserve">the speed of evolutionary </w:t>
      </w:r>
      <w:ins w:id="55" w:author="Daniel Noble" w:date="2023-07-14T09:44:00Z">
        <w:r w:rsidR="00F86DE0">
          <w:t xml:space="preserve">responses </w:t>
        </w:r>
      </w:ins>
      <w:del w:id="56" w:author="Daniel Noble" w:date="2023-07-12T14:38:00Z">
        <w:r w:rsidR="00AD24C8" w:rsidDel="00CD277F">
          <w:delText xml:space="preserve">change </w:delText>
        </w:r>
      </w:del>
      <w:ins w:id="57" w:author="Daniel Noble" w:date="2023-09-07T09:28:00Z">
        <w:r w:rsidR="00C50BF7">
          <w:t>can be impacted</w:t>
        </w:r>
      </w:ins>
      <w:del w:id="58" w:author="Daniel Noble" w:date="2023-07-12T14:38:00Z">
        <w:r w:rsidR="00AD24C8" w:rsidDel="00CD277F">
          <w:delText xml:space="preserve">would likely </w:delText>
        </w:r>
      </w:del>
      <w:del w:id="59" w:author="Daniel Noble" w:date="2023-09-07T09:28:00Z">
        <w:r w:rsidR="00AF4596" w:rsidDel="00C50BF7">
          <w:delText xml:space="preserve">change </w:delText>
        </w:r>
      </w:del>
      <w:ins w:id="60" w:author="Daniel Noble" w:date="2023-07-12T14:39:00Z">
        <w:r w:rsidR="00CD277F">
          <w:t xml:space="preserve"> </w:t>
        </w:r>
      </w:ins>
      <w:del w:id="61" w:author="Daniel Noble" w:date="2023-07-12T14:38:00Z">
        <w:r w:rsidR="00AF4596" w:rsidDel="00CD277F">
          <w:delText>thus</w:delText>
        </w:r>
        <w:r w:rsidR="00AD24C8" w:rsidDel="00CD277F">
          <w:delText xml:space="preserve"> </w:delText>
        </w:r>
      </w:del>
      <w:r w:rsidR="00AD24C8">
        <w:t xml:space="preserve">making it </w:t>
      </w:r>
      <w:ins w:id="62"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61B78670" w:rsidR="003030DA" w:rsidRPr="00E64B49" w:rsidRDefault="003030DA" w:rsidP="00841599">
      <w:pPr>
        <w:ind w:firstLine="720"/>
        <w:contextualSpacing/>
      </w:pPr>
      <w:r>
        <w:t xml:space="preserve">Comparative studies have shown that the </w:t>
      </w:r>
      <w:ins w:id="63" w:author="Daniel Noble" w:date="2023-07-12T14:39:00Z">
        <w:r w:rsidR="006A3B9E">
          <w:t xml:space="preserve">environmental impacts </w:t>
        </w:r>
      </w:ins>
      <w:del w:id="64"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65"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DATA </w:instrText>
      </w:r>
      <w:r w:rsidR="00B45B3A">
        <w:fldChar w:fldCharType="end"/>
      </w:r>
      <w:r w:rsidR="001F6758">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 xml:space="preserve">; </w:t>
      </w:r>
      <w:hyperlink w:history="1">
        <w:r w:rsidR="008429BB" w:rsidRPr="008429BB">
          <w:rPr>
            <w:rStyle w:val="Hyperlink"/>
          </w:rPr>
          <w:t>Rowiński and Rogell, 2017</w:t>
        </w:r>
      </w:hyperlink>
      <w:r w:rsidR="00B45B3A">
        <w:rPr>
          <w:noProof/>
        </w:rPr>
        <w:t>)</w:t>
      </w:r>
      <w:r w:rsidR="001F6758">
        <w:fldChar w:fldCharType="end"/>
      </w:r>
      <w:del w:id="66"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67" w:author="Daniel Noble" w:date="2023-06-23T09:49:00Z">
        <w:r w:rsidR="002A7E72" w:rsidRPr="002A7E72">
          <w:t xml:space="preserve"> </w:t>
        </w:r>
      </w:ins>
      <w:r w:rsidR="001F6758">
        <w:fldChar w:fldCharType="begin"/>
      </w:r>
      <w:r w:rsidR="00B45B3A">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B45B3A">
        <w:rPr>
          <w:noProof/>
        </w:rPr>
        <w:t>(</w:t>
      </w:r>
      <w:hyperlink w:anchor="_ENREF_43" w:tooltip="Hoffmann, 1999 #14" w:history="1">
        <w:r w:rsidR="008429BB" w:rsidRPr="008429BB">
          <w:rPr>
            <w:rStyle w:val="Hyperlink"/>
          </w:rPr>
          <w:t>Hoffmann and Merilä, 1999</w:t>
        </w:r>
      </w:hyperlink>
      <w:r w:rsidR="00B45B3A">
        <w:rPr>
          <w:noProof/>
        </w:rPr>
        <w:t>)</w:t>
      </w:r>
      <w:r w:rsidR="001F6758">
        <w:fldChar w:fldCharType="end"/>
      </w:r>
      <w:del w:id="68"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B45B3A">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w:t>
      </w:r>
      <w:r w:rsidR="0079708C">
        <w:fldChar w:fldCharType="end"/>
      </w:r>
      <w:del w:id="69"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B45B3A">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19" w:tooltip="Dahlgaard, 2000 #19" w:history="1">
        <w:r w:rsidR="008429BB" w:rsidRPr="008429BB">
          <w:rPr>
            <w:rStyle w:val="Hyperlink"/>
          </w:rPr>
          <w:t>Dahlgaard and Hoffmann, 2000</w:t>
        </w:r>
      </w:hyperlink>
      <w:r w:rsidR="00B45B3A">
        <w:rPr>
          <w:noProof/>
        </w:rPr>
        <w:t>)</w:t>
      </w:r>
      <w:r w:rsidR="001F6758">
        <w:fldChar w:fldCharType="end"/>
      </w:r>
      <w:del w:id="70"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w:t>
      </w:r>
      <w:r>
        <w:lastRenderedPageBreak/>
        <w:t xml:space="preserve">criticised </w:t>
      </w:r>
      <w:del w:id="71"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72"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B45B3A">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B45B3A">
        <w:rPr>
          <w:noProof/>
        </w:rPr>
        <w:t>(</w:t>
      </w:r>
      <w:hyperlink w:anchor="_ENREF_40" w:tooltip="Hansen, 2011 #82" w:history="1">
        <w:r w:rsidR="008429BB" w:rsidRPr="008429BB">
          <w:rPr>
            <w:rStyle w:val="Hyperlink"/>
          </w:rPr>
          <w:t>Hansen</w:t>
        </w:r>
        <w:r w:rsidR="008429BB" w:rsidRPr="008429BB">
          <w:rPr>
            <w:rStyle w:val="Hyperlink"/>
            <w:i/>
          </w:rPr>
          <w:t xml:space="preserve"> et al</w:t>
        </w:r>
        <w:r w:rsidR="008429BB" w:rsidRPr="008429BB">
          <w:rPr>
            <w:rStyle w:val="Hyperlink"/>
          </w:rPr>
          <w:t>, 2011</w:t>
        </w:r>
      </w:hyperlink>
      <w:r w:rsidR="00B45B3A">
        <w:rPr>
          <w:noProof/>
        </w:rPr>
        <w:t xml:space="preserve">; </w:t>
      </w:r>
      <w:hyperlink w:history="1">
        <w:r w:rsidR="008429BB" w:rsidRPr="008429BB">
          <w:rPr>
            <w:rStyle w:val="Hyperlink"/>
          </w:rPr>
          <w:t>Rowiński and Rogell, 2017</w:t>
        </w:r>
      </w:hyperlink>
      <w:r w:rsidR="00B45B3A">
        <w:rPr>
          <w:noProof/>
        </w:rPr>
        <w:t>)</w:t>
      </w:r>
      <w:r w:rsidR="00374A75">
        <w:fldChar w:fldCharType="end"/>
      </w:r>
      <w:del w:id="73"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74" w:author="Daniel Noble" w:date="2023-06-30T08:39:00Z">
        <w:r w:rsidR="00ED494A">
          <w:t>,</w:t>
        </w:r>
      </w:ins>
      <w:r w:rsidR="007C535A">
        <w:t xml:space="preserve"> </w:t>
      </w:r>
      <w:r w:rsidR="00F8101C">
        <w:t>which</w:t>
      </w:r>
      <w:r w:rsidR="007C535A">
        <w:t xml:space="preserve"> </w:t>
      </w:r>
      <w:del w:id="75" w:author="Daniel Noble" w:date="2023-06-30T08:39:00Z">
        <w:r w:rsidR="00EF1492" w:rsidDel="00ED494A">
          <w:delText xml:space="preserve">has </w:delText>
        </w:r>
      </w:del>
      <w:ins w:id="76"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B45B3A">
        <w:rPr>
          <w:noProof/>
        </w:rPr>
        <w:t>(</w:t>
      </w:r>
      <w:hyperlink w:history="1">
        <w:r w:rsidR="008429BB" w:rsidRPr="008429BB">
          <w:rPr>
            <w:rStyle w:val="Hyperlink"/>
          </w:rPr>
          <w:t>Rowiński and Rogell, 2017</w:t>
        </w:r>
      </w:hyperlink>
      <w:r w:rsidR="00B45B3A">
        <w:rPr>
          <w:noProof/>
        </w:rPr>
        <w:t>)</w:t>
      </w:r>
      <w:r w:rsidR="00DA0CF2">
        <w:fldChar w:fldCharType="end"/>
      </w:r>
      <w:del w:id="77"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B45B3A">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B45B3A">
        <w:rPr>
          <w:noProof/>
        </w:rPr>
        <w:t>(</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w:t>
      </w:r>
      <w:r w:rsidR="00DA0CF2">
        <w:fldChar w:fldCharType="end"/>
      </w:r>
      <w:del w:id="78"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79" w:author="Daniel Noble" w:date="2023-06-23T12:03:00Z">
        <w:r w:rsidR="00DA0CF2">
          <w:t xml:space="preserve"> </w:t>
        </w:r>
      </w:ins>
      <w:ins w:id="80" w:author="Daniel Noble" w:date="2023-06-23T12:02:00Z">
        <w:r w:rsidR="00DA0CF2">
          <w:fldChar w:fldCharType="begin"/>
        </w:r>
      </w:ins>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ins w:id="81" w:author="Daniel Noble" w:date="2023-06-23T12:02:00Z">
        <w:r w:rsidR="00DA0CF2">
          <w:fldChar w:fldCharType="separate"/>
        </w:r>
      </w:ins>
      <w:r w:rsidR="00B45B3A">
        <w:rPr>
          <w:noProof/>
        </w:rPr>
        <w:t>(</w:t>
      </w:r>
      <w:hyperlink w:history="1">
        <w:r w:rsidR="008429BB" w:rsidRPr="008429BB">
          <w:rPr>
            <w:rStyle w:val="Hyperlink"/>
          </w:rPr>
          <w:t>Rowiński and Rogell, 2017</w:t>
        </w:r>
      </w:hyperlink>
      <w:r w:rsidR="00B45B3A">
        <w:rPr>
          <w:noProof/>
        </w:rPr>
        <w:t>)</w:t>
      </w:r>
      <w:ins w:id="82" w:author="Daniel Noble" w:date="2023-06-23T12:02:00Z">
        <w:r w:rsidR="00DA0CF2">
          <w:fldChar w:fldCharType="end"/>
        </w:r>
      </w:ins>
      <w:del w:id="83"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84" w:author="Daniel Noble" w:date="2023-07-06T16:06:00Z">
        <w:r w:rsidR="00CD0190" w:rsidDel="00FC211B">
          <w:delText xml:space="preserve">dynamics </w:delText>
        </w:r>
      </w:del>
      <w:ins w:id="85" w:author="Daniel Noble" w:date="2023-07-06T16:06:00Z">
        <w:r w:rsidR="00FC211B">
          <w:t xml:space="preserve">expression of </w:t>
        </w:r>
      </w:ins>
      <w:del w:id="86" w:author="Daniel Noble" w:date="2023-07-06T16:05:00Z">
        <w:r w:rsidR="00CD0190" w:rsidDel="00FC211B">
          <w:delText>of</w:delText>
        </w:r>
        <w:r w:rsidR="00F85072" w:rsidDel="00FC211B">
          <w:delText xml:space="preserve"> both </w:delText>
        </w:r>
      </w:del>
      <w:r w:rsidR="007C535A">
        <w:t xml:space="preserve">genetic </w:t>
      </w:r>
      <w:del w:id="87"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0F6BF45B"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B45B3A">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B45B3A">
        <w:rPr>
          <w:noProof/>
        </w:rPr>
        <w:t>(</w:t>
      </w:r>
      <w:hyperlink w:anchor="_ENREF_62" w:tooltip="Noordwijk, 1988 #20" w:history="1">
        <w:r w:rsidR="008429BB" w:rsidRPr="008429BB">
          <w:rPr>
            <w:rStyle w:val="Hyperlink"/>
          </w:rPr>
          <w:t>Noordwijk</w:t>
        </w:r>
        <w:r w:rsidR="008429BB" w:rsidRPr="008429BB">
          <w:rPr>
            <w:rStyle w:val="Hyperlink"/>
            <w:i/>
          </w:rPr>
          <w:t xml:space="preserve"> et al</w:t>
        </w:r>
        <w:r w:rsidR="008429BB" w:rsidRPr="008429BB">
          <w:rPr>
            <w:rStyle w:val="Hyperlink"/>
          </w:rPr>
          <w:t>, 1988</w:t>
        </w:r>
      </w:hyperlink>
      <w:r w:rsidR="00B45B3A">
        <w:rPr>
          <w:noProof/>
        </w:rPr>
        <w:t xml:space="preserve">; </w:t>
      </w:r>
      <w:hyperlink w:anchor="_ENREF_80" w:tooltip="Stillwell, 2009 #21" w:history="1">
        <w:r w:rsidR="008429BB" w:rsidRPr="008429BB">
          <w:rPr>
            <w:rStyle w:val="Hyperlink"/>
          </w:rPr>
          <w:t>Stillwell and Fox, 2009</w:t>
        </w:r>
      </w:hyperlink>
      <w:r w:rsidR="00B45B3A">
        <w:rPr>
          <w:noProof/>
        </w:rPr>
        <w:t>)</w:t>
      </w:r>
      <w:r w:rsidR="00604B3C">
        <w:fldChar w:fldCharType="end"/>
      </w:r>
      <w:del w:id="88"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B45B3A">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B45B3A">
        <w:rPr>
          <w:noProof/>
        </w:rPr>
        <w:t>(</w:t>
      </w:r>
      <w:hyperlink w:anchor="_ENREF_26" w:tooltip="Eyck, 2019 #22" w:history="1">
        <w:r w:rsidR="008429BB" w:rsidRPr="008429BB">
          <w:rPr>
            <w:rStyle w:val="Hyperlink"/>
          </w:rPr>
          <w:t>Eyck</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6D328F">
        <w:fldChar w:fldCharType="end"/>
      </w:r>
      <w:del w:id="89"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ins w:id="90" w:author="Daniel Noble" w:date="2023-09-07T09:29:00Z">
        <w:r w:rsidR="00C50BF7">
          <w:t xml:space="preserve"> </w:t>
        </w:r>
      </w:ins>
      <w:r w:rsidR="00790FEB">
        <w:fldChar w:fldCharType="begin"/>
      </w:r>
      <w:r w:rsidR="00B45B3A">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B45B3A">
        <w:rPr>
          <w:noProof/>
        </w:rPr>
        <w:t>(</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99" w:tooltip="Wilson, 2006 #24" w:history="1">
        <w:r w:rsidR="008429BB" w:rsidRPr="008429BB">
          <w:rPr>
            <w:rStyle w:val="Hyperlink"/>
          </w:rPr>
          <w:t>Wilson and Réale, 2006</w:t>
        </w:r>
      </w:hyperlink>
      <w:r w:rsidR="00B45B3A">
        <w:rPr>
          <w:noProof/>
        </w:rPr>
        <w:t>)</w:t>
      </w:r>
      <w:r w:rsidR="00790FEB">
        <w:fldChar w:fldCharType="end"/>
      </w:r>
      <w:del w:id="91"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ins w:id="92" w:author="Daniel Noble" w:date="2023-09-07T09:29:00Z">
        <w:r w:rsidR="00C50BF7">
          <w:t xml:space="preserve"> </w:t>
        </w:r>
      </w:ins>
      <w:r w:rsidR="00790FEB">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 </w:instrText>
      </w:r>
      <w:r w:rsidR="00B45B3A">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DATA </w:instrText>
      </w:r>
      <w:r w:rsidR="00B45B3A">
        <w:fldChar w:fldCharType="end"/>
      </w:r>
      <w:r w:rsidR="00790FEB">
        <w:fldChar w:fldCharType="separate"/>
      </w:r>
      <w:r w:rsidR="00B45B3A">
        <w:rPr>
          <w:noProof/>
        </w:rPr>
        <w:t>(</w:t>
      </w:r>
      <w:hyperlink w:anchor="_ENREF_56" w:tooltip="Mitchell, 2018 #25" w:history="1">
        <w:r w:rsidR="008429BB" w:rsidRPr="008429BB">
          <w:rPr>
            <w:rStyle w:val="Hyperlink"/>
          </w:rPr>
          <w:t>Mitchell</w:t>
        </w:r>
        <w:r w:rsidR="008429BB" w:rsidRPr="008429BB">
          <w:rPr>
            <w:rStyle w:val="Hyperlink"/>
            <w:i/>
          </w:rPr>
          <w:t xml:space="preserve"> et al</w:t>
        </w:r>
        <w:r w:rsidR="008429BB" w:rsidRPr="008429BB">
          <w:rPr>
            <w:rStyle w:val="Hyperlink"/>
          </w:rPr>
          <w:t>, 2018</w:t>
        </w:r>
      </w:hyperlink>
      <w:r w:rsidR="00B45B3A">
        <w:rPr>
          <w:noProof/>
        </w:rPr>
        <w:t xml:space="preserve">; </w:t>
      </w:r>
      <w:hyperlink w:anchor="_ENREF_77" w:tooltip="Shine, 1996 #26" w:history="1">
        <w:r w:rsidR="008429BB" w:rsidRPr="008429BB">
          <w:rPr>
            <w:rStyle w:val="Hyperlink"/>
          </w:rPr>
          <w:t>Shine and Harlow, 1996</w:t>
        </w:r>
      </w:hyperlink>
      <w:r w:rsidR="00B45B3A">
        <w:rPr>
          <w:noProof/>
        </w:rPr>
        <w:t xml:space="preserve">; </w:t>
      </w:r>
      <w:hyperlink w:anchor="_ENREF_85" w:tooltip="Uller, 2010 #27" w:history="1">
        <w:r w:rsidR="008429BB" w:rsidRPr="008429BB">
          <w:rPr>
            <w:rStyle w:val="Hyperlink"/>
          </w:rPr>
          <w:t>Uller and Olsson, 2010</w:t>
        </w:r>
      </w:hyperlink>
      <w:r w:rsidR="00B45B3A">
        <w:rPr>
          <w:noProof/>
        </w:rPr>
        <w:t>)</w:t>
      </w:r>
      <w:r w:rsidR="00790FEB">
        <w:fldChar w:fldCharType="end"/>
      </w:r>
      <w:r w:rsidR="008C6442">
        <w:t xml:space="preserve"> </w:t>
      </w:r>
      <w:del w:id="93"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del w:id="94" w:author="Daniel Noble" w:date="2023-09-07T09:29:00Z">
        <w:r w:rsidR="00593AB3" w:rsidDel="00C50BF7">
          <w:delText xml:space="preserve"> </w:delText>
        </w:r>
      </w:del>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ins w:id="95" w:author="Daniel Noble" w:date="2023-09-07T09:29:00Z">
        <w:r w:rsidR="00C50BF7">
          <w:t xml:space="preserve"> </w:t>
        </w:r>
      </w:ins>
      <w:r w:rsidR="00790FEB">
        <w:fldChar w:fldCharType="begin"/>
      </w:r>
      <w:r w:rsidR="00B45B3A">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B45B3A">
        <w:rPr>
          <w:noProof/>
        </w:rPr>
        <w:t>(</w:t>
      </w:r>
      <w:hyperlink w:anchor="_ENREF_58" w:tooltip="Mousseau, 1998 #28" w:history="1">
        <w:r w:rsidR="008429BB" w:rsidRPr="008429BB">
          <w:rPr>
            <w:rStyle w:val="Hyperlink"/>
          </w:rPr>
          <w:t>Mousseau and Fox, 1998</w:t>
        </w:r>
      </w:hyperlink>
      <w:r w:rsidR="00B45B3A">
        <w:rPr>
          <w:noProof/>
        </w:rPr>
        <w:t>)</w:t>
      </w:r>
      <w:r w:rsidR="00790FEB">
        <w:fldChar w:fldCharType="end"/>
      </w:r>
      <w:ins w:id="96" w:author="Daniel Noble" w:date="2023-07-12T14:24:00Z">
        <w:r w:rsidR="00790FEB">
          <w:t xml:space="preserve">. </w:t>
        </w:r>
      </w:ins>
      <w:del w:id="97"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w:t>
      </w:r>
      <w:ins w:id="98" w:author="Daniel Noble" w:date="2023-09-07T09:29:00Z">
        <w:r w:rsidR="00C50BF7">
          <w:rPr>
            <w:lang w:val="en-AU"/>
          </w:rPr>
          <w:t>b</w:t>
        </w:r>
      </w:ins>
      <w:ins w:id="99" w:author="Daniel Noble" w:date="2023-09-07T09:30:00Z">
        <w:r w:rsidR="00C50BF7">
          <w:rPr>
            <w:lang w:val="en-AU"/>
          </w:rPr>
          <w:t xml:space="preserve">een </w:t>
        </w:r>
      </w:ins>
      <w:r w:rsidR="00624B66">
        <w:rPr>
          <w:lang w:val="en-AU"/>
        </w:rPr>
        <w:t xml:space="preserve">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100" w:author="Daniel Noble" w:date="2023-09-07T09:30:00Z">
        <w:r w:rsidR="00C50BF7">
          <w:t>s</w:t>
        </w:r>
      </w:ins>
      <w:ins w:id="101" w:author="Daniel Noble" w:date="2023-07-12T14:26:00Z">
        <w:r w:rsidR="00790FEB">
          <w:t xml:space="preserve"> </w:t>
        </w:r>
      </w:ins>
      <w:r w:rsidR="00790FEB">
        <w:fldChar w:fldCharType="begin"/>
      </w:r>
      <w:r w:rsidR="00B45B3A">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B45B3A">
        <w:rPr>
          <w:noProof/>
        </w:rPr>
        <w:t>(</w:t>
      </w:r>
      <w:hyperlink w:anchor="_ENREF_48" w:tooltip="Krist, 2010 #29" w:history="1">
        <w:r w:rsidR="008429BB" w:rsidRPr="008429BB">
          <w:rPr>
            <w:rStyle w:val="Hyperlink"/>
          </w:rPr>
          <w:t>Krist, 2010</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790FEB">
        <w:fldChar w:fldCharType="end"/>
      </w:r>
      <w:del w:id="102"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103" w:author="Daniel Noble" w:date="2023-07-12T14:26:00Z">
        <w:r w:rsidR="00790FEB">
          <w:t xml:space="preserve"> </w:t>
        </w:r>
      </w:ins>
      <w:r w:rsidR="00790FEB">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B45B3A">
        <w:rPr>
          <w:noProof/>
        </w:rPr>
        <w:t>(</w:t>
      </w:r>
      <w:hyperlink w:anchor="_ENREF_49" w:tooltip="Kruuk, 2004 #31" w:history="1">
        <w:r w:rsidR="008429BB" w:rsidRPr="008429BB">
          <w:rPr>
            <w:rStyle w:val="Hyperlink"/>
          </w:rPr>
          <w:t>Kruuk, 2004</w:t>
        </w:r>
      </w:hyperlink>
      <w:r w:rsidR="00B45B3A">
        <w:rPr>
          <w:noProof/>
        </w:rPr>
        <w:t>)</w:t>
      </w:r>
      <w:r w:rsidR="00790FEB">
        <w:fldChar w:fldCharType="end"/>
      </w:r>
      <w:del w:id="104"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105" w:author="Daniel Noble" w:date="2023-07-12T14:29:00Z">
        <w:r w:rsidR="006456F8" w:rsidRPr="006456F8">
          <w:t xml:space="preserve"> </w:t>
        </w:r>
      </w:ins>
      <w:r w:rsidR="006456F8">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6456F8">
        <w:fldChar w:fldCharType="end"/>
      </w:r>
      <w:del w:id="106"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107" w:author="Daniel Noble" w:date="2023-07-12T14:30:00Z">
        <w:r w:rsidR="006456F8" w:rsidRPr="006456F8">
          <w:t xml:space="preserve"> </w:t>
        </w:r>
      </w:ins>
      <w:r w:rsidR="006456F8">
        <w:fldChar w:fldCharType="begin"/>
      </w:r>
      <w:r w:rsidR="00B45B3A">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B45B3A">
        <w:rPr>
          <w:noProof/>
        </w:rPr>
        <w:t>(</w:t>
      </w:r>
      <w:hyperlink w:anchor="_ENREF_14" w:tooltip="Charmantier, 2004 #32" w:history="1">
        <w:r w:rsidR="008429BB" w:rsidRPr="008429BB">
          <w:rPr>
            <w:rStyle w:val="Hyperlink"/>
          </w:rPr>
          <w:t>Charmantier</w:t>
        </w:r>
        <w:r w:rsidR="008429BB" w:rsidRPr="008429BB">
          <w:rPr>
            <w:rStyle w:val="Hyperlink"/>
            <w:i/>
          </w:rPr>
          <w:t xml:space="preserve"> et al</w:t>
        </w:r>
        <w:r w:rsidR="008429BB" w:rsidRPr="008429BB">
          <w:rPr>
            <w:rStyle w:val="Hyperlink"/>
          </w:rPr>
          <w:t>, 2004</w:t>
        </w:r>
      </w:hyperlink>
      <w:r w:rsidR="00B45B3A">
        <w:rPr>
          <w:noProof/>
        </w:rPr>
        <w:t>)</w:t>
      </w:r>
      <w:r w:rsidR="006456F8">
        <w:fldChar w:fldCharType="end"/>
      </w:r>
      <w:del w:id="108"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w:t>
      </w:r>
      <w:ins w:id="109" w:author="Daniel Noble" w:date="2023-09-07T09:30:00Z">
        <w:r w:rsidR="00C50BF7">
          <w:t>es</w:t>
        </w:r>
      </w:ins>
      <w:r w:rsidR="00350C4D">
        <w:t xml:space="preserve"> </w:t>
      </w:r>
      <w:del w:id="110" w:author="Daniel Noble" w:date="2023-09-07T09:30:00Z">
        <w:r w:rsidR="00350C4D" w:rsidDel="00C50BF7">
          <w:delText xml:space="preserve">is </w:delText>
        </w:r>
      </w:del>
      <w:ins w:id="111" w:author="Daniel Noble" w:date="2023-09-07T09:30:00Z">
        <w:r w:rsidR="00C50BF7">
          <w:t>are</w:t>
        </w:r>
        <w:r w:rsidR="00C50BF7">
          <w:t xml:space="preserve"> </w:t>
        </w:r>
      </w:ins>
      <w:del w:id="112" w:author="Daniel Noble" w:date="2023-07-06T16:04:00Z">
        <w:r w:rsidR="00350C4D" w:rsidDel="00EB67E5">
          <w:delText xml:space="preserve">therefore </w:delText>
        </w:r>
      </w:del>
      <w:r w:rsidR="00350C4D">
        <w:t xml:space="preserve">needed in order to evaluate </w:t>
      </w:r>
      <w:del w:id="113" w:author="Daniel Noble" w:date="2023-07-06T16:04:00Z">
        <w:r w:rsidR="00350C4D" w:rsidDel="00EB67E5">
          <w:delText xml:space="preserve">when </w:delText>
        </w:r>
      </w:del>
      <w:ins w:id="114" w:author="Daniel Noble" w:date="2023-07-06T16:04:00Z">
        <w:r w:rsidR="00EB67E5">
          <w:t xml:space="preserve">age-specific </w:t>
        </w:r>
      </w:ins>
      <w:r w:rsidR="00350C4D">
        <w:t xml:space="preserve">evolutionary potential of body size </w:t>
      </w:r>
      <w:del w:id="115" w:author="Daniel Noble" w:date="2023-07-06T16:04:00Z">
        <w:r w:rsidR="00350C4D" w:rsidDel="00EB67E5">
          <w:delText>is greatest</w:delText>
        </w:r>
      </w:del>
      <w:ins w:id="116"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2170DD85"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w:t>
      </w:r>
      <w:del w:id="117" w:author="Daniel Noble" w:date="2023-09-07T09:35:00Z">
        <w:r w:rsidR="00615C53" w:rsidDel="008A0E8F">
          <w:delText>126</w:delText>
        </w:r>
      </w:del>
      <w:ins w:id="118" w:author="Daniel Noble" w:date="2023-09-07T09:35:00Z">
        <w:r w:rsidR="008A0E8F">
          <w:t>12</w:t>
        </w:r>
        <w:r w:rsidR="008A0E8F">
          <w:t>5</w:t>
        </w:r>
      </w:ins>
      <w:r w:rsidR="00615C53">
        <w:t xml:space="preserve">,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ins w:id="119" w:author="Daniel Noble" w:date="2023-09-07T09:31:00Z">
        <w:r w:rsidR="00C50BF7">
          <w:t xml:space="preserve"> (lifespan is ~3-4 years)</w:t>
        </w:r>
      </w:ins>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w:t>
      </w:r>
      <w:ins w:id="120" w:author="Daniel Noble" w:date="2023-09-07T09:31:00Z">
        <w:r w:rsidR="00367C7E">
          <w:t xml:space="preserve">sources of phenotypic </w:t>
        </w:r>
      </w:ins>
      <w:r>
        <w:t xml:space="preserve">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121" w:author="Daniel Noble" w:date="2023-07-12T14:32:00Z">
        <w:r w:rsidDel="006456F8">
          <w:delText xml:space="preserve"> </w:delText>
        </w:r>
      </w:del>
      <w:ins w:id="122" w:author="Daniel Noble" w:date="2023-07-12T14:32:00Z">
        <w:r w:rsidR="006456F8">
          <w:t xml:space="preserve"> </w:t>
        </w:r>
      </w:ins>
      <w:r w:rsidR="006456F8">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B45B3A">
        <w:rPr>
          <w:noProof/>
        </w:rPr>
        <w:t>(</w:t>
      </w:r>
      <w:hyperlink w:anchor="_ENREF_2" w:tooltip="Angilletta Jr, 2017 #89" w:history="1">
        <w:r w:rsidR="008429BB" w:rsidRPr="008429BB">
          <w:rPr>
            <w:rStyle w:val="Hyperlink"/>
          </w:rPr>
          <w:t>Angilletta Jr</w:t>
        </w:r>
        <w:r w:rsidR="008429BB" w:rsidRPr="008429BB">
          <w:rPr>
            <w:rStyle w:val="Hyperlink"/>
            <w:i/>
          </w:rPr>
          <w:t xml:space="preserve"> et al</w:t>
        </w:r>
        <w:r w:rsidR="008429BB" w:rsidRPr="008429BB">
          <w:rPr>
            <w:rStyle w:val="Hyperlink"/>
          </w:rPr>
          <w:t>, 2017</w:t>
        </w:r>
      </w:hyperlink>
      <w:r w:rsidR="00B45B3A">
        <w:rPr>
          <w:noProof/>
        </w:rPr>
        <w:t>)</w:t>
      </w:r>
      <w:r w:rsidR="006456F8">
        <w:fldChar w:fldCharType="end"/>
      </w:r>
      <w:del w:id="123"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124" w:author="Daniel Noble" w:date="2023-07-06T15:58:00Z">
        <w:r w:rsidR="00EB67E5">
          <w:t xml:space="preserve">, as higher temperatures </w:t>
        </w:r>
      </w:ins>
      <w:ins w:id="125" w:author="Daniel Noble" w:date="2023-07-06T15:59:00Z">
        <w:r w:rsidR="00EB67E5">
          <w:t xml:space="preserve">may release ‘cryptic genetic variation’ </w:t>
        </w:r>
      </w:ins>
      <w:r w:rsidR="00EB67E5">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B45B3A">
        <w:rPr>
          <w:noProof/>
        </w:rPr>
        <w:t>(</w:t>
      </w:r>
      <w:hyperlink w:history="1">
        <w:r w:rsidR="008429BB" w:rsidRPr="008429BB">
          <w:rPr>
            <w:rStyle w:val="Hyperlink"/>
          </w:rPr>
          <w:t>Rowiński and Rogell, 2017</w:t>
        </w:r>
      </w:hyperlink>
      <w:r w:rsidR="00B45B3A">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32E24A30" w:rsidR="00496477" w:rsidRPr="00AE21AE" w:rsidRDefault="00496477">
      <w:pPr>
        <w:rPr>
          <w:rFonts w:eastAsia="Times New Roman" w:cs="Times New Roman"/>
          <w:color w:val="000000"/>
          <w:shd w:val="clear" w:color="auto" w:fill="FFFFFF"/>
          <w:lang w:eastAsia="en-GB"/>
          <w:rPrChange w:id="126" w:author="Daniel Noble" w:date="2023-06-23T10:54:00Z">
            <w:rPr/>
          </w:rPrChange>
        </w:rPr>
        <w:pPrChange w:id="127" w:author="Daniel Noble" w:date="2023-06-23T10:54:00Z">
          <w:pPr>
            <w:ind w:firstLine="720"/>
            <w:contextualSpacing/>
          </w:pPr>
        </w:pPrChange>
      </w:pPr>
      <w:del w:id="128" w:author="Daniel Noble" w:date="2023-06-23T10:45:00Z">
        <w:r w:rsidDel="00B34F02">
          <w:delText>From 2015 – 2017, we</w:delText>
        </w:r>
      </w:del>
      <w:ins w:id="129"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130" w:author="Daniel Noble" w:date="2023-06-23T10:50:00Z">
        <w:r w:rsidR="00B34F02">
          <w:t xml:space="preserve">While we collected from five different sites in Sydney, biogeographic data suggests high gene-flow across the Sydney region </w:t>
        </w:r>
      </w:ins>
      <w:r w:rsidR="00AE21AE">
        <w:fldChar w:fldCharType="begin"/>
      </w:r>
      <w:r w:rsidR="00B45B3A">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B45B3A">
        <w:rPr>
          <w:noProof/>
        </w:rPr>
        <w:t>(</w:t>
      </w:r>
      <w:r w:rsidR="008429BB">
        <w:fldChar w:fldCharType="begin"/>
      </w:r>
      <w:r w:rsidR="008429BB">
        <w:instrText xml:space="preserve"> HYPERLINK \l "_ENREF_12" \o "Chapple, 2013 #84" </w:instrText>
      </w:r>
      <w:r w:rsidR="008429BB">
        <w:fldChar w:fldCharType="separate"/>
      </w:r>
      <w:r w:rsidR="008429BB" w:rsidRPr="008429BB">
        <w:rPr>
          <w:rStyle w:val="Hyperlink"/>
        </w:rPr>
        <w:t>Chapple</w:t>
      </w:r>
      <w:r w:rsidR="008429BB" w:rsidRPr="008429BB">
        <w:rPr>
          <w:rStyle w:val="Hyperlink"/>
          <w:i/>
        </w:rPr>
        <w:t xml:space="preserve"> et al</w:t>
      </w:r>
      <w:r w:rsidR="008429BB" w:rsidRPr="008429BB">
        <w:rPr>
          <w:rStyle w:val="Hyperlink"/>
        </w:rPr>
        <w:t>, 2013</w:t>
      </w:r>
      <w:r w:rsidR="008429BB">
        <w:fldChar w:fldCharType="end"/>
      </w:r>
      <w:r w:rsidR="00B45B3A">
        <w:rPr>
          <w:noProof/>
        </w:rPr>
        <w:t>)</w:t>
      </w:r>
      <w:r w:rsidR="00AE21AE">
        <w:fldChar w:fldCharType="end"/>
      </w:r>
      <w:ins w:id="131"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132" w:author="Daniel Noble" w:date="2023-06-23T10:54:00Z">
        <w:r w:rsidR="00AE21AE">
          <w:rPr>
            <w:rFonts w:eastAsia="Times New Roman" w:cs="Times New Roman"/>
            <w:color w:val="4472C4" w:themeColor="accent1"/>
            <w:shd w:val="clear" w:color="auto" w:fill="FFFFFF"/>
            <w:lang w:eastAsia="en-GB"/>
          </w:rPr>
          <w:t xml:space="preserve">We choose </w:t>
        </w:r>
      </w:ins>
      <w:ins w:id="133" w:author="Daniel Noble" w:date="2023-06-23T10:55:00Z">
        <w:r w:rsidR="00AE21AE">
          <w:rPr>
            <w:rFonts w:eastAsia="Times New Roman" w:cs="Times New Roman"/>
            <w:color w:val="4472C4" w:themeColor="accent1"/>
            <w:shd w:val="clear" w:color="auto" w:fill="FFFFFF"/>
            <w:lang w:eastAsia="en-GB"/>
          </w:rPr>
          <w:t>a paternal half-sib</w:t>
        </w:r>
      </w:ins>
      <w:ins w:id="134"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135"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136"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137" w:author="Daniel Noble" w:date="2023-06-23T10:55:00Z">
        <w:r w:rsidR="00AE21AE">
          <w:rPr>
            <w:rFonts w:eastAsia="Times New Roman" w:cs="Times New Roman"/>
            <w:color w:val="4472C4" w:themeColor="accent1"/>
            <w:shd w:val="clear" w:color="auto" w:fill="FFFFFF"/>
            <w:lang w:eastAsia="en-GB"/>
          </w:rPr>
          <w:t xml:space="preserve"> (see below)</w:t>
        </w:r>
      </w:ins>
      <w:ins w:id="138"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39" w:author="Daniel Noble" w:date="2023-06-23T15:57:00Z">
        <w:r w:rsidDel="006C3944">
          <w:delText>temperature control</w:delText>
        </w:r>
        <w:r w:rsidR="005B39E9" w:rsidDel="006C3944">
          <w:delText>led</w:delText>
        </w:r>
      </w:del>
      <w:ins w:id="140"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4.3 cm) containing moistened ve</w:t>
      </w:r>
      <w:proofErr w:type="spellStart"/>
      <w:r>
        <w:t>rmiculite</w:t>
      </w:r>
      <w:proofErr w:type="spellEnd"/>
      <w:r>
        <w:t xml:space="preserv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07FB1543"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del w:id="141" w:author="Daniel Noble" w:date="2023-09-07T09:33:00Z">
        <w:r w:rsidDel="007017FF">
          <w:delText>24 hour</w:delText>
        </w:r>
      </w:del>
      <w:ins w:id="142" w:author="Daniel Noble" w:date="2023-09-07T09:33:00Z">
        <w:r w:rsidR="007017FF">
          <w:t>24-hour</w:t>
        </w:r>
      </w:ins>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43"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44" w:author="Daniel Noble" w:date="2023-07-12T15:18:00Z">
        <w:r w:rsidR="00AC310F" w:rsidRPr="00AC310F">
          <w:t xml:space="preserve"> </w:t>
        </w:r>
      </w:ins>
      <w:r w:rsidR="009477D7">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9477D7">
        <w:fldChar w:fldCharType="end"/>
      </w:r>
      <w:ins w:id="145" w:author="Daniel Noble" w:date="2023-09-06T15:29:00Z">
        <w:r w:rsidR="003E60A3">
          <w:t>, and this species does not have temperature-</w:t>
        </w:r>
      </w:ins>
      <w:ins w:id="146" w:author="Daniel Noble" w:date="2023-09-06T15:30:00Z">
        <w:r w:rsidR="003E60A3">
          <w:t>sex determination that would possibly bias sex ratios in these two treatments</w:t>
        </w:r>
      </w:ins>
      <w:del w:id="147"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48" w:author="Daniel Noble" w:date="2023-06-23T12:33:00Z">
        <w:r w:rsidR="0025490A">
          <w:t>We chose these temperatures because we expect thermal environments to become more extreme and variable in the future making it of interest in knowing how the expression of genetic variation is likel</w:t>
        </w:r>
      </w:ins>
      <w:ins w:id="149" w:author="Daniel Noble" w:date="2023-06-23T12:34:00Z">
        <w:r w:rsidR="0025490A">
          <w:t>y to manifest in abnormal thermal conditions</w:t>
        </w:r>
      </w:ins>
      <w:ins w:id="150" w:author="Daniel Noble" w:date="2023-06-23T12:33:00Z">
        <w:r w:rsidR="0025490A">
          <w:t xml:space="preserve">. </w:t>
        </w:r>
      </w:ins>
      <w:ins w:id="151" w:author="Daniel Noble" w:date="2023-06-23T15:58:00Z">
        <w:r w:rsidR="006C3944">
          <w:t>While it is challenging to determine if an environment is ‘stressful’ or not</w:t>
        </w:r>
      </w:ins>
      <w:ins w:id="152" w:author="Daniel Noble" w:date="2023-06-23T15:59:00Z">
        <w:r w:rsidR="006C3944">
          <w:t xml:space="preserve"> without data on </w:t>
        </w:r>
      </w:ins>
      <w:ins w:id="153" w:author="Daniel Noble" w:date="2023-06-23T16:00:00Z">
        <w:r w:rsidR="006C3944">
          <w:t>egg mortality</w:t>
        </w:r>
      </w:ins>
      <w:ins w:id="154" w:author="Daniel Noble" w:date="2023-06-23T15:59:00Z">
        <w:r w:rsidR="006C3944">
          <w:t xml:space="preserve"> </w:t>
        </w:r>
      </w:ins>
      <w:r w:rsidR="006C3944">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B45B3A">
        <w:rPr>
          <w:noProof/>
        </w:rPr>
        <w:t>(</w:t>
      </w:r>
      <w:hyperlink w:anchor="_ENREF_69" w:tooltip="Roelofs, 2010 #64" w:history="1">
        <w:r w:rsidR="008429BB" w:rsidRPr="008429BB">
          <w:rPr>
            <w:rStyle w:val="Hyperlink"/>
          </w:rPr>
          <w:t>Roelofs</w:t>
        </w:r>
        <w:r w:rsidR="008429BB" w:rsidRPr="008429BB">
          <w:rPr>
            <w:rStyle w:val="Hyperlink"/>
            <w:i/>
          </w:rPr>
          <w:t xml:space="preserve"> et al</w:t>
        </w:r>
        <w:r w:rsidR="008429BB" w:rsidRPr="008429BB">
          <w:rPr>
            <w:rStyle w:val="Hyperlink"/>
          </w:rPr>
          <w:t>, 2010</w:t>
        </w:r>
      </w:hyperlink>
      <w:r w:rsidR="00B45B3A">
        <w:rPr>
          <w:noProof/>
        </w:rPr>
        <w:t>)</w:t>
      </w:r>
      <w:r w:rsidR="006C3944">
        <w:fldChar w:fldCharType="end"/>
      </w:r>
      <w:ins w:id="155" w:author="Daniel Noble" w:date="2023-06-23T15:58:00Z">
        <w:r w:rsidR="006C3944">
          <w:t xml:space="preserve">, we viewed this as </w:t>
        </w:r>
      </w:ins>
      <w:ins w:id="156" w:author="Daniel Noble" w:date="2023-06-23T15:59:00Z">
        <w:r w:rsidR="006C3944">
          <w:t>atypical of what is commonly encountered</w:t>
        </w:r>
      </w:ins>
      <w:ins w:id="157" w:author="Daniel Noble" w:date="2023-06-23T16:00:00Z">
        <w:r w:rsidR="006C3944">
          <w:t xml:space="preserve"> in nature</w:t>
        </w:r>
      </w:ins>
      <w:ins w:id="158" w:author="Daniel Noble" w:date="2023-06-23T15:59:00Z">
        <w:r w:rsidR="006C3944">
          <w:t xml:space="preserve">. </w:t>
        </w:r>
      </w:ins>
      <w:r w:rsidRPr="00632F8F">
        <w:t>Egg cups were</w:t>
      </w:r>
      <w:r>
        <w:t xml:space="preserve"> rotated within each incubator weekly to </w:t>
      </w:r>
      <w:r>
        <w:lastRenderedPageBreak/>
        <w:t>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6AC85AB2"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59" w:author="Daniel Noble" w:date="2023-07-12T15:19:00Z">
        <w:r w:rsidR="009477D7">
          <w:t xml:space="preserve"> </w:t>
        </w:r>
      </w:ins>
      <w:r w:rsidR="009477D7">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B45B3A">
        <w:rPr>
          <w:noProof/>
        </w:rPr>
        <w:t>(</w:t>
      </w:r>
      <w:hyperlink w:anchor="_ENREF_11" w:tooltip="Chapple, 2014 #34" w:history="1">
        <w:r w:rsidR="008429BB" w:rsidRPr="008429BB">
          <w:rPr>
            <w:rStyle w:val="Hyperlink"/>
          </w:rPr>
          <w:t>Chapple</w:t>
        </w:r>
        <w:r w:rsidR="008429BB" w:rsidRPr="008429BB">
          <w:rPr>
            <w:rStyle w:val="Hyperlink"/>
            <w:i/>
          </w:rPr>
          <w:t xml:space="preserve"> et al</w:t>
        </w:r>
        <w:r w:rsidR="008429BB" w:rsidRPr="008429BB">
          <w:rPr>
            <w:rStyle w:val="Hyperlink"/>
          </w:rPr>
          <w:t>, 2014</w:t>
        </w:r>
      </w:hyperlink>
      <w:r w:rsidR="00B45B3A">
        <w:rPr>
          <w:noProof/>
        </w:rPr>
        <w:t>)</w:t>
      </w:r>
      <w:r w:rsidR="009477D7">
        <w:fldChar w:fldCharType="end"/>
      </w:r>
      <w:del w:id="160"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61" w:author="Daniel Noble" w:date="2023-07-12T15:19:00Z">
        <w:r w:rsidR="009477D7">
          <w:t xml:space="preserve"> </w:t>
        </w:r>
      </w:ins>
      <w:r w:rsidR="008E697B">
        <w:fldChar w:fldCharType="begin"/>
      </w:r>
      <w:r w:rsidR="00B45B3A">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B45B3A">
        <w:rPr>
          <w:noProof/>
        </w:rPr>
        <w:t>(</w:t>
      </w:r>
      <w:hyperlink w:anchor="_ENREF_72" w:tooltip="Rueden, 2017 #35" w:history="1">
        <w:r w:rsidR="008429BB" w:rsidRPr="008429BB">
          <w:rPr>
            <w:rStyle w:val="Hyperlink"/>
          </w:rPr>
          <w:t>Rueden</w:t>
        </w:r>
        <w:r w:rsidR="008429BB" w:rsidRPr="008429BB">
          <w:rPr>
            <w:rStyle w:val="Hyperlink"/>
            <w:i/>
          </w:rPr>
          <w:t xml:space="preserve"> et al</w:t>
        </w:r>
        <w:r w:rsidR="008429BB" w:rsidRPr="008429BB">
          <w:rPr>
            <w:rStyle w:val="Hyperlink"/>
          </w:rPr>
          <w:t>, 2017</w:t>
        </w:r>
      </w:hyperlink>
      <w:r w:rsidR="00B45B3A">
        <w:rPr>
          <w:noProof/>
        </w:rPr>
        <w:t>)</w:t>
      </w:r>
      <w:r w:rsidR="008E697B">
        <w:fldChar w:fldCharType="end"/>
      </w:r>
      <w:del w:id="162"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63" w:author="Daniel Noble" w:date="2023-07-07T09:12:00Z">
        <w:r w:rsidR="00CF7E54">
          <w:t>Social housing conditions may result in additive genetic and maternal ef</w:t>
        </w:r>
      </w:ins>
      <w:ins w:id="164" w:author="Daniel Noble" w:date="2023-07-07T09:13:00Z">
        <w:r w:rsidR="00CF7E54">
          <w:t xml:space="preserve">fects becoming more apparent because of competition and social stress that may drive greater variation among individuals. Our modelling approaches estimate changes in variance </w:t>
        </w:r>
      </w:ins>
      <w:ins w:id="165" w:author="Daniel Noble" w:date="2023-07-07T09:14:00Z">
        <w:r w:rsidR="00CF7E54">
          <w:t>components</w:t>
        </w:r>
      </w:ins>
      <w:ins w:id="166" w:author="Daniel Noble" w:date="2023-07-07T09:13:00Z">
        <w:r w:rsidR="00CF7E54">
          <w:t xml:space="preserve"> across age </w:t>
        </w:r>
      </w:ins>
      <w:ins w:id="167" w:author="Daniel Noble" w:date="2023-07-12T11:07:00Z">
        <w:r w:rsidR="002A1C8F">
          <w:t xml:space="preserve">and </w:t>
        </w:r>
      </w:ins>
      <w:ins w:id="168" w:author="Daniel Noble" w:date="2023-07-07T09:13:00Z">
        <w:r w:rsidR="00CF7E54">
          <w:t>should be able to detect</w:t>
        </w:r>
      </w:ins>
      <w:ins w:id="169" w:author="Daniel Noble" w:date="2023-07-07T09:14:00Z">
        <w:r w:rsidR="00CF7E54">
          <w:t xml:space="preserve"> any changes brought about by the release of variation (see below).</w:t>
        </w:r>
      </w:ins>
      <w:ins w:id="170"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5B48B73F"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71" w:author="Daniel Noble" w:date="2023-06-23T10:44:00Z">
        <w:r w:rsidR="00496477" w:rsidDel="006F2611">
          <w:delText xml:space="preserve">females </w:delText>
        </w:r>
      </w:del>
      <w:ins w:id="172" w:author="Daniel Noble" w:date="2023-06-23T10:44:00Z">
        <w:r w:rsidR="006F2611">
          <w:t xml:space="preserve">offspring </w:t>
        </w:r>
      </w:ins>
      <w:ins w:id="173" w:author="Daniel Noble" w:date="2023-09-07T12:47:00Z">
        <w:r w:rsidR="00DC6EF4">
          <w:t xml:space="preserve">within a clutch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74" w:author="Daniel Noble" w:date="2023-07-12T15:23:00Z">
        <w:r w:rsidR="009477D7" w:rsidRPr="009477D7">
          <w:t xml:space="preserve"> </w:t>
        </w:r>
      </w:ins>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8429BB" w:rsidRPr="008429BB">
          <w:rPr>
            <w:rStyle w:val="Hyperlink"/>
          </w:rPr>
          <w:t>Bérénos</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45" w:tooltip="Huisman, 2017 #36" w:history="1">
        <w:r w:rsidR="008429BB" w:rsidRPr="008429BB">
          <w:rPr>
            <w:rStyle w:val="Hyperlink"/>
          </w:rPr>
          <w:t>Huisman, 2017</w:t>
        </w:r>
      </w:hyperlink>
      <w:r w:rsidR="00B45B3A">
        <w:rPr>
          <w:noProof/>
        </w:rPr>
        <w:t>)</w:t>
      </w:r>
      <w:r w:rsidR="008E697B">
        <w:fldChar w:fldCharType="end"/>
      </w:r>
      <w:del w:id="175"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76"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8429BB" w:rsidRPr="008429BB">
          <w:rPr>
            <w:rStyle w:val="Hyperlink"/>
          </w:rPr>
          <w:t>Bérénos</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45" w:tooltip="Huisman, 2017 #36" w:history="1">
        <w:r w:rsidR="008429BB" w:rsidRPr="008429BB">
          <w:rPr>
            <w:rStyle w:val="Hyperlink"/>
          </w:rPr>
          <w:t>Huisman, 2017</w:t>
        </w:r>
      </w:hyperlink>
      <w:r w:rsidR="00B45B3A">
        <w:rPr>
          <w:noProof/>
        </w:rPr>
        <w:t>)</w:t>
      </w:r>
      <w:r w:rsidR="008E697B">
        <w:fldChar w:fldCharType="end"/>
      </w:r>
      <w:ins w:id="177" w:author="Daniel Noble" w:date="2023-09-07T12:50:00Z">
        <w:r w:rsidR="006C0E62">
          <w:t xml:space="preserve">. </w:t>
        </w:r>
      </w:ins>
      <w:ins w:id="178" w:author="Daniel Noble" w:date="2023-09-07T12:49:00Z">
        <w:r w:rsidR="006C0E62">
          <w:t xml:space="preserve">GRMs may </w:t>
        </w:r>
      </w:ins>
      <w:ins w:id="179" w:author="Daniel Noble" w:date="2023-09-07T12:50:00Z">
        <w:r w:rsidR="006C0E62">
          <w:t xml:space="preserve">in fact </w:t>
        </w:r>
      </w:ins>
      <w:ins w:id="180" w:author="Daniel Noble" w:date="2023-09-07T12:49:00Z">
        <w:r w:rsidR="006C0E62">
          <w:t>provide more accurate estimate</w:t>
        </w:r>
      </w:ins>
      <w:ins w:id="181" w:author="Daniel Noble" w:date="2023-09-07T12:50:00Z">
        <w:r w:rsidR="006C0E62">
          <w:t>s</w:t>
        </w:r>
      </w:ins>
      <w:ins w:id="182" w:author="Daniel Noble" w:date="2023-09-07T12:49:00Z">
        <w:r w:rsidR="006C0E62">
          <w:t xml:space="preserve"> of genetic relatedness among individuals</w:t>
        </w:r>
      </w:ins>
      <w:ins w:id="183" w:author="Daniel Noble" w:date="2023-09-07T12:50:00Z">
        <w:r w:rsidR="00A42AB0">
          <w:t xml:space="preserve"> tha</w:t>
        </w:r>
        <w:r w:rsidR="006C4A87">
          <w:t>n</w:t>
        </w:r>
        <w:r w:rsidR="00A42AB0">
          <w:t xml:space="preserve"> was is typically assumed from pedigrees</w:t>
        </w:r>
      </w:ins>
      <w:del w:id="184"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85"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6FA63388"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w:t>
      </w:r>
      <w:r>
        <w:lastRenderedPageBreak/>
        <w:t>an average call rate of 98.5% (see ESM and provided code). Using these 8,438 loci we derived a GRM, which describes the proportion of the genome that is identical by descent</w:t>
      </w:r>
      <w:ins w:id="186" w:author="Daniel Noble" w:date="2023-07-13T14:12:00Z">
        <w:r w:rsidR="00A47FD5">
          <w:t xml:space="preserve"> </w:t>
        </w:r>
      </w:ins>
      <w:r w:rsidR="00056790">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B45B3A">
        <w:rPr>
          <w:noProof/>
        </w:rPr>
        <w:t>(</w:t>
      </w:r>
      <w:hyperlink w:anchor="_ENREF_86" w:tooltip="VanRaden, 2008 #38" w:history="1">
        <w:r w:rsidR="008429BB" w:rsidRPr="008429BB">
          <w:rPr>
            <w:rStyle w:val="Hyperlink"/>
          </w:rPr>
          <w:t>VanRaden, 2008</w:t>
        </w:r>
      </w:hyperlink>
      <w:r w:rsidR="00B45B3A">
        <w:rPr>
          <w:noProof/>
        </w:rPr>
        <w:t>)</w:t>
      </w:r>
      <w:r w:rsidR="00056790">
        <w:fldChar w:fldCharType="end"/>
      </w:r>
      <w:ins w:id="187" w:author="Daniel Noble" w:date="2023-07-13T14:12:00Z">
        <w:r w:rsidR="00A47FD5">
          <w:t xml:space="preserve">. </w:t>
        </w:r>
      </w:ins>
      <w:del w:id="188" w:author="Daniel Noble" w:date="2023-07-13T14:12:00Z">
        <w:r w:rsidDel="00A47FD5">
          <w:delText xml:space="preserve"> </w:delText>
        </w:r>
      </w:del>
      <w:del w:id="189"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90"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91" w:author="Daniel Noble" w:date="2023-07-13T14:11:00Z">
        <w:r w:rsidR="00A47FD5">
          <w:t xml:space="preserve"> </w:t>
        </w:r>
      </w:ins>
      <w:r w:rsidR="008E697B">
        <w:fldChar w:fldCharType="begin"/>
      </w:r>
      <w:r w:rsidR="00B45B3A">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B45B3A">
        <w:rPr>
          <w:noProof/>
        </w:rPr>
        <w:t>(</w:t>
      </w:r>
      <w:hyperlink w:anchor="_ENREF_39" w:tooltip="Granato, 2018 #39" w:history="1">
        <w:r w:rsidR="008429BB" w:rsidRPr="008429BB">
          <w:rPr>
            <w:rStyle w:val="Hyperlink"/>
          </w:rPr>
          <w:t>Granato</w:t>
        </w:r>
        <w:r w:rsidR="008429BB" w:rsidRPr="008429BB">
          <w:rPr>
            <w:rStyle w:val="Hyperlink"/>
            <w:i/>
          </w:rPr>
          <w:t xml:space="preserve"> et al</w:t>
        </w:r>
        <w:r w:rsidR="008429BB" w:rsidRPr="008429BB">
          <w:rPr>
            <w:rStyle w:val="Hyperlink"/>
          </w:rPr>
          <w:t>, 2018</w:t>
        </w:r>
      </w:hyperlink>
      <w:r w:rsidR="00B45B3A">
        <w:rPr>
          <w:noProof/>
        </w:rPr>
        <w:t>)</w:t>
      </w:r>
      <w:r w:rsidR="008E697B">
        <w:fldChar w:fldCharType="end"/>
      </w:r>
      <w:r>
        <w:t xml:space="preserve"> </w:t>
      </w:r>
      <w:del w:id="192"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B45B3A">
        <w:rPr>
          <w:noProof/>
        </w:rPr>
        <w:t>(</w:t>
      </w:r>
      <w:hyperlink w:anchor="_ENREF_86" w:tooltip="VanRaden, 2008 #38" w:history="1">
        <w:r w:rsidR="008429BB" w:rsidRPr="008429BB">
          <w:rPr>
            <w:rStyle w:val="Hyperlink"/>
          </w:rPr>
          <w:t>VanRaden, 2008</w:t>
        </w:r>
      </w:hyperlink>
      <w:r w:rsidR="00B45B3A">
        <w:rPr>
          <w:noProof/>
        </w:rPr>
        <w:t>)</w:t>
      </w:r>
      <w:r w:rsidR="008426C1">
        <w:fldChar w:fldCharType="end"/>
      </w:r>
      <w:del w:id="193"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94"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18E81730"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B45B3A">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B45B3A">
        <w:rPr>
          <w:noProof/>
        </w:rPr>
        <w:t>(</w:t>
      </w:r>
      <w:hyperlink w:anchor="_ENREF_83" w:tooltip="Team, 2023 #91" w:history="1">
        <w:r w:rsidR="008429BB" w:rsidRPr="008429BB">
          <w:rPr>
            <w:rStyle w:val="Hyperlink"/>
            <w:lang w:val="en-GB"/>
          </w:rPr>
          <w:t>Team, 2023</w:t>
        </w:r>
      </w:hyperlink>
      <w:r w:rsidR="00B45B3A">
        <w:rPr>
          <w:noProof/>
        </w:rPr>
        <w:t>)</w:t>
      </w:r>
      <w:r w:rsidR="00056790">
        <w:fldChar w:fldCharType="end"/>
      </w:r>
      <w:del w:id="195"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96" w:author="Daniel Noble" w:date="2023-07-06T13:33:00Z">
        <w:r w:rsidRPr="00471098" w:rsidDel="00DD5878">
          <w:delText>scatterplots</w:delText>
        </w:r>
      </w:del>
      <w:ins w:id="197"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t>
      </w:r>
      <w:del w:id="198" w:author="Daniel Noble" w:date="2023-09-07T12:51:00Z">
        <w:r w:rsidR="00632C0E" w:rsidDel="006C4A87">
          <w:delText xml:space="preserve">with </w:delText>
        </w:r>
      </w:del>
      <w:ins w:id="199" w:author="Daniel Noble" w:date="2023-09-07T12:51:00Z">
        <w:r w:rsidR="006C4A87">
          <w:t>which</w:t>
        </w:r>
        <w:r w:rsidR="006C4A87">
          <w:t xml:space="preserve"> </w:t>
        </w:r>
      </w:ins>
      <w:r w:rsidR="00632C0E">
        <w:t>interfaces with Stan</w:t>
      </w:r>
      <w:ins w:id="200" w:author="Daniel Noble" w:date="2023-07-13T14:16:00Z">
        <w:r w:rsidR="00433696" w:rsidRPr="00433696">
          <w:t xml:space="preserve"> </w:t>
        </w:r>
      </w:ins>
      <w:r w:rsidR="00056790">
        <w:fldChar w:fldCharType="begin"/>
      </w:r>
      <w:r w:rsidR="00B45B3A">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B45B3A">
        <w:rPr>
          <w:noProof/>
        </w:rPr>
        <w:t>(</w:t>
      </w:r>
      <w:hyperlink w:anchor="_ENREF_10" w:tooltip="Bürkner, 2017 #92" w:history="1">
        <w:r w:rsidR="008429BB" w:rsidRPr="008429BB">
          <w:rPr>
            <w:rStyle w:val="Hyperlink"/>
            <w:lang w:val="en-GB"/>
          </w:rPr>
          <w:t>Bürkner, 2017</w:t>
        </w:r>
      </w:hyperlink>
      <w:r w:rsidR="00B45B3A">
        <w:rPr>
          <w:noProof/>
        </w:rPr>
        <w:t xml:space="preserve">; </w:t>
      </w:r>
      <w:hyperlink w:anchor="_ENREF_34" w:tooltip="Gelman, 2015 #40" w:history="1">
        <w:r w:rsidR="008429BB" w:rsidRPr="008429BB">
          <w:rPr>
            <w:rStyle w:val="Hyperlink"/>
            <w:lang w:val="en-GB"/>
          </w:rPr>
          <w:t>Gelman</w:t>
        </w:r>
        <w:r w:rsidR="008429BB" w:rsidRPr="008429BB">
          <w:rPr>
            <w:rStyle w:val="Hyperlink"/>
            <w:i/>
            <w:lang w:val="en-GB"/>
          </w:rPr>
          <w:t xml:space="preserve"> et al</w:t>
        </w:r>
        <w:r w:rsidR="008429BB" w:rsidRPr="008429BB">
          <w:rPr>
            <w:rStyle w:val="Hyperlink"/>
            <w:lang w:val="en-GB"/>
          </w:rPr>
          <w:t>, 2015</w:t>
        </w:r>
      </w:hyperlink>
      <w:r w:rsidR="00B45B3A">
        <w:rPr>
          <w:noProof/>
        </w:rPr>
        <w:t>)</w:t>
      </w:r>
      <w:r w:rsidR="00056790">
        <w:fldChar w:fldCharType="end"/>
      </w:r>
      <w:ins w:id="201" w:author="Daniel Noble" w:date="2023-07-13T14:16:00Z">
        <w:r w:rsidR="00433696">
          <w:rPr>
            <w:i/>
            <w:iCs/>
          </w:rPr>
          <w:t xml:space="preserve">. </w:t>
        </w:r>
      </w:ins>
      <w:del w:id="202"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del w:id="203" w:author="Daniel Noble" w:date="2023-09-07T12:52:00Z">
        <w:r w:rsidRPr="00471098" w:rsidDel="006C4A87">
          <w:delText xml:space="preserve"> </w:delText>
        </w:r>
      </w:del>
      <w:r w:rsidRPr="00471098">
        <w:t xml:space="preserve">Mass was log-transformed, and age was z-transformed. For all models we </w:t>
      </w:r>
      <w:del w:id="204" w:author="Daniel Noble" w:date="2023-06-23T11:00:00Z">
        <w:r w:rsidRPr="00471098" w:rsidDel="00AE21AE">
          <w:delText>used noninformative priors with</w:delText>
        </w:r>
      </w:del>
      <w:ins w:id="205" w:author="Daniel Noble" w:date="2023-06-23T11:00:00Z">
        <w:r w:rsidR="00AE21AE">
          <w:t>ran</w:t>
        </w:r>
      </w:ins>
      <w:r w:rsidRPr="00471098">
        <w:t xml:space="preserve"> </w:t>
      </w:r>
      <w:del w:id="206" w:author="Daniel Noble" w:date="2023-07-06T13:32:00Z">
        <w:r w:rsidR="00471098" w:rsidDel="00DD5878">
          <w:delText>4000</w:delText>
        </w:r>
        <w:r w:rsidRPr="00471098" w:rsidDel="00DD5878">
          <w:delText xml:space="preserve"> </w:delText>
        </w:r>
      </w:del>
      <w:ins w:id="207" w:author="Daniel Noble" w:date="2023-07-06T13:32:00Z">
        <w:r w:rsidR="00DD5878">
          <w:t>6000</w:t>
        </w:r>
        <w:r w:rsidR="00DD5878" w:rsidRPr="00471098">
          <w:t xml:space="preserve"> </w:t>
        </w:r>
      </w:ins>
      <w:r w:rsidRPr="00471098">
        <w:t xml:space="preserve">iterations with a burn in of </w:t>
      </w:r>
      <w:del w:id="208" w:author="Daniel Noble" w:date="2023-07-06T13:32:00Z">
        <w:r w:rsidR="00471098" w:rsidDel="00DD5878">
          <w:delText>1500</w:delText>
        </w:r>
      </w:del>
      <w:ins w:id="209"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210" w:author="Daniel Noble" w:date="2023-07-06T13:32:00Z">
        <w:r w:rsidR="00471098" w:rsidDel="00DD5878">
          <w:delText xml:space="preserve">fifth </w:delText>
        </w:r>
      </w:del>
      <w:ins w:id="211" w:author="Daniel Noble" w:date="2023-07-06T13:32:00Z">
        <w:r w:rsidR="00DD5878">
          <w:t xml:space="preserve">10 </w:t>
        </w:r>
      </w:ins>
      <w:r>
        <w:t>iteration</w:t>
      </w:r>
      <w:ins w:id="212"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43A63AEE" w:rsidR="00496477" w:rsidRDefault="00496477" w:rsidP="00841599">
      <w:pPr>
        <w:ind w:firstLine="720"/>
        <w:contextualSpacing/>
      </w:pPr>
      <w:r>
        <w:t xml:space="preserve">First, we tested whether developmental temperature influenced the overall heritability of mass and the relative contributions of </w:t>
      </w:r>
      <w:ins w:id="213" w:author="Daniel Noble" w:date="2023-09-07T12:52:00Z">
        <w:r w:rsidR="006C4A87">
          <w:t xml:space="preserve">additional </w:t>
        </w:r>
      </w:ins>
      <w:r>
        <w:t>varianc</w:t>
      </w:r>
      <w:ins w:id="214" w:author="Daniel Noble" w:date="2023-09-07T12:52:00Z">
        <w:r w:rsidR="006C4A87">
          <w:t xml:space="preserve">e </w:t>
        </w:r>
      </w:ins>
      <w:ins w:id="215" w:author="Daniel Noble" w:date="2023-09-07T12:53:00Z">
        <w:r w:rsidR="006C4A87">
          <w:t>components</w:t>
        </w:r>
      </w:ins>
      <w:ins w:id="216" w:author="Daniel Noble" w:date="2023-09-07T12:52:00Z">
        <w:r w:rsidR="006C4A87">
          <w:t xml:space="preserve"> </w:t>
        </w:r>
      </w:ins>
      <w:ins w:id="217" w:author="Daniel Noble" w:date="2023-09-07T12:53:00Z">
        <w:r w:rsidR="006C4A87">
          <w:t>across age</w:t>
        </w:r>
      </w:ins>
      <w:del w:id="218" w:author="Daniel Noble" w:date="2023-09-07T12:52:00Z">
        <w:r w:rsidDel="006C4A87">
          <w:delText>e irrespective of age</w:delText>
        </w:r>
      </w:del>
      <w:r>
        <w:t>.</w:t>
      </w:r>
      <w:ins w:id="219" w:author="Daniel Noble" w:date="2023-09-07T12:53:00Z">
        <w:r w:rsidR="006C4A87">
          <w:t xml:space="preserve"> (i.e., permanent environmental and maternal effect variance).</w:t>
        </w:r>
      </w:ins>
      <w:r>
        <w:t xml:space="preserv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220" w:author="Daniel Noble" w:date="2023-07-13T14:16:00Z">
        <w:r w:rsidR="0084605D">
          <w:t xml:space="preserve"> </w:t>
        </w:r>
      </w:ins>
      <w:r w:rsidR="00056790">
        <w:fldChar w:fldCharType="begin"/>
      </w:r>
      <w:r w:rsidR="00B45B3A">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B45B3A">
        <w:rPr>
          <w:noProof/>
        </w:rPr>
        <w:t>(</w:t>
      </w:r>
      <w:hyperlink w:anchor="_ENREF_100" w:tooltip="Wilson, 2010 #41" w:history="1">
        <w:r w:rsidR="008429BB" w:rsidRPr="008429BB">
          <w:rPr>
            <w:rStyle w:val="Hyperlink"/>
          </w:rPr>
          <w:t>Wilson</w:t>
        </w:r>
        <w:r w:rsidR="008429BB" w:rsidRPr="008429BB">
          <w:rPr>
            <w:rStyle w:val="Hyperlink"/>
            <w:i/>
          </w:rPr>
          <w:t xml:space="preserve"> et al</w:t>
        </w:r>
        <w:r w:rsidR="008429BB" w:rsidRPr="008429BB">
          <w:rPr>
            <w:rStyle w:val="Hyperlink"/>
          </w:rPr>
          <w:t>, 2010</w:t>
        </w:r>
      </w:hyperlink>
      <w:r w:rsidR="00B45B3A">
        <w:rPr>
          <w:noProof/>
        </w:rPr>
        <w:t>)</w:t>
      </w:r>
      <w:r w:rsidR="00056790">
        <w:fldChar w:fldCharType="end"/>
      </w:r>
      <w:del w:id="221"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222" w:author="Daniel Noble" w:date="2023-06-23T11:01:00Z">
        <w:r w:rsidDel="00AE21AE">
          <w:delText>.</w:delText>
        </w:r>
      </w:del>
      <w:r>
        <w:t xml:space="preserve"> </w:t>
      </w:r>
      <w:del w:id="223" w:author="Daniel Noble" w:date="2023-06-23T11:01:00Z">
        <w:r w:rsidDel="00AE21AE">
          <w:delText xml:space="preserve">Heritability </w:delText>
        </w:r>
      </w:del>
      <w:ins w:id="224" w:author="Daniel Noble" w:date="2023-06-23T11:01:00Z">
        <w:r w:rsidR="00AE21AE">
          <w:t xml:space="preserve">heritability </w:t>
        </w:r>
      </w:ins>
      <w:r>
        <w:t>(</w:t>
      </w:r>
      <w:r w:rsidRPr="00B760A0">
        <w:rPr>
          <w:i/>
          <w:iCs/>
        </w:rPr>
        <w:t>h</w:t>
      </w:r>
      <w:r w:rsidRPr="00B760A0">
        <w:rPr>
          <w:i/>
          <w:iCs/>
          <w:vertAlign w:val="superscript"/>
        </w:rPr>
        <w:t>2</w:t>
      </w:r>
      <w:r>
        <w:t xml:space="preserve">) of mass </w:t>
      </w:r>
      <w:del w:id="225" w:author="Daniel Noble" w:date="2023-09-07T12:54:00Z">
        <w:r w:rsidDel="006C4A87">
          <w:delText>using this intercept (</w:delText>
        </w:r>
        <w:r w:rsidRPr="005E14C0" w:rsidDel="006C4A87">
          <w:rPr>
            <w:i/>
            <w:iCs/>
          </w:rPr>
          <w:delText>I</w:delText>
        </w:r>
        <w:r w:rsidDel="006C4A87">
          <w:delText xml:space="preserve">) model </w:delText>
        </w:r>
      </w:del>
      <w:ins w:id="226" w:author="Daniel Noble" w:date="2023-09-07T12:54:00Z">
        <w:r w:rsidR="006C4A87">
          <w:t xml:space="preserve">at a given age </w:t>
        </w:r>
      </w:ins>
      <w:r>
        <w:t>was calculated as:</w:t>
      </w:r>
    </w:p>
    <w:p w14:paraId="6F694B8D" w14:textId="32FC2F2E"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del w:id="227" w:author="Daniel Noble" w:date="2023-09-07T12:55:00Z">
                      <w:rPr>
                        <w:rFonts w:ascii="Cambria Math" w:hAnsi="Cambria Math"/>
                      </w:rPr>
                    </w:del>
                  </m:ctrlPr>
                </m:sSubPr>
                <m:e>
                  <m:r>
                    <w:del w:id="228" w:author="Daniel Noble" w:date="2023-09-07T12:55:00Z">
                      <w:rPr>
                        <w:rFonts w:ascii="Cambria Math" w:hAnsi="Cambria Math"/>
                      </w:rPr>
                      <m:t>G</m:t>
                    </w:del>
                  </m:r>
                </m:e>
                <m:sub>
                  <m:r>
                    <w:del w:id="229" w:author="Daniel Noble" w:date="2023-09-07T12:55:00Z">
                      <w:rPr>
                        <w:rFonts w:ascii="Cambria Math" w:hAnsi="Cambria Math"/>
                      </w:rPr>
                      <m:t>I</m:t>
                    </w:del>
                  </m:r>
                </m:sub>
              </m:sSub>
              <m:r>
                <w:del w:id="230" w:author="Daniel Noble" w:date="2023-09-07T12:55:00Z">
                  <w:rPr>
                    <w:rFonts w:ascii="Cambria Math" w:hAnsi="Cambria Math"/>
                  </w:rPr>
                  <m:t>+</m:t>
                </w:del>
              </m:r>
              <m:sSub>
                <m:sSubPr>
                  <m:ctrlPr>
                    <w:del w:id="231" w:author="Daniel Noble" w:date="2023-09-07T12:55:00Z">
                      <w:rPr>
                        <w:rFonts w:ascii="Cambria Math" w:hAnsi="Cambria Math"/>
                      </w:rPr>
                    </w:del>
                  </m:ctrlPr>
                </m:sSubPr>
                <m:e>
                  <m:r>
                    <w:del w:id="232" w:author="Daniel Noble" w:date="2023-09-07T12:55:00Z">
                      <w:rPr>
                        <w:rFonts w:ascii="Cambria Math" w:hAnsi="Cambria Math"/>
                      </w:rPr>
                      <m:t>M</m:t>
                    </w:del>
                  </m:r>
                </m:e>
                <m:sub>
                  <m:r>
                    <w:del w:id="233" w:author="Daniel Noble" w:date="2023-09-07T12:55:00Z">
                      <w:rPr>
                        <w:rFonts w:ascii="Cambria Math" w:hAnsi="Cambria Math"/>
                      </w:rPr>
                      <m:t>I</m:t>
                    </w:del>
                  </m:r>
                </m:sub>
              </m:sSub>
              <m:r>
                <w:del w:id="234" w:author="Daniel Noble" w:date="2023-09-07T12:55:00Z">
                  <w:rPr>
                    <w:rFonts w:ascii="Cambria Math" w:hAnsi="Cambria Math"/>
                  </w:rPr>
                  <m:t>+P</m:t>
                </w:del>
              </m:r>
              <m:sSub>
                <m:sSubPr>
                  <m:ctrlPr>
                    <w:del w:id="235" w:author="Daniel Noble" w:date="2023-09-07T12:55:00Z">
                      <w:rPr>
                        <w:rFonts w:ascii="Cambria Math" w:hAnsi="Cambria Math"/>
                      </w:rPr>
                    </w:del>
                  </m:ctrlPr>
                </m:sSubPr>
                <m:e>
                  <m:r>
                    <w:del w:id="236" w:author="Daniel Noble" w:date="2023-09-07T12:55:00Z">
                      <w:rPr>
                        <w:rFonts w:ascii="Cambria Math" w:hAnsi="Cambria Math"/>
                      </w:rPr>
                      <m:t>E</m:t>
                    </w:del>
                  </m:r>
                </m:e>
                <m:sub>
                  <m:r>
                    <w:del w:id="237" w:author="Daniel Noble" w:date="2023-09-07T12:55:00Z">
                      <w:rPr>
                        <w:rFonts w:ascii="Cambria Math" w:hAnsi="Cambria Math"/>
                      </w:rPr>
                      <m:t>I</m:t>
                    </w:del>
                  </m:r>
                </m:sub>
              </m:sSub>
              <m:r>
                <w:del w:id="238" w:author="Daniel Noble" w:date="2023-09-07T12:55:00Z">
                  <w:rPr>
                    <w:rFonts w:ascii="Cambria Math" w:hAnsi="Cambria Math"/>
                  </w:rPr>
                  <m:t>+</m:t>
                </w:del>
              </m:r>
              <m:sSub>
                <m:sSubPr>
                  <m:ctrlPr>
                    <w:rPr>
                      <w:rFonts w:ascii="Cambria Math" w:hAnsi="Cambria Math"/>
                    </w:rPr>
                  </m:ctrlPr>
                </m:sSubPr>
                <m:e>
                  <m:r>
                    <w:del w:id="239" w:author="Daniel Noble" w:date="2023-09-07T12:55:00Z">
                      <w:rPr>
                        <w:rFonts w:ascii="Cambria Math" w:hAnsi="Cambria Math"/>
                      </w:rPr>
                      <m:t>R</m:t>
                    </w:del>
                  </m:r>
                  <m:r>
                    <w:ins w:id="240" w:author="Daniel Noble" w:date="2023-09-07T12:55:00Z">
                      <w:rPr>
                        <w:rFonts w:ascii="Cambria Math" w:hAnsi="Cambria Math"/>
                      </w:rPr>
                      <m:t>V</m:t>
                    </w:ins>
                  </m:r>
                </m:e>
                <m:sub>
                  <m:r>
                    <w:del w:id="241" w:author="Daniel Noble" w:date="2023-09-07T12:55:00Z">
                      <w:rPr>
                        <w:rFonts w:ascii="Cambria Math" w:hAnsi="Cambria Math"/>
                      </w:rPr>
                      <m:t>I</m:t>
                    </w:del>
                  </m:r>
                  <m:r>
                    <w:ins w:id="242" w:author="Daniel Noble" w:date="2023-09-07T12:55:00Z">
                      <w:rPr>
                        <w:rFonts w:ascii="Cambria Math" w:hAnsi="Cambria Math"/>
                      </w:rPr>
                      <m:t>T</m:t>
                    </w:ins>
                  </m:r>
                </m:sub>
              </m:sSub>
              <m:r>
                <w:rPr>
                  <w:rFonts w:ascii="Cambria Math" w:hAnsi="Cambria Math"/>
                </w:rPr>
                <m:t>)</m:t>
              </m:r>
            </m:den>
          </m:f>
        </m:oMath>
      </m:oMathPara>
    </w:p>
    <w:p w14:paraId="5DEB08EA" w14:textId="274E5E42" w:rsidR="00C563B4" w:rsidRDefault="006C4A87" w:rsidP="00841599">
      <w:pPr>
        <w:pStyle w:val="Thesisnormal"/>
        <w:contextualSpacing/>
      </w:pPr>
      <w:ins w:id="243" w:author="Daniel Noble" w:date="2023-09-07T12:55:00Z">
        <w:r>
          <w:t xml:space="preserve">Where, </w:t>
        </w:r>
      </w:ins>
      <m:oMath>
        <m:sSub>
          <m:sSubPr>
            <m:ctrlPr>
              <w:ins w:id="244" w:author="Daniel Noble" w:date="2023-09-07T12:55:00Z">
                <w:rPr>
                  <w:rFonts w:ascii="Cambria Math" w:hAnsi="Cambria Math"/>
                </w:rPr>
              </w:ins>
            </m:ctrlPr>
          </m:sSubPr>
          <m:e>
            <m:r>
              <w:ins w:id="245" w:author="Daniel Noble" w:date="2023-09-07T12:55:00Z">
                <w:rPr>
                  <w:rFonts w:ascii="Cambria Math" w:hAnsi="Cambria Math"/>
                </w:rPr>
                <m:t>V</m:t>
              </w:ins>
            </m:r>
          </m:e>
          <m:sub>
            <m:r>
              <w:ins w:id="246" w:author="Daniel Noble" w:date="2023-09-07T12:55:00Z">
                <w:rPr>
                  <w:rFonts w:ascii="Cambria Math" w:hAnsi="Cambria Math"/>
                </w:rPr>
                <m:t>T</m:t>
              </w:ins>
            </m:r>
          </m:sub>
        </m:sSub>
      </m:oMath>
      <w:ins w:id="247" w:author="Daniel Noble" w:date="2023-09-07T12:55:00Z">
        <w:r>
          <w:rPr>
            <w:rFonts w:eastAsiaTheme="minorEastAsia"/>
          </w:rPr>
          <w:t xml:space="preserve"> is the sum of the variance components in the model (</w:t>
        </w:r>
      </w:ins>
      <w:ins w:id="248" w:author="Daniel Noble" w:date="2023-09-07T12:56:00Z">
        <w:r>
          <w:rPr>
            <w:rFonts w:eastAsiaTheme="minorEastAsia"/>
          </w:rPr>
          <w:t>which</w:t>
        </w:r>
      </w:ins>
      <w:ins w:id="249" w:author="Daniel Noble" w:date="2023-09-07T12:55:00Z">
        <w:r>
          <w:rPr>
            <w:rFonts w:eastAsiaTheme="minorEastAsia"/>
          </w:rPr>
          <w:t xml:space="preserve"> could vary depending on the model best suppo</w:t>
        </w:r>
      </w:ins>
      <w:ins w:id="250" w:author="Daniel Noble" w:date="2023-09-07T12:56:00Z">
        <w:r>
          <w:rPr>
            <w:rFonts w:eastAsiaTheme="minorEastAsia"/>
          </w:rPr>
          <w:t xml:space="preserve">rted. </w:t>
        </w:r>
      </w:ins>
      <w:ins w:id="251" w:author="Daniel Noble" w:date="2023-09-07T12:55:00Z">
        <w:r>
          <w:rPr>
            <w:rFonts w:eastAsiaTheme="minorEastAsia"/>
          </w:rPr>
          <w:t xml:space="preserve"> </w:t>
        </w:r>
      </w:ins>
      <w:del w:id="252" w:author="Daniel Noble" w:date="2023-09-07T12:56:00Z">
        <w:r w:rsidR="00496477" w:rsidDel="006C4A87">
          <w:delText xml:space="preserve">To then test how </w:delText>
        </w:r>
        <w:r w:rsidR="00496477" w:rsidRPr="00AD3DF1" w:rsidDel="006C4A87">
          <w:rPr>
            <w:i/>
            <w:iCs/>
          </w:rPr>
          <w:delText>G</w:delText>
        </w:r>
        <w:r w:rsidR="00496477" w:rsidDel="006C4A87">
          <w:delText xml:space="preserve">, </w:delText>
        </w:r>
        <w:r w:rsidR="00496477" w:rsidRPr="00AD3DF1" w:rsidDel="006C4A87">
          <w:rPr>
            <w:i/>
            <w:iCs/>
          </w:rPr>
          <w:delText>M</w:delText>
        </w:r>
        <w:r w:rsidR="00496477" w:rsidDel="006C4A87">
          <w:rPr>
            <w:i/>
            <w:iCs/>
          </w:rPr>
          <w:delText xml:space="preserve"> </w:delText>
        </w:r>
        <w:r w:rsidR="00496477" w:rsidDel="006C4A87">
          <w:delText xml:space="preserve">and </w:delText>
        </w:r>
        <w:r w:rsidR="00496477" w:rsidRPr="00A13BCE" w:rsidDel="006C4A87">
          <w:rPr>
            <w:i/>
            <w:iCs/>
          </w:rPr>
          <w:delText>h</w:delText>
        </w:r>
        <w:r w:rsidR="00496477" w:rsidRPr="00A13BCE" w:rsidDel="006C4A87">
          <w:rPr>
            <w:i/>
            <w:iCs/>
            <w:vertAlign w:val="superscript"/>
          </w:rPr>
          <w:delText>2</w:delText>
        </w:r>
        <w:r w:rsidR="00496477" w:rsidDel="006C4A87">
          <w:delText xml:space="preserve"> change across age, w</w:delText>
        </w:r>
      </w:del>
      <w:ins w:id="253" w:author="Daniel Noble" w:date="2023-09-07T12:56:00Z">
        <w:r>
          <w:t>W</w:t>
        </w:r>
      </w:ins>
      <w:r w:rsidR="00496477">
        <w:t xml:space="preserve">e used model selection to determine the most appropriate random effects structure for our data as we had no </w:t>
      </w:r>
      <w:r w:rsidR="00496477">
        <w:rPr>
          <w:i/>
          <w:iCs/>
        </w:rPr>
        <w:t xml:space="preserve">a </w:t>
      </w:r>
      <w:r w:rsidR="00496477" w:rsidRPr="00A83712">
        <w:rPr>
          <w:i/>
          <w:iCs/>
        </w:rPr>
        <w:t>priori</w:t>
      </w:r>
      <w:r w:rsidR="00496477">
        <w:rPr>
          <w:i/>
          <w:iCs/>
        </w:rPr>
        <w:t xml:space="preserve"> </w:t>
      </w:r>
      <w:r w:rsidR="00496477">
        <w:t xml:space="preserve">knowledge of </w:t>
      </w:r>
      <w:r w:rsidR="00695C4D">
        <w:t xml:space="preserve">what (or how) </w:t>
      </w:r>
      <w:r w:rsidR="00496477" w:rsidRPr="003702C6">
        <w:t>variance</w:t>
      </w:r>
      <w:r w:rsidR="00496477" w:rsidRPr="008778D7">
        <w:t xml:space="preserve"> </w:t>
      </w:r>
      <w:r w:rsidR="00496477" w:rsidRPr="003702C6">
        <w:t>components</w:t>
      </w:r>
      <w:r w:rsidR="00496477" w:rsidRPr="008778D7">
        <w:t xml:space="preserve"> </w:t>
      </w:r>
      <w:r w:rsidR="00496477">
        <w:t>change with age</w:t>
      </w:r>
      <w:ins w:id="254" w:author="Daniel Noble" w:date="2023-07-13T14:20:00Z">
        <w:r w:rsidR="00056790">
          <w:t xml:space="preserve"> </w:t>
        </w:r>
      </w:ins>
      <w:r w:rsidR="00056790">
        <w:fldChar w:fldCharType="begin"/>
      </w:r>
      <w:r w:rsidR="00B45B3A">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B45B3A">
        <w:rPr>
          <w:noProof/>
        </w:rPr>
        <w:t>(</w:t>
      </w:r>
      <w:hyperlink w:anchor="_ENREF_99" w:tooltip="Wilson, 2006 #24" w:history="1">
        <w:r w:rsidR="008429BB" w:rsidRPr="008429BB">
          <w:rPr>
            <w:rStyle w:val="Hyperlink"/>
          </w:rPr>
          <w:t>Wilson and Réale, 2006</w:t>
        </w:r>
      </w:hyperlink>
      <w:r w:rsidR="00B45B3A">
        <w:rPr>
          <w:noProof/>
        </w:rPr>
        <w:t>)</w:t>
      </w:r>
      <w:r w:rsidR="00056790">
        <w:fldChar w:fldCharType="end"/>
      </w:r>
      <w:del w:id="255"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rsidR="00496477">
        <w:t xml:space="preserve">. We fitted </w:t>
      </w:r>
      <w:del w:id="256" w:author="Daniel Noble" w:date="2023-07-12T11:07:00Z">
        <w:r w:rsidR="00496477" w:rsidDel="002277CC">
          <w:delText>s</w:delText>
        </w:r>
        <w:r w:rsidR="001140C3" w:rsidDel="002277CC">
          <w:delText>even</w:delText>
        </w:r>
        <w:r w:rsidR="00496477" w:rsidDel="002277CC">
          <w:delText xml:space="preserve"> </w:delText>
        </w:r>
      </w:del>
      <w:r w:rsidR="00496477">
        <w:t xml:space="preserve">models with varying complexity in their random effects and </w:t>
      </w:r>
      <w:ins w:id="257" w:author="Daniel Noble" w:date="2023-07-07T11:04:00Z">
        <w:r w:rsidR="00FA139E">
          <w:t xml:space="preserve">used Leave-One Out (LOO) cross validation to compare model fit and select the model with </w:t>
        </w:r>
      </w:ins>
      <w:ins w:id="258" w:author="Daniel Noble" w:date="2023-07-07T11:05:00Z">
        <w:r w:rsidR="00FA139E">
          <w:t xml:space="preserve">best predictive </w:t>
        </w:r>
      </w:ins>
      <w:ins w:id="259" w:author="Daniel Noble" w:date="2023-07-07T11:09:00Z">
        <w:r w:rsidR="00474157">
          <w:t>performance</w:t>
        </w:r>
      </w:ins>
      <w:ins w:id="260" w:author="Daniel Noble" w:date="2023-07-07T11:05:00Z">
        <w:r w:rsidR="00FA139E">
          <w:t xml:space="preserve">. </w:t>
        </w:r>
      </w:ins>
      <w:ins w:id="261" w:author="Daniel Noble" w:date="2023-07-07T11:07:00Z">
        <w:r w:rsidR="0018143B">
          <w:t>Using LOO</w:t>
        </w:r>
      </w:ins>
      <w:ins w:id="262" w:author="Daniel Noble" w:date="2023-07-07T11:09:00Z">
        <w:r w:rsidR="007B52DE">
          <w:t>,</w:t>
        </w:r>
      </w:ins>
      <w:ins w:id="263" w:author="Daniel Noble" w:date="2023-07-07T11:07:00Z">
        <w:r w:rsidR="0018143B">
          <w:t xml:space="preserve"> the expected log </w:t>
        </w:r>
      </w:ins>
      <w:ins w:id="264" w:author="Daniel Noble" w:date="2023-07-07T11:08:00Z">
        <w:r w:rsidR="0018143B">
          <w:t>pointwise</w:t>
        </w:r>
      </w:ins>
      <w:ins w:id="265" w:author="Daniel Noble" w:date="2023-07-07T11:07:00Z">
        <w:r w:rsidR="0018143B">
          <w:t xml:space="preserve"> predictive density for a model can be calculated, and these can be used to compare model</w:t>
        </w:r>
      </w:ins>
      <w:ins w:id="266" w:author="Daniel Noble" w:date="2023-07-07T11:08:00Z">
        <w:r w:rsidR="0018143B">
          <w:t xml:space="preserve"> performance – by calculating the difference between expected log pointwise predictive density of </w:t>
        </w:r>
      </w:ins>
      <w:ins w:id="267" w:author="Daniel Noble" w:date="2023-07-07T11:09:00Z">
        <w:r w:rsidR="0018143B">
          <w:t>various</w:t>
        </w:r>
      </w:ins>
      <w:ins w:id="268"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269"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45B3A">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45B3A">
        <w:rPr>
          <w:rFonts w:eastAsia="Times New Roman" w:cs="Times New Roman"/>
          <w:noProof/>
          <w:color w:val="4472C4" w:themeColor="accent1"/>
          <w:shd w:val="clear" w:color="auto" w:fill="FFFFFF"/>
          <w:lang w:eastAsia="en-GB"/>
        </w:rPr>
        <w:t>(</w:t>
      </w:r>
      <w:hyperlink w:anchor="_ENREF_78" w:tooltip="Sivula, 2020 #87" w:history="1">
        <w:r w:rsidR="008429BB" w:rsidRPr="008429BB">
          <w:rPr>
            <w:rStyle w:val="Hyperlink"/>
          </w:rPr>
          <w:t>Sivula</w:t>
        </w:r>
        <w:r w:rsidR="008429BB" w:rsidRPr="008429BB">
          <w:rPr>
            <w:rStyle w:val="Hyperlink"/>
            <w:i/>
          </w:rPr>
          <w:t xml:space="preserve"> et al</w:t>
        </w:r>
        <w:r w:rsidR="008429BB" w:rsidRPr="008429BB">
          <w:rPr>
            <w:rStyle w:val="Hyperlink"/>
          </w:rPr>
          <w:t>, 2020</w:t>
        </w:r>
      </w:hyperlink>
      <w:r w:rsidR="00B45B3A">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270" w:author="Daniel Noble" w:date="2023-07-07T11:08:00Z">
        <w:r w:rsidR="0018143B">
          <w:rPr>
            <w:rFonts w:eastAsia="Times New Roman" w:cs="Times New Roman"/>
            <w:color w:val="4472C4" w:themeColor="accent1"/>
            <w:shd w:val="clear" w:color="auto" w:fill="FFFFFF"/>
            <w:lang w:eastAsia="en-GB"/>
          </w:rPr>
          <w:t xml:space="preserve">. </w:t>
        </w:r>
      </w:ins>
      <w:ins w:id="271"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272"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w:t>
        </w:r>
        <w:r w:rsidR="007B52DE">
          <w:lastRenderedPageBreak/>
          <w:t xml:space="preserve">the standard error of the differences are </w:t>
        </w:r>
        <w:r w:rsidR="006643DA">
          <w:t>much larger than the point estimate of the difference then the model closer to zero is pr</w:t>
        </w:r>
      </w:ins>
      <w:ins w:id="273" w:author="Daniel Noble" w:date="2023-07-07T11:12:00Z">
        <w:r w:rsidR="006643DA">
          <w:t>eferred</w:t>
        </w:r>
        <w:r w:rsidR="00BA5BF4" w:rsidRPr="00BA5BF4">
          <w:t xml:space="preserve"> </w:t>
        </w:r>
      </w:ins>
      <w:r w:rsidR="00BA5BF4">
        <w:fldChar w:fldCharType="begin"/>
      </w:r>
      <w:r w:rsidR="00B45B3A">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45B3A">
        <w:rPr>
          <w:noProof/>
        </w:rPr>
        <w:t>(</w:t>
      </w:r>
      <w:hyperlink w:anchor="_ENREF_78" w:tooltip="Sivula, 2020 #87" w:history="1">
        <w:r w:rsidR="008429BB" w:rsidRPr="008429BB">
          <w:rPr>
            <w:rStyle w:val="Hyperlink"/>
          </w:rPr>
          <w:t>Sivula</w:t>
        </w:r>
        <w:r w:rsidR="008429BB" w:rsidRPr="008429BB">
          <w:rPr>
            <w:rStyle w:val="Hyperlink"/>
            <w:i/>
          </w:rPr>
          <w:t xml:space="preserve"> et al</w:t>
        </w:r>
        <w:r w:rsidR="008429BB" w:rsidRPr="008429BB">
          <w:rPr>
            <w:rStyle w:val="Hyperlink"/>
          </w:rPr>
          <w:t>, 2020</w:t>
        </w:r>
      </w:hyperlink>
      <w:r w:rsidR="00B45B3A">
        <w:rPr>
          <w:noProof/>
        </w:rPr>
        <w:t>)</w:t>
      </w:r>
      <w:r w:rsidR="00BA5BF4">
        <w:fldChar w:fldCharType="end"/>
      </w:r>
      <w:ins w:id="274" w:author="Daniel Noble" w:date="2023-07-07T11:12:00Z">
        <w:r w:rsidR="006643DA">
          <w:t xml:space="preserve">. </w:t>
        </w:r>
      </w:ins>
      <w:ins w:id="275" w:author="Daniel Noble" w:date="2023-07-07T11:06:00Z">
        <w:r w:rsidR="0018143B">
          <w:t xml:space="preserve">The difference in </w:t>
        </w:r>
      </w:ins>
      <w:ins w:id="276" w:author="Daniel Noble" w:date="2023-07-07T11:05:00Z">
        <w:r w:rsidR="00FA139E">
          <w:t xml:space="preserve">LOO </w:t>
        </w:r>
      </w:ins>
      <w:ins w:id="277" w:author="Daniel Noble" w:date="2023-07-12T11:08:00Z">
        <w:r w:rsidR="002277CC">
          <w:t>between models</w:t>
        </w:r>
      </w:ins>
      <w:ins w:id="278" w:author="Daniel Noble" w:date="2023-07-07T11:05:00Z">
        <w:r w:rsidR="00FA139E">
          <w:t xml:space="preserve"> </w:t>
        </w:r>
      </w:ins>
      <w:ins w:id="279" w:author="Daniel Noble" w:date="2023-07-07T11:06:00Z">
        <w:r w:rsidR="0018143B">
          <w:t xml:space="preserve">can be used </w:t>
        </w:r>
      </w:ins>
      <w:ins w:id="280" w:author="Daniel Noble" w:date="2023-07-12T11:08:00Z">
        <w:r w:rsidR="002277CC">
          <w:t>for</w:t>
        </w:r>
      </w:ins>
      <w:ins w:id="281" w:author="Daniel Noble" w:date="2023-07-07T11:06:00Z">
        <w:r w:rsidR="0018143B">
          <w:t xml:space="preserve"> model selection</w:t>
        </w:r>
      </w:ins>
      <w:ins w:id="282" w:author="Daniel Noble" w:date="2023-07-12T11:08:00Z">
        <w:r w:rsidR="002277CC">
          <w:t>,</w:t>
        </w:r>
      </w:ins>
      <w:ins w:id="283" w:author="Daniel Noble" w:date="2023-07-07T11:06:00Z">
        <w:r w:rsidR="0018143B">
          <w:t xml:space="preserve"> and </w:t>
        </w:r>
      </w:ins>
      <w:ins w:id="284" w:author="Daniel Noble" w:date="2023-07-07T11:14:00Z">
        <w:r w:rsidR="00BA5BF4">
          <w:t>in our case</w:t>
        </w:r>
      </w:ins>
      <w:ins w:id="285" w:author="Daniel Noble" w:date="2023-07-12T11:08:00Z">
        <w:r w:rsidR="002277CC">
          <w:t>,</w:t>
        </w:r>
      </w:ins>
      <w:ins w:id="286" w:author="Daniel Noble" w:date="2023-07-07T11:14:00Z">
        <w:r w:rsidR="00BA5BF4">
          <w:t xml:space="preserve"> gave</w:t>
        </w:r>
      </w:ins>
      <w:ins w:id="287" w:author="Daniel Noble" w:date="2023-07-07T11:05:00Z">
        <w:r w:rsidR="00FA139E">
          <w:t xml:space="preserve"> similar results to model selection using</w:t>
        </w:r>
      </w:ins>
      <w:del w:id="288" w:author="Daniel Noble" w:date="2023-07-07T11:05:00Z">
        <w:r w:rsidR="00496477" w:rsidDel="00FA139E">
          <w:delText>compared their</w:delText>
        </w:r>
      </w:del>
      <w:r w:rsidR="00496477">
        <w:t xml:space="preserve"> </w:t>
      </w:r>
      <w:r w:rsidR="00DD012D">
        <w:t>Watanabe–Akaike Information Criterion (</w:t>
      </w:r>
      <w:r w:rsidR="00460026">
        <w:t>W</w:t>
      </w:r>
      <w:r w:rsidR="001140C3">
        <w:t>AIC</w:t>
      </w:r>
      <w:r w:rsidR="00DD012D">
        <w:t>)</w:t>
      </w:r>
      <w:r w:rsidR="001140C3">
        <w:t xml:space="preserve"> </w:t>
      </w:r>
      <w:del w:id="289" w:author="Daniel Noble" w:date="2023-07-07T11:05:00Z">
        <w:r w:rsidR="00496477" w:rsidDel="00FA139E">
          <w:delText xml:space="preserve">values </w:delText>
        </w:r>
      </w:del>
      <w:r w:rsidR="00496477">
        <w:t xml:space="preserve">(Table S1). We fitted random intercepts </w:t>
      </w:r>
      <w:r w:rsidR="00496477" w:rsidRPr="00632C0E">
        <w:t>and random slopes by including either a linear age term or both linear and quadratic age terms to partition</w:t>
      </w:r>
      <w:r w:rsidR="00496477">
        <w:t xml:space="preserve"> variance across age. </w:t>
      </w:r>
      <w:del w:id="290" w:author="Daniel Noble" w:date="2023-07-13T14:17:00Z">
        <w:r w:rsidR="001140C3" w:rsidDel="0084605D">
          <w:delText xml:space="preserve">Two </w:delText>
        </w:r>
      </w:del>
      <w:ins w:id="291" w:author="Daniel Noble" w:date="2023-07-13T14:17:00Z">
        <w:r w:rsidR="0084605D">
          <w:t xml:space="preserve">Three </w:t>
        </w:r>
      </w:ins>
      <w:r w:rsidR="001140C3">
        <w:t>m</w:t>
      </w:r>
      <w:r w:rsidR="00496477">
        <w:t>odel</w:t>
      </w:r>
      <w:r w:rsidR="001140C3">
        <w:t>s were equally supported, the first</w:t>
      </w:r>
      <w:r w:rsidR="00496477">
        <w:t xml:space="preserve"> included a random linear and quadratic slope for </w:t>
      </w:r>
      <w:r w:rsidR="00496477" w:rsidRPr="002C556A">
        <w:rPr>
          <w:i/>
          <w:iCs/>
        </w:rPr>
        <w:t>G</w:t>
      </w:r>
      <w:r w:rsidR="00496477">
        <w:t xml:space="preserve"> and </w:t>
      </w:r>
      <w:r w:rsidR="00496477" w:rsidRPr="005C36F1">
        <w:rPr>
          <w:i/>
          <w:iCs/>
        </w:rPr>
        <w:t>M</w:t>
      </w:r>
      <w:r w:rsidR="00496477">
        <w:t xml:space="preserve"> and </w:t>
      </w:r>
      <w:r w:rsidR="00496477">
        <w:rPr>
          <w:i/>
          <w:iCs/>
        </w:rPr>
        <w:t>PE</w:t>
      </w:r>
      <w:r w:rsidR="00496477">
        <w:t>. (</w:t>
      </w:r>
      <w:del w:id="292" w:author="Daniel Noble" w:date="2023-07-13T14:17:00Z">
        <w:r w:rsidR="001F5511" w:rsidDel="0084605D">
          <w:delText xml:space="preserve">Model </w:delText>
        </w:r>
        <w:r w:rsidR="001140C3" w:rsidDel="0084605D">
          <w:delText>3</w:delText>
        </w:r>
        <w:r w:rsidR="001F5511" w:rsidDel="0084605D">
          <w:delText xml:space="preserve"> - </w:delText>
        </w:r>
      </w:del>
      <w:r w:rsidR="00496477">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w:t>
      </w:r>
      <w:del w:id="293" w:author="Daniel Noble" w:date="2023-09-07T12:18:00Z">
        <w:r w:rsidR="001140C3" w:rsidDel="004C4205">
          <w:delText xml:space="preserve">Model 7 – </w:delText>
        </w:r>
      </w:del>
      <w:r w:rsidR="001140C3">
        <w:t>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94" w:author="Daniel Noble" w:date="2023-07-13T14:18:00Z">
        <w:r w:rsidR="003867C7">
          <w:t xml:space="preserve"> The </w:t>
        </w:r>
      </w:ins>
      <w:ins w:id="295" w:author="Daniel Noble" w:date="2023-07-17T16:12:00Z">
        <w:r w:rsidR="00D16CB6">
          <w:t xml:space="preserve">same </w:t>
        </w:r>
      </w:ins>
      <w:ins w:id="296" w:author="Daniel Noble" w:date="2023-07-13T14:18:00Z">
        <w:r w:rsidR="003867C7">
          <w:t xml:space="preserve">top model selected was similar </w:t>
        </w:r>
      </w:ins>
      <w:ins w:id="297" w:author="Daniel Noble" w:date="2023-07-13T14:19:00Z">
        <w:r w:rsidR="003867C7">
          <w:t xml:space="preserve">no matter </w:t>
        </w:r>
      </w:ins>
      <w:ins w:id="298" w:author="Daniel Noble" w:date="2023-07-13T14:18:00Z">
        <w:r w:rsidR="003867C7">
          <w:t xml:space="preserve">whether we used the full data or only the data </w:t>
        </w:r>
      </w:ins>
      <w:ins w:id="299" w:author="Daniel Noble" w:date="2023-07-13T14:19:00Z">
        <w:r w:rsidR="003867C7">
          <w:t xml:space="preserve">subset </w:t>
        </w:r>
      </w:ins>
      <w:ins w:id="300"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301" w:author="Daniel Noble" w:date="2023-07-13T14:19:00Z">
        <w:r w:rsidR="00224B2B">
          <w:t>t</w:t>
        </w:r>
      </w:ins>
      <w:del w:id="302"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27E7EA29"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B45B3A">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B45B3A">
        <w:rPr>
          <w:noProof/>
        </w:rPr>
        <w:t>(</w:t>
      </w:r>
      <w:hyperlink w:anchor="_ENREF_33" w:tooltip="Gavrilets, 1993 #85" w:history="1">
        <w:r w:rsidR="008429BB" w:rsidRPr="008429BB">
          <w:rPr>
            <w:rStyle w:val="Hyperlink"/>
            <w:lang w:val="en-GB"/>
          </w:rPr>
          <w:t>Gavrilets and Scheiner, 1993</w:t>
        </w:r>
      </w:hyperlink>
      <w:r w:rsidR="00B45B3A">
        <w:rPr>
          <w:noProof/>
        </w:rPr>
        <w:t xml:space="preserve">; </w:t>
      </w:r>
      <w:hyperlink w:anchor="_ENREF_75" w:tooltip="Schielzeth, 2022 #86" w:history="1">
        <w:r w:rsidR="008429BB" w:rsidRPr="008429BB">
          <w:rPr>
            <w:rStyle w:val="Hyperlink"/>
            <w:lang w:val="en-GB"/>
          </w:rPr>
          <w:t>Schielzeth and Nakagawa, 2022</w:t>
        </w:r>
      </w:hyperlink>
      <w:r w:rsidR="00B45B3A">
        <w:rPr>
          <w:noProof/>
        </w:rPr>
        <w:t>)</w:t>
      </w:r>
      <w:r w:rsidR="00004B06">
        <w:fldChar w:fldCharType="end"/>
      </w:r>
      <w:del w:id="303"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304"/>
          <w:commentRangeEnd w:id="304"/>
          <m:r>
            <m:rPr>
              <m:sty m:val="p"/>
            </m:rPr>
            <w:rPr>
              <w:rStyle w:val="CommentReference"/>
              <w:lang w:val="en-GB"/>
            </w:rPr>
            <w:commentReference w:id="304"/>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305" w:author="Daniel Noble" w:date="2023-07-14T09:40:00Z">
        <w:r w:rsidR="008E0B35" w:rsidRPr="00FA139E" w:rsidDel="00226EE5">
          <w:rPr>
            <w:rPrChange w:id="306"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77A50715" w:rsidR="001F5511" w:rsidRDefault="001F5511" w:rsidP="00841599">
      <w:pPr>
        <w:pStyle w:val="Thesisnormal"/>
        <w:contextualSpacing/>
      </w:pPr>
      <w:r>
        <w:t>As the mean body mass increases over time, the variance may also increase concurrently due to scale effects and potentially bias estimates of quantitative genetics parameters</w:t>
      </w:r>
      <w:ins w:id="307" w:author="Daniel Noble" w:date="2023-07-18T13:05:00Z">
        <w:r w:rsidR="00182A10">
          <w:t xml:space="preserve"> </w:t>
        </w:r>
      </w:ins>
      <w:r w:rsidR="00182A10">
        <w:fldChar w:fldCharType="begin"/>
      </w:r>
      <w:r w:rsidR="00B45B3A">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B45B3A">
        <w:rPr>
          <w:noProof/>
        </w:rPr>
        <w:t>(</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182A10">
        <w:fldChar w:fldCharType="end"/>
      </w:r>
      <w:del w:id="308"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2637EA">
        <w:t>Table S2</w:t>
      </w:r>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309" w:author="Daniel Noble" w:date="2023-07-20T15:13:00Z">
        <w:r w:rsidR="0005300B">
          <w:t xml:space="preserve"> The average age for hot incubated lizards was 335.82 (range: 0 – 711) and for cold incubated lizards it was 384.8 (range: 0 – 707). On average, a lizard had 11.5 measurements (SD = 4.71).</w:t>
        </w:r>
      </w:ins>
    </w:p>
    <w:p w14:paraId="7E2C6754" w14:textId="3B777C41" w:rsidR="00C6294D" w:rsidDel="00526038" w:rsidRDefault="0096446A" w:rsidP="00841599">
      <w:pPr>
        <w:pStyle w:val="FirstParagraph"/>
        <w:ind w:firstLine="720"/>
        <w:contextualSpacing/>
        <w:rPr>
          <w:del w:id="310" w:author="Daniel Noble" w:date="2023-09-07T15:01:00Z"/>
        </w:rPr>
      </w:pPr>
      <w:del w:id="311" w:author="Daniel Noble" w:date="2023-09-07T15:01:00Z">
        <w:r w:rsidDel="00526038">
          <w:delText>Overall, additive genetic variance</w:delText>
        </w:r>
      </w:del>
      <w:del w:id="312" w:author="Daniel Noble" w:date="2023-07-19T13:29:00Z">
        <w:r w:rsidDel="005643CC">
          <w:delText xml:space="preserve">, permanent environmental variance </w:delText>
        </w:r>
      </w:del>
      <w:del w:id="313" w:author="Daniel Noble" w:date="2023-09-07T15:01:00Z">
        <w:r w:rsidDel="00526038">
          <w:delText>and heritability</w:delText>
        </w:r>
        <w:r w:rsidR="008E1FF0" w:rsidDel="00526038">
          <w:delText xml:space="preserve"> (</w:delText>
        </w:r>
      </w:del>
      <m:oMath>
        <m:sSup>
          <m:sSupPr>
            <m:ctrlPr>
              <w:del w:id="314" w:author="Daniel Noble" w:date="2023-09-07T15:01:00Z">
                <w:rPr>
                  <w:rFonts w:ascii="Cambria Math" w:hAnsi="Cambria Math"/>
                </w:rPr>
              </w:del>
            </m:ctrlPr>
          </m:sSupPr>
          <m:e>
            <m:r>
              <w:del w:id="315" w:author="Daniel Noble" w:date="2023-09-07T15:01:00Z">
                <w:rPr>
                  <w:rFonts w:ascii="Cambria Math" w:hAnsi="Cambria Math"/>
                </w:rPr>
                <m:t>h</m:t>
              </w:del>
            </m:r>
          </m:e>
          <m:sup>
            <m:r>
              <w:del w:id="316" w:author="Daniel Noble" w:date="2023-09-07T15:01:00Z">
                <w:rPr>
                  <w:rFonts w:ascii="Cambria Math" w:hAnsi="Cambria Math"/>
                </w:rPr>
                <m:t>2</m:t>
              </w:del>
            </m:r>
          </m:sup>
        </m:sSup>
      </m:oMath>
      <w:del w:id="317" w:author="Daniel Noble" w:date="2023-09-07T15:01:00Z">
        <w:r w:rsidR="008E1FF0" w:rsidDel="00526038">
          <w:delText>)</w:delText>
        </w:r>
        <w:r w:rsidDel="00526038">
          <w:delText xml:space="preserve"> of growth appears to be higher in the </w:delText>
        </w:r>
        <w:r w:rsidR="002945FB" w:rsidDel="00526038">
          <w:delText>hot</w:delText>
        </w:r>
        <w:r w:rsidR="00DC6F6E" w:rsidDel="00526038">
          <w:delText xml:space="preserve"> </w:delText>
        </w:r>
        <w:r w:rsidDel="00526038">
          <w:delText xml:space="preserve">developmental temperature treatment (Fig. 1). However, there were no significant differences among treatment groups (Table S3). </w:delText>
        </w:r>
      </w:del>
    </w:p>
    <w:p w14:paraId="444F0DB0" w14:textId="626AE61A" w:rsidR="00B657E9" w:rsidRDefault="00AC4E55" w:rsidP="00841599">
      <w:pPr>
        <w:contextualSpacing/>
        <w:rPr>
          <w:ins w:id="318" w:author="Daniel Noble" w:date="2023-07-20T16:45:00Z"/>
          <w:lang w:val="en-HK"/>
        </w:rPr>
      </w:pPr>
      <w:del w:id="319" w:author="Daniel Noble" w:date="2023-07-20T16:39:00Z">
        <w:r w:rsidRPr="00B32DFC" w:rsidDel="009B3988">
          <w:rPr>
            <w:noProof/>
          </w:rPr>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320" w:author="Daniel Noble" w:date="2023-09-07T15:01:00Z">
        <w:r w:rsidR="00C6294D" w:rsidDel="00526038">
          <w:rPr>
            <w:b/>
            <w:bCs/>
          </w:rPr>
          <w:delText>Figure 1</w:delText>
        </w:r>
        <w:r w:rsidR="00C6294D" w:rsidDel="00526038">
          <w:delText xml:space="preserve"> Pie charts depicting the overall relative contributions of mass variance for the hot (n</w:delText>
        </w:r>
        <w:r w:rsidR="00C6294D" w:rsidRPr="00330A62" w:rsidDel="00526038">
          <w:rPr>
            <w:vertAlign w:val="subscript"/>
          </w:rPr>
          <w:delText>lizards</w:delText>
        </w:r>
        <w:r w:rsidR="00C6294D" w:rsidDel="00526038">
          <w:delText xml:space="preserve">  = 12</w:delText>
        </w:r>
      </w:del>
      <w:del w:id="321" w:author="Daniel Noble" w:date="2023-09-07T09:37:00Z">
        <w:r w:rsidR="00C6294D" w:rsidDel="008A0E8F">
          <w:delText>6</w:delText>
        </w:r>
      </w:del>
      <w:del w:id="322" w:author="Daniel Noble" w:date="2023-09-07T15:01:00Z">
        <w:r w:rsidR="00C6294D" w:rsidDel="00526038">
          <w:delText>) and cold (n</w:delText>
        </w:r>
        <w:r w:rsidR="00C6294D" w:rsidRPr="00330A62" w:rsidDel="00526038">
          <w:rPr>
            <w:vertAlign w:val="subscript"/>
          </w:rPr>
          <w:delText>lizards</w:delText>
        </w:r>
        <w:r w:rsidR="00C6294D" w:rsidDel="00526038">
          <w:delText xml:space="preserve">  =136) developmental treatment group </w:delText>
        </w:r>
      </w:del>
      <w:del w:id="323" w:author="Daniel Noble" w:date="2023-07-20T16:45:00Z">
        <w:r w:rsidR="00C6294D" w:rsidDel="00B657E9">
          <w:delText>irrespective of</w:delText>
        </w:r>
      </w:del>
      <w:del w:id="324" w:author="Daniel Noble" w:date="2023-09-07T15:01:00Z">
        <w:r w:rsidR="00C6294D" w:rsidDel="00526038">
          <w:delText xml:space="preserve"> age. Point estimates and 95% credible intervals are presented in </w:delText>
        </w:r>
        <w:r w:rsidR="00C6294D" w:rsidRPr="009B3988" w:rsidDel="00526038">
          <w:rPr>
            <w:highlight w:val="yellow"/>
            <w:rPrChange w:id="325" w:author="Daniel Noble" w:date="2023-07-20T16:40:00Z">
              <w:rPr/>
            </w:rPrChange>
          </w:rPr>
          <w:delText>Table S3</w:delText>
        </w:r>
        <w:r w:rsidR="00C6294D" w:rsidDel="00526038">
          <w:delText>. There were no significant differences in variance components between developmental temperature treatments.</w:delText>
        </w:r>
        <w:r w:rsidR="00C6294D" w:rsidRPr="00AE09BC" w:rsidDel="00526038">
          <w:rPr>
            <w:lang w:val="en-HK"/>
          </w:rPr>
          <w:delText xml:space="preserve"> </w:delText>
        </w:r>
      </w:del>
      <w:del w:id="326" w:author="Daniel Noble" w:date="2023-07-20T16:45:00Z">
        <w:r w:rsidR="00C6294D" w:rsidDel="00B657E9">
          <w:rPr>
            <w:lang w:val="en-HK"/>
          </w:rPr>
          <w:delText>* in indicates very small values that were above 0.</w:delText>
        </w:r>
      </w:del>
    </w:p>
    <w:p w14:paraId="70F62925" w14:textId="35B6E3D4" w:rsidR="00C6294D" w:rsidRPr="00B657E9" w:rsidRDefault="00C6294D" w:rsidP="00841599">
      <w:pPr>
        <w:contextualSpacing/>
        <w:rPr>
          <w:i/>
          <w:iCs/>
          <w:lang w:val="en-HK"/>
          <w:rPrChange w:id="327" w:author="Daniel Noble" w:date="2023-07-20T16:46:00Z">
            <w:rPr>
              <w:lang w:val="en-HK"/>
            </w:rPr>
          </w:rPrChange>
        </w:rPr>
      </w:pPr>
      <w:r w:rsidRPr="00B657E9">
        <w:rPr>
          <w:i/>
          <w:iCs/>
          <w:rPrChange w:id="328" w:author="Daniel Noble" w:date="2023-07-20T16:46:00Z">
            <w:rPr/>
          </w:rPrChange>
        </w:rPr>
        <w:t>The influence of developmental temperature on genetic and non-genetic variance across age</w:t>
      </w:r>
      <w:r w:rsidRPr="00B657E9">
        <w:rPr>
          <w:i/>
          <w:iCs/>
          <w:noProof/>
          <w:rPrChange w:id="329" w:author="Daniel Noble" w:date="2023-07-20T16:46:00Z">
            <w:rPr>
              <w:noProof/>
            </w:rPr>
          </w:rPrChange>
        </w:rPr>
        <w:t xml:space="preserve"> </w:t>
      </w:r>
    </w:p>
    <w:p w14:paraId="5DB40C31" w14:textId="51D3B872" w:rsidR="00AC4E55" w:rsidRPr="007650FB" w:rsidRDefault="005C3744" w:rsidP="00841599">
      <w:pPr>
        <w:pStyle w:val="FirstParagraph"/>
        <w:contextualSpacing/>
      </w:pPr>
      <w:del w:id="330" w:author="Daniel Noble" w:date="2023-07-21T14:23:00Z">
        <w:r w:rsidRPr="00C00E8D" w:rsidDel="006A28A9">
          <w:rPr>
            <w:noProof/>
            <w:lang w:val="en-HK"/>
          </w:rPr>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331" w:author="Daniel Noble" w:date="2023-09-07T15:02:00Z">
        <w:r w:rsidR="000940D9">
          <w:rPr>
            <w:noProof/>
          </w:rPr>
          <w:t xml:space="preserve">Models that included random slopes </w:t>
        </w:r>
      </w:ins>
      <w:ins w:id="332" w:author="Daniel Noble" w:date="2023-09-07T15:03:00Z">
        <w:r w:rsidR="000940D9">
          <w:rPr>
            <w:noProof/>
          </w:rPr>
          <w:t xml:space="preserve">(linear and quadratic) of age for G and M were far moe superior than models without (Table S1).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w:t>
      </w:r>
      <w:r w:rsidR="0096446A" w:rsidRPr="000940D9">
        <w:t xml:space="preserve">Fig. </w:t>
      </w:r>
      <w:ins w:id="333" w:author="Daniel Noble" w:date="2023-09-07T15:03:00Z">
        <w:r w:rsidR="000940D9" w:rsidRPr="000940D9">
          <w:rPr>
            <w:rPrChange w:id="334" w:author="Daniel Noble" w:date="2023-09-07T15:04:00Z">
              <w:rPr>
                <w:highlight w:val="yellow"/>
              </w:rPr>
            </w:rPrChange>
          </w:rPr>
          <w:t>1</w:t>
        </w:r>
      </w:ins>
      <w:del w:id="335" w:author="Daniel Noble" w:date="2023-09-07T15:03:00Z">
        <w:r w:rsidR="005036BC" w:rsidRPr="00DC6EF4" w:rsidDel="000940D9">
          <w:rPr>
            <w:highlight w:val="yellow"/>
            <w:rPrChange w:id="336" w:author="Daniel Noble" w:date="2023-09-07T12:42:00Z">
              <w:rPr/>
            </w:rPrChange>
          </w:rPr>
          <w:delText>2</w:delText>
        </w:r>
      </w:del>
      <w:r w:rsidR="0096446A">
        <w:t>). Additive genetic variance remained relatively low and constant upon emergence until approximately nine months of age, after which it increased rapidly (</w:t>
      </w:r>
      <w:r w:rsidR="0096446A" w:rsidRPr="000940D9">
        <w:t xml:space="preserve">Fig. </w:t>
      </w:r>
      <w:ins w:id="337" w:author="Daniel Noble" w:date="2023-09-07T15:11:00Z">
        <w:r w:rsidR="000940D9" w:rsidRPr="000940D9">
          <w:rPr>
            <w:rPrChange w:id="338" w:author="Daniel Noble" w:date="2023-09-07T15:11:00Z">
              <w:rPr>
                <w:highlight w:val="yellow"/>
              </w:rPr>
            </w:rPrChange>
          </w:rPr>
          <w:t>1</w:t>
        </w:r>
      </w:ins>
      <w:del w:id="339" w:author="Daniel Noble" w:date="2023-09-07T15:11:00Z">
        <w:r w:rsidR="005036BC" w:rsidRPr="00DC6EF4" w:rsidDel="000940D9">
          <w:rPr>
            <w:highlight w:val="yellow"/>
            <w:rPrChange w:id="340" w:author="Daniel Noble" w:date="2023-09-07T12:42:00Z">
              <w:rPr/>
            </w:rPrChange>
          </w:rPr>
          <w:delText>2</w:delText>
        </w:r>
      </w:del>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940D9">
        <w:t xml:space="preserve">Fig. </w:t>
      </w:r>
      <w:del w:id="341" w:author="Daniel Noble" w:date="2023-09-07T11:58:00Z">
        <w:r w:rsidR="0096446A" w:rsidRPr="000940D9" w:rsidDel="00D26A1F">
          <w:delText>S1</w:delText>
        </w:r>
      </w:del>
      <w:ins w:id="342" w:author="Daniel Noble" w:date="2023-09-07T15:11:00Z">
        <w:r w:rsidR="000940D9" w:rsidRPr="000940D9">
          <w:t>1</w:t>
        </w:r>
      </w:ins>
      <w:r w:rsidR="0096446A">
        <w:t xml:space="preserve">). Residual variance in cold incubated lizards </w:t>
      </w:r>
      <w:r w:rsidR="0046316A">
        <w:t xml:space="preserve">had a much </w:t>
      </w:r>
      <w:del w:id="343" w:author="Daniel Noble" w:date="2023-09-07T11:58:00Z">
        <w:r w:rsidR="0046316A" w:rsidDel="00D26A1F">
          <w:delText xml:space="preserve">higher </w:delText>
        </w:r>
      </w:del>
      <w:ins w:id="344" w:author="Daniel Noble" w:date="2023-09-07T11:58:00Z">
        <w:r w:rsidR="00D26A1F">
          <w:t>lower</w:t>
        </w:r>
        <w:r w:rsidR="00D26A1F">
          <w:t xml:space="preserve"> </w:t>
        </w:r>
      </w:ins>
      <w:r w:rsidR="0046316A">
        <w:t xml:space="preserve">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w:t>
      </w:r>
      <w:r w:rsidR="0096446A" w:rsidRPr="000940D9">
        <w:t xml:space="preserve">Fig. </w:t>
      </w:r>
      <w:del w:id="345" w:author="Daniel Noble" w:date="2023-09-07T15:11:00Z">
        <w:r w:rsidR="005036BC" w:rsidRPr="000940D9" w:rsidDel="000940D9">
          <w:delText>2</w:delText>
        </w:r>
      </w:del>
      <w:ins w:id="346" w:author="Daniel Noble" w:date="2023-09-07T15:11:00Z">
        <w:r w:rsidR="000940D9" w:rsidRPr="000940D9">
          <w:t>1</w:t>
        </w:r>
      </w:ins>
      <w:r w:rsidR="0096446A">
        <w:t xml:space="preserve">). </w:t>
      </w:r>
    </w:p>
    <w:p w14:paraId="7F18D037" w14:textId="312FD7F1" w:rsidR="006A28A9" w:rsidRDefault="006A28A9" w:rsidP="00841599">
      <w:pPr>
        <w:pStyle w:val="BodyText"/>
        <w:contextualSpacing/>
        <w:rPr>
          <w:ins w:id="347" w:author="Daniel Noble" w:date="2023-07-21T14:24:00Z"/>
          <w:b/>
          <w:bCs/>
        </w:rPr>
      </w:pPr>
      <w:ins w:id="348" w:author="Daniel Noble" w:date="2023-07-21T14:24:00Z">
        <w:r w:rsidRPr="006A28A9">
          <w:rPr>
            <w:noProof/>
          </w:rPr>
          <w:lastRenderedPageBreak/>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4"/>
                      <a:stretch>
                        <a:fillRect/>
                      </a:stretch>
                    </pic:blipFill>
                    <pic:spPr>
                      <a:xfrm>
                        <a:off x="0" y="0"/>
                        <a:ext cx="5727700" cy="2315845"/>
                      </a:xfrm>
                      <a:prstGeom prst="rect">
                        <a:avLst/>
                      </a:prstGeom>
                    </pic:spPr>
                  </pic:pic>
                </a:graphicData>
              </a:graphic>
            </wp:inline>
          </w:drawing>
        </w:r>
      </w:ins>
    </w:p>
    <w:p w14:paraId="040ABF16" w14:textId="2924BA76"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ins w:id="349" w:author="Daniel Noble" w:date="2023-09-07T15:01:00Z">
        <w:r w:rsidR="00526038">
          <w:rPr>
            <w:b/>
            <w:bCs/>
          </w:rPr>
          <w:t>1</w:t>
        </w:r>
      </w:ins>
      <w:del w:id="350" w:author="Daniel Noble" w:date="2023-09-07T15:01:00Z">
        <w:r w:rsidDel="00526038">
          <w:rPr>
            <w:b/>
            <w:bCs/>
          </w:rPr>
          <w:delText>2</w:delText>
        </w:r>
      </w:del>
      <w:r>
        <w:rPr>
          <w:b/>
          <w:bCs/>
        </w:rPr>
        <w:t xml:space="preserve"> </w:t>
      </w:r>
      <w:r>
        <w:t>Scatterplot showing how additive genetic variance (</w:t>
      </w:r>
      <w:r w:rsidRPr="00900993">
        <w:rPr>
          <w:i/>
          <w:iCs/>
        </w:rPr>
        <w:t>G</w:t>
      </w:r>
      <w:r>
        <w:t xml:space="preserve">), </w:t>
      </w:r>
      <w:commentRangeStart w:id="351"/>
      <w:commentRangeStart w:id="352"/>
      <w:r>
        <w:t>maternal e</w:t>
      </w:r>
      <w:commentRangeEnd w:id="351"/>
      <w:r w:rsidR="005C3744">
        <w:rPr>
          <w:rStyle w:val="CommentReference"/>
          <w:lang w:val="en-GB"/>
        </w:rPr>
        <w:commentReference w:id="351"/>
      </w:r>
      <w:commentRangeEnd w:id="352"/>
      <w:r w:rsidR="006A28A9">
        <w:rPr>
          <w:rStyle w:val="CommentReference"/>
          <w:lang w:val="en-GB"/>
        </w:rPr>
        <w:commentReference w:id="352"/>
      </w:r>
      <w:r>
        <w:t>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w:t>
      </w:r>
      <w:del w:id="353"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0218C8">
        <w:rPr>
          <w:highlight w:val="yellow"/>
          <w:rPrChange w:id="354" w:author="Daniel Noble" w:date="2023-07-20T16:40:00Z">
            <w:rPr/>
          </w:rPrChange>
        </w:rPr>
        <w:t>Fig. S</w:t>
      </w:r>
      <w:r w:rsidR="00CC5FA0" w:rsidRPr="000218C8">
        <w:rPr>
          <w:highlight w:val="yellow"/>
          <w:rPrChange w:id="355" w:author="Daniel Noble" w:date="2023-07-20T16:40:00Z">
            <w:rPr/>
          </w:rPrChange>
        </w:rPr>
        <w:t>1</w:t>
      </w:r>
      <w:r>
        <w:t xml:space="preserve">). </w:t>
      </w:r>
    </w:p>
    <w:p w14:paraId="54F28024" w14:textId="6AC8B35D" w:rsidR="00B75E1A" w:rsidDel="009B550F" w:rsidRDefault="0096446A" w:rsidP="00841599">
      <w:pPr>
        <w:pStyle w:val="FirstParagraph"/>
        <w:ind w:firstLine="720"/>
        <w:contextualSpacing/>
        <w:rPr>
          <w:del w:id="356" w:author="Daniel Noble" w:date="2023-09-07T15:29:00Z"/>
        </w:rPr>
      </w:pPr>
      <w:r w:rsidRPr="00806B78">
        <w:t>After</w:t>
      </w:r>
      <w:r>
        <w:t xml:space="preserve"> </w:t>
      </w:r>
      <w:r w:rsidR="00806B78">
        <w:t>accounting</w:t>
      </w:r>
      <w:r>
        <w:t xml:space="preserve"> for heterogenous residual variance, we found no treatment differences in </w:t>
      </w:r>
      <w:del w:id="357" w:author="Daniel Noble" w:date="2023-09-07T12:02:00Z">
        <w:r w:rsidR="009A1FDF" w:rsidDel="00D26A1F">
          <w:delText>heritability</w:delText>
        </w:r>
      </w:del>
      <w:ins w:id="358" w:author="Daniel Noble" w:date="2023-09-07T12:02:00Z">
        <w:r w:rsidR="00D26A1F">
          <w:t>heritability,</w:t>
        </w:r>
      </w:ins>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w:t>
      </w:r>
      <w:r w:rsidRPr="000940D9">
        <w:t xml:space="preserve">Fig. </w:t>
      </w:r>
      <w:ins w:id="359" w:author="Daniel Noble" w:date="2023-09-07T15:12:00Z">
        <w:r w:rsidR="000940D9" w:rsidRPr="000940D9">
          <w:rPr>
            <w:rPrChange w:id="360" w:author="Daniel Noble" w:date="2023-09-07T15:12:00Z">
              <w:rPr>
                <w:highlight w:val="yellow"/>
              </w:rPr>
            </w:rPrChange>
          </w:rPr>
          <w:t>2</w:t>
        </w:r>
      </w:ins>
      <w:del w:id="361" w:author="Daniel Noble" w:date="2023-09-07T15:12:00Z">
        <w:r w:rsidR="005036BC" w:rsidRPr="00DC6EF4" w:rsidDel="000940D9">
          <w:rPr>
            <w:highlight w:val="yellow"/>
            <w:rPrChange w:id="362" w:author="Daniel Noble" w:date="2023-09-07T12:42:00Z">
              <w:rPr/>
            </w:rPrChange>
          </w:rPr>
          <w:delText>3</w:delText>
        </w:r>
      </w:del>
      <w:r>
        <w:t>). Heritability</w:t>
      </w:r>
      <w:r w:rsidR="008E1FF0">
        <w:t xml:space="preserve"> </w:t>
      </w:r>
      <w:r>
        <w:t xml:space="preserve">was </w:t>
      </w:r>
      <w:del w:id="363" w:author="Daniel Noble" w:date="2023-09-07T11:59:00Z">
        <w:r w:rsidDel="00D26A1F">
          <w:delText xml:space="preserve">very </w:delText>
        </w:r>
      </w:del>
      <w:ins w:id="364" w:author="Daniel Noble" w:date="2023-09-07T11:59:00Z">
        <w:r w:rsidR="00D26A1F">
          <w:t xml:space="preserve">moderate to </w:t>
        </w:r>
      </w:ins>
      <w:r>
        <w:t xml:space="preserve">low </w:t>
      </w:r>
      <w:ins w:id="365" w:author="Daniel Noble" w:date="2023-09-07T11:59:00Z">
        <w:r w:rsidR="00D26A1F">
          <w:t xml:space="preserve">during early </w:t>
        </w:r>
      </w:ins>
      <w:del w:id="366" w:author="Daniel Noble" w:date="2023-09-07T11:59:00Z">
        <w:r w:rsidDel="00D26A1F">
          <w:delText xml:space="preserve">for the first year of </w:delText>
        </w:r>
      </w:del>
      <w:r>
        <w:t xml:space="preserve">growth in </w:t>
      </w:r>
      <w:r>
        <w:rPr>
          <w:i/>
          <w:iCs/>
        </w:rPr>
        <w:t xml:space="preserve">L. </w:t>
      </w:r>
      <w:proofErr w:type="spellStart"/>
      <w:r>
        <w:rPr>
          <w:i/>
          <w:iCs/>
        </w:rPr>
        <w:t>delicata</w:t>
      </w:r>
      <w:proofErr w:type="spellEnd"/>
      <w:r>
        <w:t xml:space="preserve"> and only began increasing </w:t>
      </w:r>
      <w:del w:id="367" w:author="Daniel Noble" w:date="2023-09-07T12:00:00Z">
        <w:r w:rsidDel="00D26A1F">
          <w:delText>at one year of age</w:delText>
        </w:r>
      </w:del>
      <w:ins w:id="368" w:author="Daniel Noble" w:date="2023-09-07T12:00:00Z">
        <w:r w:rsidR="00D26A1F">
          <w:t>at around 120 days and stayed around an h</w:t>
        </w:r>
        <w:r w:rsidR="00D26A1F" w:rsidRPr="00D26A1F">
          <w:rPr>
            <w:vertAlign w:val="superscript"/>
            <w:rPrChange w:id="369" w:author="Daniel Noble" w:date="2023-09-07T12:00:00Z">
              <w:rPr/>
            </w:rPrChange>
          </w:rPr>
          <w:t>2</w:t>
        </w:r>
        <w:r w:rsidR="00D26A1F">
          <w:t xml:space="preserve"> ~ 0.</w:t>
        </w:r>
      </w:ins>
      <w:ins w:id="370" w:author="Daniel Noble" w:date="2023-09-07T15:26:00Z">
        <w:r w:rsidR="001835AB">
          <w:t>15</w:t>
        </w:r>
      </w:ins>
      <w:r>
        <w:t xml:space="preserve"> (</w:t>
      </w:r>
      <w:ins w:id="371" w:author="Daniel Noble" w:date="2023-09-07T15:27:00Z">
        <w:r w:rsidR="001835AB">
          <w:t>95%</w:t>
        </w:r>
      </w:ins>
      <w:ins w:id="372" w:author="Daniel Noble" w:date="2023-09-07T15:29:00Z">
        <w:r w:rsidR="00FF5B38">
          <w:t xml:space="preserve"> </w:t>
        </w:r>
      </w:ins>
      <w:ins w:id="373" w:author="Daniel Noble" w:date="2023-09-07T15:27:00Z">
        <w:r w:rsidR="001835AB">
          <w:t xml:space="preserve">CI: 0.06 – 0.28, </w:t>
        </w:r>
      </w:ins>
      <w:ins w:id="374" w:author="Daniel Noble" w:date="2023-09-07T12:01:00Z">
        <w:r w:rsidR="00D26A1F">
          <w:t xml:space="preserve">although it decreased slightly between 240 and 360 days - </w:t>
        </w:r>
      </w:ins>
      <w:r w:rsidRPr="000940D9">
        <w:t xml:space="preserve">Fig. </w:t>
      </w:r>
      <w:del w:id="375" w:author="Daniel Noble" w:date="2023-09-07T15:12:00Z">
        <w:r w:rsidR="005036BC" w:rsidRPr="000940D9" w:rsidDel="000940D9">
          <w:delText>3</w:delText>
        </w:r>
      </w:del>
      <w:ins w:id="376" w:author="Daniel Noble" w:date="2023-09-07T15:12:00Z">
        <w:r w:rsidR="000940D9" w:rsidRPr="000940D9">
          <w:t>2</w:t>
        </w:r>
      </w:ins>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w:t>
      </w:r>
      <w:ins w:id="377" w:author="Daniel Noble" w:date="2023-09-07T12:01:00Z">
        <w:r w:rsidR="00D26A1F">
          <w:t xml:space="preserve">was a significant </w:t>
        </w:r>
      </w:ins>
      <w:ins w:id="378" w:author="Daniel Noble" w:date="2023-09-07T15:12:00Z">
        <w:r w:rsidR="000940D9">
          <w:t>contributor</w:t>
        </w:r>
      </w:ins>
      <w:ins w:id="379" w:author="Daniel Noble" w:date="2023-09-07T12:01:00Z">
        <w:r w:rsidR="00D26A1F">
          <w:t xml:space="preserve"> to </w:t>
        </w:r>
      </w:ins>
      <w:ins w:id="380" w:author="Daniel Noble" w:date="2023-09-07T12:02:00Z">
        <w:r w:rsidR="00D26A1F">
          <w:t xml:space="preserve">variance in mass </w:t>
        </w:r>
      </w:ins>
      <w:ins w:id="381" w:author="Daniel Noble" w:date="2023-09-07T15:27:00Z">
        <w:r w:rsidR="001835AB">
          <w:t>(</w:t>
        </w:r>
      </w:ins>
      <m:oMath>
        <m:sSup>
          <m:sSupPr>
            <m:ctrlPr>
              <w:ins w:id="382" w:author="Daniel Noble" w:date="2023-09-07T15:27:00Z">
                <w:rPr>
                  <w:rFonts w:ascii="Cambria Math" w:hAnsi="Cambria Math"/>
                </w:rPr>
              </w:ins>
            </m:ctrlPr>
          </m:sSupPr>
          <m:e>
            <m:r>
              <w:ins w:id="383" w:author="Daniel Noble" w:date="2023-09-07T15:27:00Z">
                <w:rPr>
                  <w:rFonts w:ascii="Cambria Math" w:hAnsi="Cambria Math"/>
                </w:rPr>
                <m:t>M</m:t>
              </w:ins>
            </m:r>
          </m:e>
          <m:sup>
            <m:r>
              <w:ins w:id="384" w:author="Daniel Noble" w:date="2023-09-07T15:27:00Z">
                <w:rPr>
                  <w:rFonts w:ascii="Cambria Math" w:hAnsi="Cambria Math"/>
                </w:rPr>
                <m:t>2</m:t>
              </w:ins>
            </m:r>
          </m:sup>
        </m:sSup>
      </m:oMath>
      <w:ins w:id="385" w:author="Daniel Noble" w:date="2023-09-07T15:27:00Z">
        <w:r w:rsidR="001835AB">
          <w:rPr>
            <w:rFonts w:eastAsiaTheme="minorEastAsia"/>
          </w:rPr>
          <w:t xml:space="preserve"> ~ 0.72, 95%</w:t>
        </w:r>
      </w:ins>
      <w:ins w:id="386" w:author="Daniel Noble" w:date="2023-09-07T15:29:00Z">
        <w:r w:rsidR="00FF5B38">
          <w:rPr>
            <w:rFonts w:eastAsiaTheme="minorEastAsia"/>
          </w:rPr>
          <w:t xml:space="preserve"> </w:t>
        </w:r>
      </w:ins>
      <w:ins w:id="387" w:author="Daniel Noble" w:date="2023-09-07T15:27:00Z">
        <w:r w:rsidR="001835AB">
          <w:rPr>
            <w:rFonts w:eastAsiaTheme="minorEastAsia"/>
          </w:rPr>
          <w:t xml:space="preserve">CI: 0.50 – 0.88) </w:t>
        </w:r>
      </w:ins>
      <w:ins w:id="388" w:author="Daniel Noble" w:date="2023-09-07T12:02:00Z">
        <w:r w:rsidR="00D26A1F">
          <w:t xml:space="preserve">and </w:t>
        </w:r>
      </w:ins>
      <w:r>
        <w:t xml:space="preserve">decreased </w:t>
      </w:r>
      <w:r w:rsidR="005A5DF2">
        <w:t xml:space="preserve">soon after </w:t>
      </w:r>
      <w:r>
        <w:t xml:space="preserve">hatching, however it increased </w:t>
      </w:r>
      <w:del w:id="389" w:author="Daniel Noble" w:date="2023-09-07T12:02:00Z">
        <w:r w:rsidDel="00D26A1F">
          <w:delText xml:space="preserve">slightly </w:delText>
        </w:r>
      </w:del>
      <w:r w:rsidR="005A5DF2">
        <w:t xml:space="preserve">again </w:t>
      </w:r>
      <w:r>
        <w:t>from six months of age (</w:t>
      </w:r>
      <w:r w:rsidRPr="000940D9">
        <w:t xml:space="preserve">Fig. </w:t>
      </w:r>
      <w:ins w:id="390" w:author="Daniel Noble" w:date="2023-09-07T15:12:00Z">
        <w:r w:rsidR="000940D9" w:rsidRPr="000940D9">
          <w:rPr>
            <w:rPrChange w:id="391" w:author="Daniel Noble" w:date="2023-09-07T15:12:00Z">
              <w:rPr>
                <w:highlight w:val="yellow"/>
              </w:rPr>
            </w:rPrChange>
          </w:rPr>
          <w:t>2</w:t>
        </w:r>
      </w:ins>
      <w:del w:id="392" w:author="Daniel Noble" w:date="2023-09-07T15:12:00Z">
        <w:r w:rsidR="005036BC" w:rsidRPr="00DC6EF4" w:rsidDel="000940D9">
          <w:rPr>
            <w:highlight w:val="yellow"/>
            <w:rPrChange w:id="393" w:author="Daniel Noble" w:date="2023-09-07T12:42:00Z">
              <w:rPr/>
            </w:rPrChange>
          </w:rPr>
          <w:delText>3</w:delText>
        </w:r>
      </w:del>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0218C8">
        <w:rPr>
          <w:highlight w:val="yellow"/>
          <w:rPrChange w:id="394" w:author="Daniel Noble" w:date="2023-07-20T16:40:00Z">
            <w:rPr/>
          </w:rPrChange>
        </w:rPr>
        <w:t>Table S4-S5</w:t>
      </w:r>
      <w:r>
        <w:t>.</w:t>
      </w:r>
    </w:p>
    <w:p w14:paraId="5A272B73" w14:textId="1CABB6E7" w:rsidR="00B75E1A" w:rsidDel="009B550F" w:rsidRDefault="007650FB" w:rsidP="00841599">
      <w:pPr>
        <w:pStyle w:val="BodyText"/>
        <w:contextualSpacing/>
        <w:rPr>
          <w:del w:id="395" w:author="Daniel Noble" w:date="2023-09-07T15:28:00Z"/>
        </w:rPr>
      </w:pPr>
      <w:del w:id="396" w:author="Daniel Noble" w:date="2023-09-07T11:37:00Z">
        <w:r w:rsidRPr="0037432B" w:rsidDel="00782204">
          <w:rPr>
            <w:noProof/>
          </w:rPr>
          <w:drawing>
            <wp:anchor distT="0" distB="0" distL="114300" distR="114300" simplePos="0" relativeHeight="251662336" behindDoc="1" locked="0" layoutInCell="1" allowOverlap="1" wp14:anchorId="1B62A1B8" wp14:editId="02947637">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57D3428D" w14:textId="77777777" w:rsidR="007650FB" w:rsidDel="009B550F" w:rsidRDefault="007650FB" w:rsidP="00841599">
      <w:pPr>
        <w:pStyle w:val="BodyText"/>
        <w:contextualSpacing/>
        <w:rPr>
          <w:del w:id="397" w:author="Daniel Noble" w:date="2023-09-07T15:28:00Z"/>
          <w:b/>
          <w:bCs/>
        </w:rPr>
      </w:pPr>
    </w:p>
    <w:p w14:paraId="2ECEBB21" w14:textId="77777777" w:rsidR="007650FB" w:rsidDel="009B550F" w:rsidRDefault="007650FB" w:rsidP="00841599">
      <w:pPr>
        <w:pStyle w:val="BodyText"/>
        <w:contextualSpacing/>
        <w:rPr>
          <w:del w:id="398" w:author="Daniel Noble" w:date="2023-09-07T15:28:00Z"/>
          <w:b/>
          <w:bCs/>
        </w:rPr>
      </w:pPr>
    </w:p>
    <w:p w14:paraId="77DDA2F0" w14:textId="77777777" w:rsidR="007650FB" w:rsidDel="009B550F" w:rsidRDefault="007650FB" w:rsidP="00841599">
      <w:pPr>
        <w:pStyle w:val="BodyText"/>
        <w:contextualSpacing/>
        <w:rPr>
          <w:del w:id="399" w:author="Daniel Noble" w:date="2023-09-07T15:28:00Z"/>
          <w:b/>
          <w:bCs/>
        </w:rPr>
      </w:pPr>
    </w:p>
    <w:p w14:paraId="5AFFE8BA" w14:textId="77777777" w:rsidR="007650FB" w:rsidDel="009B550F" w:rsidRDefault="007650FB" w:rsidP="00841599">
      <w:pPr>
        <w:pStyle w:val="BodyText"/>
        <w:contextualSpacing/>
        <w:rPr>
          <w:del w:id="400" w:author="Daniel Noble" w:date="2023-09-07T15:28:00Z"/>
          <w:b/>
          <w:bCs/>
        </w:rPr>
      </w:pPr>
    </w:p>
    <w:p w14:paraId="0133610C" w14:textId="77777777" w:rsidR="007650FB" w:rsidDel="009B550F" w:rsidRDefault="007650FB" w:rsidP="00841599">
      <w:pPr>
        <w:pStyle w:val="BodyText"/>
        <w:contextualSpacing/>
        <w:rPr>
          <w:del w:id="401" w:author="Daniel Noble" w:date="2023-09-07T15:28:00Z"/>
          <w:b/>
          <w:bCs/>
        </w:rPr>
      </w:pPr>
    </w:p>
    <w:p w14:paraId="56EB7C25" w14:textId="77777777" w:rsidR="007650FB" w:rsidDel="009B550F" w:rsidRDefault="007650FB" w:rsidP="00841599">
      <w:pPr>
        <w:pStyle w:val="BodyText"/>
        <w:contextualSpacing/>
        <w:rPr>
          <w:del w:id="402" w:author="Daniel Noble" w:date="2023-09-07T15:28:00Z"/>
          <w:b/>
          <w:bCs/>
        </w:rPr>
      </w:pPr>
    </w:p>
    <w:p w14:paraId="4AD4061A" w14:textId="77777777" w:rsidR="007650FB" w:rsidDel="009B550F" w:rsidRDefault="007650FB" w:rsidP="00841599">
      <w:pPr>
        <w:pStyle w:val="BodyText"/>
        <w:contextualSpacing/>
        <w:rPr>
          <w:del w:id="403" w:author="Daniel Noble" w:date="2023-09-07T15:28:00Z"/>
          <w:b/>
          <w:bCs/>
        </w:rPr>
      </w:pPr>
    </w:p>
    <w:p w14:paraId="3195C25D" w14:textId="77777777" w:rsidR="007650FB" w:rsidDel="009B550F" w:rsidRDefault="007650FB" w:rsidP="00841599">
      <w:pPr>
        <w:pStyle w:val="BodyText"/>
        <w:contextualSpacing/>
        <w:rPr>
          <w:del w:id="404" w:author="Daniel Noble" w:date="2023-09-07T15:28:00Z"/>
          <w:b/>
          <w:bCs/>
        </w:rPr>
      </w:pPr>
    </w:p>
    <w:p w14:paraId="26DC0CF5" w14:textId="77777777" w:rsidR="007650FB" w:rsidDel="009B550F" w:rsidRDefault="007650FB" w:rsidP="00841599">
      <w:pPr>
        <w:pStyle w:val="BodyText"/>
        <w:contextualSpacing/>
        <w:rPr>
          <w:del w:id="405" w:author="Daniel Noble" w:date="2023-09-07T15:28:00Z"/>
          <w:b/>
          <w:bCs/>
        </w:rPr>
      </w:pPr>
    </w:p>
    <w:p w14:paraId="433B6BA0" w14:textId="77777777" w:rsidR="007650FB" w:rsidDel="009B550F" w:rsidRDefault="007650FB" w:rsidP="00841599">
      <w:pPr>
        <w:pStyle w:val="BodyText"/>
        <w:contextualSpacing/>
        <w:rPr>
          <w:del w:id="406" w:author="Daniel Noble" w:date="2023-09-07T15:28:00Z"/>
          <w:b/>
          <w:bCs/>
        </w:rPr>
      </w:pPr>
    </w:p>
    <w:p w14:paraId="6900DCA1" w14:textId="77777777" w:rsidR="007650FB" w:rsidDel="009B550F" w:rsidRDefault="007650FB" w:rsidP="00841599">
      <w:pPr>
        <w:pStyle w:val="BodyText"/>
        <w:contextualSpacing/>
        <w:rPr>
          <w:del w:id="407" w:author="Daniel Noble" w:date="2023-09-07T15:28:00Z"/>
          <w:b/>
          <w:bCs/>
        </w:rPr>
      </w:pPr>
    </w:p>
    <w:p w14:paraId="2E43E49A" w14:textId="77777777" w:rsidR="007650FB" w:rsidDel="009B550F" w:rsidRDefault="007650FB" w:rsidP="00841599">
      <w:pPr>
        <w:pStyle w:val="BodyText"/>
        <w:contextualSpacing/>
        <w:rPr>
          <w:del w:id="408" w:author="Daniel Noble" w:date="2023-09-07T15:28:00Z"/>
          <w:b/>
          <w:bCs/>
        </w:rPr>
      </w:pPr>
    </w:p>
    <w:p w14:paraId="5775F6D1" w14:textId="77777777" w:rsidR="007650FB" w:rsidDel="009B550F" w:rsidRDefault="007650FB" w:rsidP="00841599">
      <w:pPr>
        <w:pStyle w:val="BodyText"/>
        <w:contextualSpacing/>
        <w:rPr>
          <w:del w:id="409" w:author="Daniel Noble" w:date="2023-09-07T15:28:00Z"/>
          <w:b/>
          <w:bCs/>
        </w:rPr>
      </w:pPr>
    </w:p>
    <w:p w14:paraId="55AE6C0C" w14:textId="77777777" w:rsidR="007650FB" w:rsidDel="009B550F" w:rsidRDefault="007650FB" w:rsidP="00841599">
      <w:pPr>
        <w:pStyle w:val="BodyText"/>
        <w:contextualSpacing/>
        <w:rPr>
          <w:del w:id="410" w:author="Daniel Noble" w:date="2023-09-07T15:28:00Z"/>
          <w:b/>
          <w:bCs/>
        </w:rPr>
      </w:pPr>
    </w:p>
    <w:p w14:paraId="3AB6DBD7" w14:textId="77777777" w:rsidR="007650FB" w:rsidDel="009B550F" w:rsidRDefault="007650FB" w:rsidP="00841599">
      <w:pPr>
        <w:pStyle w:val="BodyText"/>
        <w:contextualSpacing/>
        <w:rPr>
          <w:del w:id="411" w:author="Daniel Noble" w:date="2023-09-07T15:28:00Z"/>
          <w:b/>
          <w:bCs/>
        </w:rPr>
      </w:pPr>
    </w:p>
    <w:p w14:paraId="275D4C59" w14:textId="77777777" w:rsidR="007650FB" w:rsidDel="009B550F" w:rsidRDefault="007650FB" w:rsidP="00841599">
      <w:pPr>
        <w:pStyle w:val="BodyText"/>
        <w:contextualSpacing/>
        <w:rPr>
          <w:del w:id="412" w:author="Daniel Noble" w:date="2023-09-07T15:28:00Z"/>
          <w:b/>
          <w:bCs/>
        </w:rPr>
      </w:pPr>
    </w:p>
    <w:p w14:paraId="7F3BC236" w14:textId="77777777" w:rsidR="008426C1" w:rsidRDefault="008426C1" w:rsidP="009B550F">
      <w:pPr>
        <w:pStyle w:val="FirstParagraph"/>
        <w:ind w:firstLine="720"/>
        <w:contextualSpacing/>
        <w:rPr>
          <w:ins w:id="413" w:author="Daniel Noble" w:date="2023-06-23T12:05:00Z"/>
        </w:rPr>
        <w:pPrChange w:id="414" w:author="Daniel Noble" w:date="2023-09-07T15:29:00Z">
          <w:pPr>
            <w:pStyle w:val="BodyText"/>
            <w:contextualSpacing/>
          </w:pPr>
        </w:pPrChange>
      </w:pPr>
    </w:p>
    <w:p w14:paraId="46F8D81F" w14:textId="651F34AC" w:rsidR="008426C1" w:rsidRDefault="00782204" w:rsidP="00782204">
      <w:pPr>
        <w:pStyle w:val="BodyText"/>
        <w:contextualSpacing/>
        <w:jc w:val="center"/>
        <w:rPr>
          <w:ins w:id="415" w:author="Daniel Noble" w:date="2023-06-23T12:05:00Z"/>
          <w:b/>
          <w:bCs/>
        </w:rPr>
        <w:pPrChange w:id="416" w:author="Daniel Noble" w:date="2023-09-07T11:37:00Z">
          <w:pPr>
            <w:pStyle w:val="BodyText"/>
            <w:contextualSpacing/>
          </w:pPr>
        </w:pPrChange>
      </w:pPr>
      <w:ins w:id="417" w:author="Daniel Noble" w:date="2023-09-07T11:37:00Z">
        <w:r>
          <w:rPr>
            <w:b/>
            <w:bCs/>
            <w:noProof/>
          </w:rPr>
          <w:lastRenderedPageBreak/>
          <w:drawing>
            <wp:inline distT="0" distB="0" distL="0" distR="0" wp14:anchorId="79348AB0" wp14:editId="63AB2EEB">
              <wp:extent cx="3021727" cy="3323899"/>
              <wp:effectExtent l="0" t="0" r="1270" b="3810"/>
              <wp:docPr id="960854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854956" name="Picture 960854956"/>
                      <pic:cNvPicPr/>
                    </pic:nvPicPr>
                    <pic:blipFill>
                      <a:blip r:embed="rId16">
                        <a:extLst>
                          <a:ext uri="{28A0092B-C50C-407E-A947-70E740481C1C}">
                            <a14:useLocalDpi xmlns:a14="http://schemas.microsoft.com/office/drawing/2010/main" val="0"/>
                          </a:ext>
                        </a:extLst>
                      </a:blip>
                      <a:stretch>
                        <a:fillRect/>
                      </a:stretch>
                    </pic:blipFill>
                    <pic:spPr>
                      <a:xfrm>
                        <a:off x="0" y="0"/>
                        <a:ext cx="3047895" cy="3352684"/>
                      </a:xfrm>
                      <a:prstGeom prst="rect">
                        <a:avLst/>
                      </a:prstGeom>
                    </pic:spPr>
                  </pic:pic>
                </a:graphicData>
              </a:graphic>
            </wp:inline>
          </w:drawing>
        </w:r>
      </w:ins>
    </w:p>
    <w:p w14:paraId="3D810B33" w14:textId="77777777" w:rsidR="008426C1" w:rsidRDefault="008426C1" w:rsidP="00841599">
      <w:pPr>
        <w:pStyle w:val="BodyText"/>
        <w:contextualSpacing/>
        <w:rPr>
          <w:ins w:id="418" w:author="Daniel Noble" w:date="2023-06-23T12:05:00Z"/>
          <w:b/>
          <w:bCs/>
        </w:rPr>
      </w:pPr>
    </w:p>
    <w:p w14:paraId="356ABAAA" w14:textId="520016E2" w:rsidR="00B75E1A" w:rsidRPr="0096446A" w:rsidRDefault="00B75E1A" w:rsidP="00841599">
      <w:pPr>
        <w:pStyle w:val="BodyText"/>
        <w:contextualSpacing/>
      </w:pPr>
      <w:commentRangeStart w:id="419"/>
      <w:r w:rsidRPr="00757A64">
        <w:rPr>
          <w:b/>
          <w:bCs/>
        </w:rPr>
        <w:t xml:space="preserve">Figure </w:t>
      </w:r>
      <w:ins w:id="420" w:author="Daniel Noble" w:date="2023-09-07T15:02:00Z">
        <w:r w:rsidR="00526038">
          <w:rPr>
            <w:b/>
            <w:bCs/>
          </w:rPr>
          <w:t>2.</w:t>
        </w:r>
      </w:ins>
      <w:del w:id="421" w:author="Daniel Noble" w:date="2023-09-07T15:02:00Z">
        <w:r w:rsidR="00D42EB3" w:rsidDel="00526038">
          <w:rPr>
            <w:b/>
            <w:bCs/>
          </w:rPr>
          <w:delText>3</w:delText>
        </w:r>
      </w:del>
      <w:r>
        <w:t xml:space="preserve"> </w:t>
      </w:r>
      <w:r w:rsidR="000B703E">
        <w:t>H</w:t>
      </w:r>
      <w:r>
        <w:t xml:space="preserve">eritability </w:t>
      </w:r>
      <w:commentRangeEnd w:id="419"/>
      <w:r w:rsidR="00D063BE">
        <w:rPr>
          <w:rStyle w:val="CommentReference"/>
          <w:lang w:val="en-GB"/>
        </w:rPr>
        <w:commentReference w:id="419"/>
      </w:r>
      <w:r>
        <w:t>(</w:t>
      </w:r>
      <w:r w:rsidRPr="00192500">
        <w:rPr>
          <w:i/>
          <w:iCs/>
        </w:rPr>
        <w:t>h</w:t>
      </w:r>
      <w:r w:rsidRPr="00192500">
        <w:rPr>
          <w:i/>
          <w:iCs/>
          <w:vertAlign w:val="superscript"/>
        </w:rPr>
        <w:t>2</w:t>
      </w:r>
      <w:r>
        <w:rPr>
          <w:i/>
          <w:iCs/>
        </w:rPr>
        <w:t xml:space="preserve">, </w:t>
      </w:r>
      <w:r>
        <w:rPr>
          <w:b/>
          <w:bCs/>
        </w:rPr>
        <w:t>A</w:t>
      </w:r>
      <w:r>
        <w:t xml:space="preserve">) and the proportion of total variance explained by </w:t>
      </w:r>
      <w:commentRangeStart w:id="422"/>
      <w:r>
        <w:t>maternal effect</w:t>
      </w:r>
      <w:r w:rsidR="000B703E">
        <w:t xml:space="preserve"> </w:t>
      </w:r>
      <w:commentRangeEnd w:id="422"/>
      <w:r w:rsidR="004B5E9A">
        <w:rPr>
          <w:rStyle w:val="CommentReference"/>
          <w:lang w:val="en-GB"/>
        </w:rPr>
        <w:commentReference w:id="422"/>
      </w:r>
      <w:r w:rsidR="000B703E">
        <w:t>variance</w:t>
      </w:r>
      <w:r>
        <w:t xml:space="preserve"> (</w:t>
      </w:r>
      <w:commentRangeStart w:id="423"/>
      <w:commentRangeStart w:id="424"/>
      <w:r w:rsidRPr="00D42EB3">
        <w:rPr>
          <w:i/>
          <w:iCs/>
        </w:rPr>
        <w:t>M</w:t>
      </w:r>
      <w:r w:rsidRPr="00B75E1A">
        <w:rPr>
          <w:vertAlign w:val="superscript"/>
        </w:rPr>
        <w:t>2</w:t>
      </w:r>
      <w:r>
        <w:t xml:space="preserve">, </w:t>
      </w:r>
      <w:commentRangeEnd w:id="423"/>
      <w:r w:rsidR="00F71A57">
        <w:rPr>
          <w:rStyle w:val="CommentReference"/>
          <w:lang w:val="en-GB"/>
        </w:rPr>
        <w:commentReference w:id="423"/>
      </w:r>
      <w:commentRangeEnd w:id="424"/>
      <w:r w:rsidR="003657E4">
        <w:rPr>
          <w:rStyle w:val="CommentReference"/>
          <w:lang w:val="en-GB"/>
        </w:rPr>
        <w:commentReference w:id="424"/>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7F236E" w:rsidR="00876764" w:rsidRDefault="00496477" w:rsidP="00841599">
      <w:pPr>
        <w:ind w:firstLine="720"/>
        <w:contextualSpacing/>
      </w:pPr>
      <w:r>
        <w:t xml:space="preserve">While </w:t>
      </w:r>
      <w:r w:rsidR="00E57D21">
        <w:t xml:space="preserve">the </w:t>
      </w:r>
      <w:r>
        <w:t xml:space="preserve">model containing </w:t>
      </w:r>
      <w:r w:rsidR="00B004BF">
        <w:t>a</w:t>
      </w:r>
      <w:ins w:id="425" w:author="Daniel Noble" w:date="2023-09-07T15:38:00Z">
        <w:r w:rsidR="000514A1">
          <w:t xml:space="preserve">n </w:t>
        </w:r>
      </w:ins>
      <w:del w:id="426" w:author="Daniel Noble" w:date="2023-09-07T15:38:00Z">
        <w:r w:rsidDel="000514A1">
          <w:delText xml:space="preserve"> </w:delText>
        </w:r>
        <w:r w:rsidR="00E57D21" w:rsidDel="000514A1">
          <w:delText xml:space="preserve">full </w:delText>
        </w:r>
      </w:del>
      <w:r>
        <w:t xml:space="preserve">interaction between treatment and </w:t>
      </w:r>
      <w:del w:id="427" w:author="Daniel Noble" w:date="2023-09-07T15:13:00Z">
        <w:r w:rsidDel="00B861E8">
          <w:delText xml:space="preserve">linear and </w:delText>
        </w:r>
      </w:del>
      <w:r>
        <w:t>quadratic</w:t>
      </w:r>
      <w:r w:rsidR="00E57D21">
        <w:t xml:space="preserve"> age</w:t>
      </w:r>
      <w:r>
        <w:t xml:space="preserve"> was best supported</w:t>
      </w:r>
      <w:r w:rsidR="00E57D21">
        <w:t xml:space="preserve">, </w:t>
      </w:r>
      <w:r>
        <w:t>the improvement</w:t>
      </w:r>
      <w:r w:rsidR="00EE2410">
        <w:t xml:space="preserve"> in </w:t>
      </w:r>
      <w:del w:id="428" w:author="Daniel Noble" w:date="2023-09-07T12:43:00Z">
        <w:r w:rsidR="00EE2410" w:rsidDel="00DC6EF4">
          <w:delText xml:space="preserve">WAIC </w:delText>
        </w:r>
      </w:del>
      <w:ins w:id="429" w:author="Daniel Noble" w:date="2023-09-07T12:43:00Z">
        <w:r w:rsidR="00DC6EF4">
          <w:t>LOO</w:t>
        </w:r>
        <w:r w:rsidR="00DC6EF4">
          <w:t xml:space="preserve"> </w:t>
        </w:r>
      </w:ins>
      <w:r w:rsidR="00EE2410">
        <w:t>value</w:t>
      </w:r>
      <w:r>
        <w:t xml:space="preserve"> was marginal</w:t>
      </w:r>
      <w:r w:rsidR="00E57D21">
        <w:t xml:space="preserve"> (</w:t>
      </w:r>
      <w:r w:rsidR="00E57D21" w:rsidRPr="00B861E8">
        <w:t>Table 1</w:t>
      </w:r>
      <w:r w:rsidR="00E57D21">
        <w:t>)</w:t>
      </w:r>
      <w:ins w:id="430" w:author="Daniel Noble" w:date="2023-09-07T15:36:00Z">
        <w:r w:rsidR="00814C8F">
          <w:t>, with the top model explaining</w:t>
        </w:r>
      </w:ins>
      <w:ins w:id="431" w:author="Daniel Noble" w:date="2023-09-07T15:37:00Z">
        <w:r w:rsidR="00814C8F">
          <w:t xml:space="preserve"> a substantial amount of variation in mass (</w:t>
        </w:r>
      </w:ins>
      <m:oMath>
        <m:sSup>
          <m:sSupPr>
            <m:ctrlPr>
              <w:ins w:id="432" w:author="Daniel Noble" w:date="2023-09-07T15:36:00Z">
                <w:rPr>
                  <w:rFonts w:ascii="Cambria Math" w:hAnsi="Cambria Math"/>
                </w:rPr>
              </w:ins>
            </m:ctrlPr>
          </m:sSupPr>
          <m:e>
            <m:r>
              <w:ins w:id="433" w:author="Daniel Noble" w:date="2023-09-07T15:36:00Z">
                <w:rPr>
                  <w:rFonts w:ascii="Cambria Math" w:hAnsi="Cambria Math"/>
                </w:rPr>
                <m:t>R</m:t>
              </w:ins>
            </m:r>
          </m:e>
          <m:sup>
            <m:r>
              <w:ins w:id="434" w:author="Daniel Noble" w:date="2023-09-07T15:36:00Z">
                <w:rPr>
                  <w:rFonts w:ascii="Cambria Math" w:hAnsi="Cambria Math"/>
                </w:rPr>
                <m:t>2</m:t>
              </w:ins>
            </m:r>
          </m:sup>
        </m:sSup>
      </m:oMath>
      <w:ins w:id="435" w:author="Daniel Noble" w:date="2023-09-07T15:36:00Z">
        <w:r w:rsidR="00814C8F">
          <w:t xml:space="preserve"> = 0.95, 95% CI: 0.94 to 0.95</w:t>
        </w:r>
      </w:ins>
      <w:ins w:id="436" w:author="Daniel Noble" w:date="2023-09-07T15:37:00Z">
        <w:r w:rsidR="00814C8F">
          <w:t>)</w:t>
        </w:r>
      </w:ins>
      <w:r>
        <w:t>.</w:t>
      </w:r>
      <w:r w:rsidR="00E57D21">
        <w:t xml:space="preserve"> </w:t>
      </w:r>
      <w:ins w:id="437" w:author="Daniel Noble" w:date="2023-09-07T15:36:00Z">
        <w:r w:rsidR="00D348ED">
          <w:t xml:space="preserve">Mass increased significantly </w:t>
        </w:r>
      </w:ins>
      <w:ins w:id="438" w:author="Daniel Noble" w:date="2023-09-07T15:33:00Z">
        <w:r w:rsidR="00FF5B38">
          <w:t xml:space="preserve">over age with growth not </w:t>
        </w:r>
      </w:ins>
      <w:ins w:id="439" w:author="Daniel Noble" w:date="2023-09-07T15:34:00Z">
        <w:r w:rsidR="00D348ED">
          <w:t>differing</w:t>
        </w:r>
      </w:ins>
      <w:ins w:id="440" w:author="Daniel Noble" w:date="2023-09-07T15:33:00Z">
        <w:r w:rsidR="00FF5B38">
          <w:t xml:space="preserve"> significantly between the temperature treatments (both for the linear and curvature </w:t>
        </w:r>
      </w:ins>
      <w:ins w:id="441" w:author="Daniel Noble" w:date="2023-09-07T15:39:00Z">
        <w:r w:rsidR="000514A1">
          <w:t xml:space="preserve">parameters </w:t>
        </w:r>
      </w:ins>
      <w:ins w:id="442" w:author="Daniel Noble" w:date="2023-09-07T15:34:00Z">
        <w:r w:rsidR="00D348ED">
          <w:t>in the</w:t>
        </w:r>
      </w:ins>
      <w:ins w:id="443" w:author="Daniel Noble" w:date="2023-09-07T15:33:00Z">
        <w:r w:rsidR="00FF5B38">
          <w:t xml:space="preserve"> growth cur</w:t>
        </w:r>
      </w:ins>
      <w:ins w:id="444" w:author="Daniel Noble" w:date="2023-09-07T15:34:00Z">
        <w:r w:rsidR="00FF5B38">
          <w:t xml:space="preserve">ve, </w:t>
        </w:r>
        <w:r w:rsidR="00D348ED">
          <w:t xml:space="preserve">see full model in </w:t>
        </w:r>
      </w:ins>
      <w:ins w:id="445" w:author="Daniel Noble" w:date="2023-09-07T15:33:00Z">
        <w:r w:rsidR="00FF5B38">
          <w:t xml:space="preserve">Table 2). </w:t>
        </w:r>
      </w:ins>
      <w:del w:id="446" w:author="Daniel Noble" w:date="2023-09-07T15:34:00Z">
        <w:r w:rsidR="00E57D21" w:rsidDel="00D348ED">
          <w:delText>Moreover, the l</w:delText>
        </w:r>
        <w:r w:rsidDel="00D348ED">
          <w:delText>inear growth rate</w:delText>
        </w:r>
        <w:r w:rsidR="00E57D21" w:rsidDel="00D348ED">
          <w:delText xml:space="preserve"> (Age)</w:delText>
        </w:r>
        <w:r w:rsidDel="00D348ED">
          <w:delText xml:space="preserve"> and curvature of the growth trajectory </w:delText>
        </w:r>
        <w:r w:rsidR="00E57D21" w:rsidDel="00D348ED">
          <w:delText>(Age</w:delText>
        </w:r>
        <w:r w:rsidR="00E57D21" w:rsidRPr="00E57D21" w:rsidDel="00D348ED">
          <w:rPr>
            <w:vertAlign w:val="superscript"/>
          </w:rPr>
          <w:delText>2</w:delText>
        </w:r>
        <w:r w:rsidR="00E57D21" w:rsidDel="00D348ED">
          <w:delText xml:space="preserve">) </w:delText>
        </w:r>
        <w:r w:rsidDel="00D348ED">
          <w:delText xml:space="preserve">did not differ significantly between the two developmental temperature treatments </w:delText>
        </w:r>
        <w:r w:rsidR="00E57D21" w:rsidDel="00D348ED">
          <w:delText xml:space="preserve">in </w:delText>
        </w:r>
      </w:del>
      <w:del w:id="447" w:author="Daniel Noble" w:date="2023-09-07T15:14:00Z">
        <w:r w:rsidR="00E57D21" w:rsidDel="00B861E8">
          <w:delText>any of the models containing interactions</w:delText>
        </w:r>
      </w:del>
      <w:del w:id="448" w:author="Daniel Noble" w:date="2023-09-07T15:34:00Z">
        <w:r w:rsidR="00E57D21" w:rsidDel="00D348ED">
          <w:delText xml:space="preserve"> </w:delText>
        </w:r>
        <w:r w:rsidDel="00D348ED">
          <w:delText>(</w:delText>
        </w:r>
        <w:r w:rsidR="00E57D21" w:rsidRPr="00B861E8" w:rsidDel="00D348ED">
          <w:delText xml:space="preserve">Table </w:delText>
        </w:r>
      </w:del>
      <w:del w:id="449" w:author="Daniel Noble" w:date="2023-09-07T15:14:00Z">
        <w:r w:rsidR="00E57D21" w:rsidRPr="00B861E8" w:rsidDel="00B861E8">
          <w:delText>S</w:delText>
        </w:r>
        <w:r w:rsidR="00D003D9" w:rsidRPr="00B861E8" w:rsidDel="00B861E8">
          <w:delText>7</w:delText>
        </w:r>
      </w:del>
      <w:del w:id="450" w:author="Daniel Noble" w:date="2023-09-04T11:19:00Z">
        <w:r w:rsidR="00CC5FA0" w:rsidRPr="000218C8" w:rsidDel="004173C5">
          <w:rPr>
            <w:highlight w:val="yellow"/>
            <w:rPrChange w:id="451" w:author="Daniel Noble" w:date="2023-07-20T16:40:00Z">
              <w:rPr/>
            </w:rPrChange>
          </w:rPr>
          <w:delText xml:space="preserve"> - S</w:delText>
        </w:r>
        <w:r w:rsidR="00E57D21" w:rsidRPr="000218C8" w:rsidDel="004173C5">
          <w:rPr>
            <w:highlight w:val="yellow"/>
            <w:rPrChange w:id="452" w:author="Daniel Noble" w:date="2023-07-20T16:40:00Z">
              <w:rPr/>
            </w:rPrChange>
          </w:rPr>
          <w:delText>9</w:delText>
        </w:r>
      </w:del>
      <w:del w:id="453" w:author="Daniel Noble" w:date="2023-09-07T15:34:00Z">
        <w:r w:rsidDel="00D348ED">
          <w:delText xml:space="preserve">). </w:delText>
        </w:r>
      </w:del>
      <w:r>
        <w:t>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454" w:author="Daniel Noble" w:date="2023-07-20T16:42:00Z">
        <w:r w:rsidDel="00306443">
          <w:delText xml:space="preserve">WAIC </w:delText>
        </w:r>
      </w:del>
      <w:ins w:id="455" w:author="Daniel Noble" w:date="2023-07-20T16:42:00Z">
        <w:r w:rsidR="00306443">
          <w:t xml:space="preserve">LOOIC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456" w:author="Daniel Noble" w:date="2023-07-06T16:10:00Z">
        <w:r w:rsidR="00FC211B">
          <w:rPr>
            <w:rFonts w:eastAsiaTheme="minorEastAsia"/>
          </w:rPr>
          <w:t xml:space="preserve">expected </w:t>
        </w:r>
      </w:ins>
      <w:r>
        <w:rPr>
          <w:rFonts w:eastAsiaTheme="minorEastAsia"/>
        </w:rPr>
        <w:t xml:space="preserve">difference </w:t>
      </w:r>
      <w:ins w:id="457" w:author="Daniel Noble" w:date="2023-07-06T16:13:00Z">
        <w:r w:rsidR="00FC211B">
          <w:rPr>
            <w:rFonts w:eastAsiaTheme="minorEastAsia"/>
          </w:rPr>
          <w:t xml:space="preserve">(on a log scale) </w:t>
        </w:r>
      </w:ins>
      <w:del w:id="458" w:author="Daniel Noble" w:date="2023-07-06T16:10:00Z">
        <w:r w:rsidDel="00FC211B">
          <w:rPr>
            <w:rFonts w:eastAsiaTheme="minorEastAsia"/>
          </w:rPr>
          <w:delText>in expected log predicted density</w:delText>
        </w:r>
      </w:del>
      <w:ins w:id="459" w:author="Daniel Noble" w:date="2023-07-06T16:10:00Z">
        <w:r w:rsidR="00FC211B">
          <w:rPr>
            <w:rFonts w:eastAsiaTheme="minorEastAsia"/>
          </w:rPr>
          <w:t xml:space="preserve">in predictive density for a new dataset </w:t>
        </w:r>
      </w:ins>
      <w:ins w:id="460" w:author="Daniel Noble" w:date="2023-07-06T16:11:00Z">
        <w:r w:rsidR="00FC211B">
          <w:rPr>
            <w:rFonts w:eastAsiaTheme="minorEastAsia"/>
          </w:rPr>
          <w:t>estimated</w:t>
        </w:r>
      </w:ins>
      <w:ins w:id="461" w:author="Daniel Noble" w:date="2023-07-06T16:10:00Z">
        <w:r w:rsidR="00FC211B">
          <w:rPr>
            <w:rFonts w:eastAsiaTheme="minorEastAsia"/>
          </w:rPr>
          <w:t xml:space="preserve"> from cross-</w:t>
        </w:r>
      </w:ins>
      <w:ins w:id="462"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463"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464">
          <w:tblGrid>
            <w:gridCol w:w="6474"/>
            <w:gridCol w:w="1386"/>
            <w:gridCol w:w="1211"/>
            <w:gridCol w:w="1161"/>
          </w:tblGrid>
        </w:tblGridChange>
      </w:tblGrid>
      <w:tr w:rsidR="00140AC7" w14:paraId="099C1EBF" w14:textId="77777777" w:rsidTr="000218C8">
        <w:trPr>
          <w:trHeight w:val="335"/>
          <w:trPrChange w:id="465" w:author="Daniel Noble" w:date="2023-07-20T15:20:00Z">
            <w:trPr>
              <w:trHeight w:val="335"/>
            </w:trPr>
          </w:trPrChange>
        </w:trPr>
        <w:tc>
          <w:tcPr>
            <w:tcW w:w="6698" w:type="dxa"/>
            <w:tcBorders>
              <w:top w:val="single" w:sz="2" w:space="0" w:color="auto"/>
              <w:bottom w:val="single" w:sz="2" w:space="0" w:color="auto"/>
            </w:tcBorders>
            <w:vAlign w:val="bottom"/>
            <w:tcPrChange w:id="466"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467"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468" w:author="Daniel Noble" w:date="2023-07-20T15:27:00Z">
              <w:r w:rsidDel="007F0564">
                <w:delText>WAIC</w:delText>
              </w:r>
            </w:del>
            <w:ins w:id="469" w:author="Daniel Noble" w:date="2023-07-20T15:27:00Z">
              <w:r w:rsidR="007F0564">
                <w:t>LOO</w:t>
              </w:r>
            </w:ins>
          </w:p>
        </w:tc>
        <w:tc>
          <w:tcPr>
            <w:tcW w:w="0" w:type="auto"/>
            <w:tcBorders>
              <w:top w:val="single" w:sz="2" w:space="0" w:color="auto"/>
              <w:bottom w:val="single" w:sz="2" w:space="0" w:color="auto"/>
            </w:tcBorders>
            <w:vAlign w:val="bottom"/>
            <w:tcPrChange w:id="470"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471"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472" w:author="Daniel Noble" w:date="2023-07-20T15:20:00Z">
            <w:trPr>
              <w:trHeight w:val="342"/>
            </w:trPr>
          </w:trPrChange>
        </w:trPr>
        <w:tc>
          <w:tcPr>
            <w:tcW w:w="6698" w:type="dxa"/>
            <w:tcBorders>
              <w:top w:val="single" w:sz="2" w:space="0" w:color="auto"/>
            </w:tcBorders>
            <w:tcPrChange w:id="473"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474" w:author="Daniel Noble" w:date="2023-07-20T16:41:00Z">
              <w:r>
                <w:t>Treatment + Age + Age</w:t>
              </w:r>
              <w:r w:rsidRPr="00470E70">
                <w:rPr>
                  <w:vertAlign w:val="superscript"/>
                </w:rPr>
                <w:t>2</w:t>
              </w:r>
              <w:r>
                <w:t xml:space="preserve"> + Treatment</w:t>
              </w:r>
              <w:r>
                <w:rPr>
                  <w:i/>
                </w:rPr>
                <w:t xml:space="preserve"> </w:t>
              </w:r>
            </w:ins>
            <m:oMath>
              <m:r>
                <w:ins w:id="475" w:author="Daniel Noble" w:date="2023-07-20T16:41:00Z">
                  <w:rPr>
                    <w:rFonts w:ascii="Cambria Math" w:hAnsi="Cambria Math"/>
                  </w:rPr>
                  <m:t>×</m:t>
                </w:ins>
              </m:r>
            </m:oMath>
            <w:ins w:id="476" w:author="Daniel Noble" w:date="2023-07-20T16:41:00Z">
              <w:r>
                <w:rPr>
                  <w:rFonts w:eastAsiaTheme="minorEastAsia"/>
                </w:rPr>
                <w:t xml:space="preserve"> </w:t>
              </w:r>
              <w:r>
                <w:t>Age</w:t>
              </w:r>
              <w:r w:rsidRPr="00470E70">
                <w:rPr>
                  <w:vertAlign w:val="superscript"/>
                </w:rPr>
                <w:t>2</w:t>
              </w:r>
              <w:r>
                <w:rPr>
                  <w:vertAlign w:val="superscript"/>
                </w:rPr>
                <w:t xml:space="preserve"> </w:t>
              </w:r>
            </w:ins>
            <w:del w:id="477"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478" w:author="Daniel Noble" w:date="2023-07-20T16:41:00Z">
                  <w:rPr>
                    <w:rFonts w:ascii="Cambria Math" w:hAnsi="Cambria Math"/>
                  </w:rPr>
                  <m:t>×</m:t>
                </w:del>
              </m:r>
            </m:oMath>
            <w:del w:id="479"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480" w:author="Daniel Noble" w:date="2023-07-20T16:41:00Z">
                  <w:rPr>
                    <w:rFonts w:ascii="Cambria Math" w:hAnsi="Cambria Math"/>
                  </w:rPr>
                  <m:t>×</m:t>
                </w:del>
              </m:r>
            </m:oMath>
            <w:del w:id="481"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482"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483" w:author="Daniel Noble" w:date="2023-07-20T16:40:00Z">
              <w:r w:rsidRPr="00B970E1">
                <w:t>-3,245</w:t>
              </w:r>
            </w:ins>
            <w:del w:id="484" w:author="Daniel Noble" w:date="2023-07-20T15:20:00Z">
              <w:r w:rsidDel="006030D2">
                <w:delText>-3301</w:delText>
              </w:r>
            </w:del>
          </w:p>
        </w:tc>
        <w:tc>
          <w:tcPr>
            <w:tcW w:w="0" w:type="auto"/>
            <w:tcBorders>
              <w:top w:val="single" w:sz="2" w:space="0" w:color="auto"/>
            </w:tcBorders>
            <w:tcPrChange w:id="485"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486" w:author="Daniel Noble" w:date="2023-07-20T16:40:00Z">
              <w:r w:rsidRPr="00B970E1">
                <w:t>0.00</w:t>
              </w:r>
            </w:ins>
            <w:del w:id="487" w:author="Daniel Noble" w:date="2023-07-20T15:20:00Z">
              <w:r w:rsidDel="006030D2">
                <w:delText>0</w:delText>
              </w:r>
            </w:del>
          </w:p>
        </w:tc>
        <w:tc>
          <w:tcPr>
            <w:tcW w:w="0" w:type="auto"/>
            <w:tcBorders>
              <w:top w:val="single" w:sz="2" w:space="0" w:color="auto"/>
            </w:tcBorders>
            <w:tcPrChange w:id="488"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489" w:author="Daniel Noble" w:date="2023-07-20T16:40:00Z">
              <w:r w:rsidRPr="00B970E1">
                <w:t>0.0</w:t>
              </w:r>
            </w:ins>
            <w:del w:id="490" w:author="Daniel Noble" w:date="2023-07-20T15:20:00Z">
              <w:r w:rsidDel="006030D2">
                <w:delText>0</w:delText>
              </w:r>
            </w:del>
          </w:p>
        </w:tc>
      </w:tr>
      <w:tr w:rsidR="000218C8" w14:paraId="2EACC52E" w14:textId="77777777" w:rsidTr="000218C8">
        <w:trPr>
          <w:trHeight w:val="188"/>
          <w:trPrChange w:id="491" w:author="Daniel Noble" w:date="2023-07-20T15:20:00Z">
            <w:trPr>
              <w:trHeight w:val="188"/>
            </w:trPr>
          </w:trPrChange>
        </w:trPr>
        <w:tc>
          <w:tcPr>
            <w:tcW w:w="6698" w:type="dxa"/>
            <w:tcPrChange w:id="492" w:author="Daniel Noble" w:date="2023-07-20T15:20:00Z">
              <w:tcPr>
                <w:tcW w:w="0" w:type="auto"/>
              </w:tcPr>
            </w:tcPrChange>
          </w:tcPr>
          <w:p w14:paraId="51025D68" w14:textId="242267F7" w:rsidR="000218C8" w:rsidRDefault="000218C8" w:rsidP="000218C8">
            <w:pPr>
              <w:pStyle w:val="Compact"/>
              <w:contextualSpacing/>
            </w:pPr>
            <w:ins w:id="493" w:author="Daniel Noble" w:date="2023-07-20T16:41:00Z">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w:ins>
            <m:oMath>
              <m:r>
                <w:ins w:id="494" w:author="Daniel Noble" w:date="2023-07-20T16:41:00Z">
                  <w:rPr>
                    <w:rFonts w:ascii="Cambria Math" w:hAnsi="Cambria Math"/>
                  </w:rPr>
                  <m:t>×</m:t>
                </w:ins>
              </m:r>
            </m:oMath>
            <w:ins w:id="495" w:author="Daniel Noble" w:date="2023-07-20T16:41:00Z">
              <w:r>
                <w:rPr>
                  <w:rFonts w:eastAsiaTheme="minorEastAsia"/>
                </w:rPr>
                <w:t xml:space="preserve"> </w:t>
              </w:r>
              <w:r w:rsidRPr="001F105A">
                <w:rPr>
                  <w:iCs/>
                </w:rPr>
                <w:t>Age + Treatment</w:t>
              </w:r>
              <w:r>
                <w:rPr>
                  <w:i/>
                </w:rPr>
                <w:t xml:space="preserve"> </w:t>
              </w:r>
            </w:ins>
            <m:oMath>
              <m:r>
                <w:ins w:id="496" w:author="Daniel Noble" w:date="2023-07-20T16:41:00Z">
                  <w:rPr>
                    <w:rFonts w:ascii="Cambria Math" w:hAnsi="Cambria Math"/>
                  </w:rPr>
                  <m:t>×</m:t>
                </w:ins>
              </m:r>
            </m:oMath>
            <w:ins w:id="497" w:author="Daniel Noble" w:date="2023-07-20T16:41:00Z">
              <w:r>
                <w:rPr>
                  <w:rFonts w:eastAsiaTheme="minorEastAsia"/>
                </w:rPr>
                <w:t xml:space="preserve"> </w:t>
              </w:r>
              <w:r>
                <w:t>Age</w:t>
              </w:r>
              <w:r w:rsidRPr="00470E70">
                <w:rPr>
                  <w:vertAlign w:val="superscript"/>
                </w:rPr>
                <w:t>2</w:t>
              </w:r>
            </w:ins>
            <w:del w:id="498"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499" w:author="Daniel Noble" w:date="2023-07-20T16:41:00Z">
                  <w:rPr>
                    <w:rFonts w:ascii="Cambria Math" w:hAnsi="Cambria Math"/>
                  </w:rPr>
                  <m:t>×</m:t>
                </w:del>
              </m:r>
            </m:oMath>
            <w:del w:id="500" w:author="Daniel Noble" w:date="2023-07-20T16:41:00Z">
              <w:r w:rsidDel="000218C8">
                <w:rPr>
                  <w:rFonts w:eastAsiaTheme="minorEastAsia"/>
                </w:rPr>
                <w:delText xml:space="preserve"> </w:delText>
              </w:r>
              <w:r w:rsidDel="000218C8">
                <w:delText>Age</w:delText>
              </w:r>
            </w:del>
          </w:p>
        </w:tc>
        <w:tc>
          <w:tcPr>
            <w:tcW w:w="1350" w:type="dxa"/>
            <w:tcPrChange w:id="501" w:author="Daniel Noble" w:date="2023-07-20T15:20:00Z">
              <w:tcPr>
                <w:tcW w:w="0" w:type="auto"/>
              </w:tcPr>
            </w:tcPrChange>
          </w:tcPr>
          <w:p w14:paraId="62C646C8" w14:textId="500A22B2" w:rsidR="000218C8" w:rsidRDefault="000218C8" w:rsidP="000218C8">
            <w:pPr>
              <w:pStyle w:val="Compact"/>
              <w:contextualSpacing/>
              <w:jc w:val="center"/>
            </w:pPr>
            <w:ins w:id="502" w:author="Daniel Noble" w:date="2023-07-20T16:40:00Z">
              <w:r w:rsidRPr="00B970E1">
                <w:t>-3,244</w:t>
              </w:r>
            </w:ins>
            <w:del w:id="503" w:author="Daniel Noble" w:date="2023-07-20T15:20:00Z">
              <w:r w:rsidDel="006030D2">
                <w:delText>-3295</w:delText>
              </w:r>
            </w:del>
          </w:p>
        </w:tc>
        <w:tc>
          <w:tcPr>
            <w:tcW w:w="0" w:type="auto"/>
            <w:tcPrChange w:id="504" w:author="Daniel Noble" w:date="2023-07-20T15:20:00Z">
              <w:tcPr>
                <w:tcW w:w="0" w:type="auto"/>
              </w:tcPr>
            </w:tcPrChange>
          </w:tcPr>
          <w:p w14:paraId="6B9644FD" w14:textId="06633291" w:rsidR="000218C8" w:rsidRDefault="000218C8" w:rsidP="000218C8">
            <w:pPr>
              <w:pStyle w:val="Compact"/>
              <w:contextualSpacing/>
              <w:jc w:val="center"/>
            </w:pPr>
            <w:ins w:id="505" w:author="Daniel Noble" w:date="2023-07-20T16:40:00Z">
              <w:r w:rsidRPr="00B970E1">
                <w:t>-0.65</w:t>
              </w:r>
            </w:ins>
            <w:del w:id="506" w:author="Daniel Noble" w:date="2023-07-20T15:20:00Z">
              <w:r w:rsidDel="006030D2">
                <w:delText>-0.62</w:delText>
              </w:r>
            </w:del>
          </w:p>
        </w:tc>
        <w:tc>
          <w:tcPr>
            <w:tcW w:w="0" w:type="auto"/>
            <w:tcPrChange w:id="507" w:author="Daniel Noble" w:date="2023-07-20T15:20:00Z">
              <w:tcPr>
                <w:tcW w:w="0" w:type="auto"/>
              </w:tcPr>
            </w:tcPrChange>
          </w:tcPr>
          <w:p w14:paraId="7EE1920C" w14:textId="20954344" w:rsidR="000218C8" w:rsidRDefault="000218C8" w:rsidP="000218C8">
            <w:pPr>
              <w:pStyle w:val="Compact"/>
              <w:contextualSpacing/>
              <w:jc w:val="center"/>
            </w:pPr>
            <w:ins w:id="508" w:author="Daniel Noble" w:date="2023-07-20T16:40:00Z">
              <w:r w:rsidRPr="00B970E1">
                <w:t>1.9</w:t>
              </w:r>
            </w:ins>
            <w:del w:id="509" w:author="Daniel Noble" w:date="2023-07-20T15:20:00Z">
              <w:r w:rsidDel="006030D2">
                <w:delText>1.182</w:delText>
              </w:r>
            </w:del>
          </w:p>
        </w:tc>
      </w:tr>
      <w:tr w:rsidR="000218C8" w14:paraId="50C48D64" w14:textId="77777777" w:rsidTr="000218C8">
        <w:trPr>
          <w:trHeight w:val="188"/>
          <w:trPrChange w:id="510" w:author="Daniel Noble" w:date="2023-07-20T15:20:00Z">
            <w:trPr>
              <w:trHeight w:val="188"/>
            </w:trPr>
          </w:trPrChange>
        </w:trPr>
        <w:tc>
          <w:tcPr>
            <w:tcW w:w="6698" w:type="dxa"/>
            <w:tcPrChange w:id="511" w:author="Daniel Noble" w:date="2023-07-20T15:20:00Z">
              <w:tcPr>
                <w:tcW w:w="0" w:type="auto"/>
              </w:tcPr>
            </w:tcPrChange>
          </w:tcPr>
          <w:p w14:paraId="35154210" w14:textId="626DC101" w:rsidR="000218C8" w:rsidRDefault="000218C8" w:rsidP="000218C8">
            <w:pPr>
              <w:pStyle w:val="Compact"/>
              <w:contextualSpacing/>
            </w:pPr>
            <w:ins w:id="512" w:author="Daniel Noble" w:date="2023-07-20T16:41:00Z">
              <w:r>
                <w:t>Treatment + Age + Age</w:t>
              </w:r>
              <w:r w:rsidRPr="00470E70">
                <w:rPr>
                  <w:vertAlign w:val="superscript"/>
                </w:rPr>
                <w:t>2</w:t>
              </w:r>
              <w:r>
                <w:rPr>
                  <w:vertAlign w:val="superscript"/>
                </w:rPr>
                <w:t xml:space="preserve"> </w:t>
              </w:r>
            </w:ins>
            <w:del w:id="513"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514" w:author="Daniel Noble" w:date="2023-07-20T16:41:00Z">
                  <w:rPr>
                    <w:rFonts w:ascii="Cambria Math" w:hAnsi="Cambria Math"/>
                  </w:rPr>
                  <m:t>×</m:t>
                </w:del>
              </m:r>
            </m:oMath>
            <w:del w:id="515"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516" w:author="Daniel Noble" w:date="2023-07-20T15:20:00Z">
              <w:tcPr>
                <w:tcW w:w="0" w:type="auto"/>
              </w:tcPr>
            </w:tcPrChange>
          </w:tcPr>
          <w:p w14:paraId="0B943D2D" w14:textId="1DDF3A22" w:rsidR="000218C8" w:rsidRDefault="000218C8" w:rsidP="000218C8">
            <w:pPr>
              <w:pStyle w:val="Compact"/>
              <w:contextualSpacing/>
              <w:jc w:val="center"/>
            </w:pPr>
            <w:ins w:id="517" w:author="Daniel Noble" w:date="2023-07-20T16:40:00Z">
              <w:r w:rsidRPr="00B970E1">
                <w:t>-3,240</w:t>
              </w:r>
            </w:ins>
            <w:del w:id="518" w:author="Daniel Noble" w:date="2023-07-20T15:20:00Z">
              <w:r w:rsidDel="006030D2">
                <w:delText>-3300</w:delText>
              </w:r>
            </w:del>
          </w:p>
        </w:tc>
        <w:tc>
          <w:tcPr>
            <w:tcW w:w="0" w:type="auto"/>
            <w:tcPrChange w:id="519" w:author="Daniel Noble" w:date="2023-07-20T15:20:00Z">
              <w:tcPr>
                <w:tcW w:w="0" w:type="auto"/>
              </w:tcPr>
            </w:tcPrChange>
          </w:tcPr>
          <w:p w14:paraId="50FBA743" w14:textId="208D9524" w:rsidR="000218C8" w:rsidRDefault="000218C8" w:rsidP="000218C8">
            <w:pPr>
              <w:pStyle w:val="Compact"/>
              <w:contextualSpacing/>
              <w:jc w:val="center"/>
            </w:pPr>
            <w:ins w:id="520" w:author="Daniel Noble" w:date="2023-07-20T16:40:00Z">
              <w:r w:rsidRPr="00B970E1">
                <w:t>-2.36</w:t>
              </w:r>
            </w:ins>
            <w:del w:id="521" w:author="Daniel Noble" w:date="2023-07-20T15:20:00Z">
              <w:r w:rsidDel="006030D2">
                <w:delText>-2.798</w:delText>
              </w:r>
            </w:del>
          </w:p>
        </w:tc>
        <w:tc>
          <w:tcPr>
            <w:tcW w:w="0" w:type="auto"/>
            <w:tcPrChange w:id="522" w:author="Daniel Noble" w:date="2023-07-20T15:20:00Z">
              <w:tcPr>
                <w:tcW w:w="0" w:type="auto"/>
              </w:tcPr>
            </w:tcPrChange>
          </w:tcPr>
          <w:p w14:paraId="614C8CDB" w14:textId="65274373" w:rsidR="000218C8" w:rsidRDefault="000218C8" w:rsidP="000218C8">
            <w:pPr>
              <w:pStyle w:val="Compact"/>
              <w:contextualSpacing/>
              <w:jc w:val="center"/>
            </w:pPr>
            <w:ins w:id="523" w:author="Daniel Noble" w:date="2023-07-20T16:40:00Z">
              <w:r w:rsidRPr="00B970E1">
                <w:t>2.6</w:t>
              </w:r>
            </w:ins>
            <w:del w:id="524" w:author="Daniel Noble" w:date="2023-07-20T15:20:00Z">
              <w:r w:rsidDel="006030D2">
                <w:delText>1.375</w:delText>
              </w:r>
            </w:del>
          </w:p>
        </w:tc>
      </w:tr>
      <w:tr w:rsidR="000218C8" w14:paraId="04051EF4" w14:textId="77777777" w:rsidTr="000218C8">
        <w:trPr>
          <w:trHeight w:val="188"/>
          <w:trPrChange w:id="525" w:author="Daniel Noble" w:date="2023-07-20T15:20:00Z">
            <w:trPr>
              <w:trHeight w:val="188"/>
            </w:trPr>
          </w:trPrChange>
        </w:trPr>
        <w:tc>
          <w:tcPr>
            <w:tcW w:w="6698" w:type="dxa"/>
            <w:tcBorders>
              <w:bottom w:val="single" w:sz="4" w:space="0" w:color="auto"/>
            </w:tcBorders>
            <w:tcPrChange w:id="526"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527" w:author="Daniel Noble" w:date="2023-07-20T16:41:00Z">
              <w:r w:rsidDel="000218C8">
                <w:delText>Treatment + Age + Age</w:delText>
              </w:r>
              <w:r w:rsidRPr="00470E70" w:rsidDel="000218C8">
                <w:rPr>
                  <w:vertAlign w:val="superscript"/>
                </w:rPr>
                <w:delText>2</w:delText>
              </w:r>
            </w:del>
            <w:ins w:id="528"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529" w:author="Daniel Noble" w:date="2023-07-20T16:41:00Z">
                  <w:rPr>
                    <w:rFonts w:ascii="Cambria Math" w:hAnsi="Cambria Math"/>
                  </w:rPr>
                  <m:t>×</m:t>
                </w:ins>
              </m:r>
            </m:oMath>
            <w:ins w:id="530" w:author="Daniel Noble" w:date="2023-07-20T16:41:00Z">
              <w:r>
                <w:rPr>
                  <w:rFonts w:eastAsiaTheme="minorEastAsia"/>
                </w:rPr>
                <w:t xml:space="preserve"> </w:t>
              </w:r>
              <w:r>
                <w:t>Age</w:t>
              </w:r>
            </w:ins>
          </w:p>
        </w:tc>
        <w:tc>
          <w:tcPr>
            <w:tcW w:w="1350" w:type="dxa"/>
            <w:tcBorders>
              <w:bottom w:val="single" w:sz="4" w:space="0" w:color="auto"/>
            </w:tcBorders>
            <w:tcPrChange w:id="531"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532" w:author="Daniel Noble" w:date="2023-07-20T16:40:00Z">
              <w:r w:rsidRPr="00B970E1">
                <w:t>-3,235</w:t>
              </w:r>
            </w:ins>
            <w:del w:id="533" w:author="Daniel Noble" w:date="2023-07-20T15:20:00Z">
              <w:r w:rsidDel="006030D2">
                <w:delText>-3292</w:delText>
              </w:r>
            </w:del>
          </w:p>
        </w:tc>
        <w:tc>
          <w:tcPr>
            <w:tcW w:w="0" w:type="auto"/>
            <w:tcBorders>
              <w:bottom w:val="single" w:sz="4" w:space="0" w:color="auto"/>
            </w:tcBorders>
            <w:tcPrChange w:id="534"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535" w:author="Daniel Noble" w:date="2023-07-20T16:40:00Z">
              <w:r w:rsidRPr="00B970E1">
                <w:t>-4.74</w:t>
              </w:r>
            </w:ins>
            <w:del w:id="536" w:author="Daniel Noble" w:date="2023-07-20T15:20:00Z">
              <w:r w:rsidDel="006030D2">
                <w:delText>-4.452</w:delText>
              </w:r>
            </w:del>
          </w:p>
        </w:tc>
        <w:tc>
          <w:tcPr>
            <w:tcW w:w="0" w:type="auto"/>
            <w:tcBorders>
              <w:bottom w:val="single" w:sz="4" w:space="0" w:color="auto"/>
            </w:tcBorders>
            <w:tcPrChange w:id="537"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538" w:author="Daniel Noble" w:date="2023-07-20T16:40:00Z">
              <w:r w:rsidRPr="00B970E1">
                <w:t>2.4</w:t>
              </w:r>
            </w:ins>
            <w:del w:id="539" w:author="Daniel Noble" w:date="2023-07-20T15:20:00Z">
              <w:r w:rsidDel="006030D2">
                <w:delText>1.563</w:delText>
              </w:r>
            </w:del>
          </w:p>
        </w:tc>
      </w:tr>
    </w:tbl>
    <w:p w14:paraId="4E7765DE" w14:textId="77777777" w:rsidR="00140AC7" w:rsidRDefault="00140AC7" w:rsidP="00841599">
      <w:pPr>
        <w:contextualSpacing/>
      </w:pPr>
    </w:p>
    <w:p w14:paraId="54F6946B" w14:textId="35A00331" w:rsidR="00496477" w:rsidRDefault="00496477" w:rsidP="00841599">
      <w:pPr>
        <w:ind w:firstLine="720"/>
        <w:contextualSpacing/>
      </w:pPr>
      <w:r>
        <w:t xml:space="preserve">Developmental temperature </w:t>
      </w:r>
      <w:del w:id="540" w:author="Daniel Noble" w:date="2023-09-07T15:39:00Z">
        <w:r w:rsidR="00387140" w:rsidDel="00770AA0">
          <w:delText>did,</w:delText>
        </w:r>
        <w:r w:rsidDel="00770AA0">
          <w:delText xml:space="preserve"> however</w:delText>
        </w:r>
        <w:r w:rsidR="00387140" w:rsidDel="00770AA0">
          <w:delText>,</w:delText>
        </w:r>
        <w:r w:rsidDel="00770AA0">
          <w:delText xml:space="preserve"> </w:delText>
        </w:r>
      </w:del>
      <w:ins w:id="541" w:author="Daniel Noble" w:date="2023-09-07T15:39:00Z">
        <w:r w:rsidR="00770AA0">
          <w:t xml:space="preserve">did </w:t>
        </w:r>
      </w:ins>
      <w:r w:rsidR="00387140">
        <w:t>influence</w:t>
      </w:r>
      <w:del w:id="542" w:author="Daniel Noble" w:date="2023-06-30T08:40:00Z">
        <w:r w:rsidR="00387140" w:rsidDel="00ED494A">
          <w:delText>d</w:delText>
        </w:r>
      </w:del>
      <w:r>
        <w:t xml:space="preserve"> </w:t>
      </w:r>
      <w:r w:rsidR="002728AB">
        <w:t xml:space="preserve">hatching </w:t>
      </w:r>
      <w:r>
        <w:t>mass (</w:t>
      </w:r>
      <w:r w:rsidRPr="005D01C3">
        <w:t xml:space="preserve">Table </w:t>
      </w:r>
      <w:ins w:id="543" w:author="Daniel Noble" w:date="2023-09-07T15:37:00Z">
        <w:r w:rsidR="005D01C3" w:rsidRPr="005D01C3">
          <w:rPr>
            <w:rPrChange w:id="544" w:author="Daniel Noble" w:date="2023-09-07T15:38:00Z">
              <w:rPr>
                <w:highlight w:val="yellow"/>
              </w:rPr>
            </w:rPrChange>
          </w:rPr>
          <w:t>2</w:t>
        </w:r>
      </w:ins>
      <w:del w:id="545" w:author="Daniel Noble" w:date="2023-09-07T15:37:00Z">
        <w:r w:rsidR="0045396B" w:rsidRPr="005D01C3" w:rsidDel="005D01C3">
          <w:delText>1</w:delText>
        </w:r>
      </w:del>
      <w:r w:rsidRPr="005D01C3">
        <w:t xml:space="preserve">, Fig. </w:t>
      </w:r>
      <w:r w:rsidR="0045396B" w:rsidRPr="005D01C3">
        <w:t>3</w:t>
      </w:r>
      <w:r>
        <w:t>). Lizards from the ‘cold’ treatment were on average 0.</w:t>
      </w:r>
      <w:del w:id="546" w:author="Daniel Noble" w:date="2023-09-07T15:41:00Z">
        <w:r w:rsidDel="00770AA0">
          <w:delText xml:space="preserve">030 </w:delText>
        </w:r>
      </w:del>
      <w:ins w:id="547" w:author="Daniel Noble" w:date="2023-09-07T15:41:00Z">
        <w:r w:rsidR="00770AA0">
          <w:t>0</w:t>
        </w:r>
      </w:ins>
      <w:ins w:id="548" w:author="Daniel Noble" w:date="2023-09-07T15:43:00Z">
        <w:r w:rsidR="00770AA0">
          <w:t>3</w:t>
        </w:r>
      </w:ins>
      <w:ins w:id="549" w:author="Daniel Noble" w:date="2023-09-07T15:41:00Z">
        <w:r w:rsidR="00770AA0">
          <w:t xml:space="preserve"> </w:t>
        </w:r>
      </w:ins>
      <w:r>
        <w:t>g (0.01</w:t>
      </w:r>
      <w:ins w:id="550" w:author="Daniel Noble" w:date="2023-09-07T15:53:00Z">
        <w:r w:rsidR="00FE7734">
          <w:t>1</w:t>
        </w:r>
      </w:ins>
      <w:del w:id="551" w:author="Daniel Noble" w:date="2023-09-07T15:53:00Z">
        <w:r w:rsidDel="00FE7734">
          <w:delText>8</w:delText>
        </w:r>
      </w:del>
      <w:r>
        <w:t>g – 0.</w:t>
      </w:r>
      <w:del w:id="552" w:author="Daniel Noble" w:date="2023-09-07T15:53:00Z">
        <w:r w:rsidDel="00FE7734">
          <w:delText>041g</w:delText>
        </w:r>
      </w:del>
      <w:ins w:id="553" w:author="Daniel Noble" w:date="2023-09-07T15:53:00Z">
        <w:r w:rsidR="00FE7734">
          <w:t>0</w:t>
        </w:r>
        <w:r w:rsidR="00FE7734">
          <w:t>5</w:t>
        </w:r>
        <w:r w:rsidR="00FE7734">
          <w:t>1g</w:t>
        </w:r>
      </w:ins>
      <w:r>
        <w:t xml:space="preserve">) heavier compared to </w:t>
      </w:r>
      <w:r>
        <w:lastRenderedPageBreak/>
        <w:t>lizards from the ‘hot’ treatment (</w:t>
      </w:r>
      <w:r w:rsidRPr="005D01C3">
        <w:t>Table</w:t>
      </w:r>
      <w:del w:id="554" w:author="Daniel Noble" w:date="2023-09-07T15:38:00Z">
        <w:r w:rsidRPr="005D01C3" w:rsidDel="005D01C3">
          <w:delText>.</w:delText>
        </w:r>
      </w:del>
      <w:r w:rsidRPr="005D01C3">
        <w:t xml:space="preserve"> </w:t>
      </w:r>
      <w:r w:rsidR="00387140" w:rsidRPr="005D01C3">
        <w:t>2</w:t>
      </w:r>
      <w:r>
        <w:t xml:space="preserve">). </w:t>
      </w:r>
      <w:del w:id="555"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w:t>
      </w:r>
      <w:r w:rsidRPr="005D01C3">
        <w:rPr>
          <w:highlight w:val="yellow"/>
          <w:rPrChange w:id="556" w:author="Daniel Noble" w:date="2023-09-07T15:38:00Z">
            <w:rPr/>
          </w:rPrChange>
        </w:rPr>
        <w:t>Table S</w:t>
      </w:r>
      <w:r w:rsidR="00140AC7" w:rsidRPr="005D01C3">
        <w:rPr>
          <w:highlight w:val="yellow"/>
          <w:rPrChange w:id="557" w:author="Daniel Noble" w:date="2023-09-07T15:38:00Z">
            <w:rPr/>
          </w:rPrChange>
        </w:rPr>
        <w:t>6</w:t>
      </w:r>
      <w:r>
        <w:t>.</w:t>
      </w:r>
    </w:p>
    <w:p w14:paraId="2A7A7332" w14:textId="253B8F75" w:rsidR="00140AC7" w:rsidRDefault="007650FB" w:rsidP="00841599">
      <w:pPr>
        <w:contextualSpacing/>
        <w:jc w:val="center"/>
      </w:pPr>
      <w:del w:id="558"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7">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559"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8">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67A6F016" w:rsidR="00140AC7" w:rsidRDefault="00140AC7" w:rsidP="00841599">
      <w:pPr>
        <w:pStyle w:val="BodyText"/>
        <w:contextualSpacing/>
      </w:pPr>
      <w:r w:rsidRPr="00543621">
        <w:rPr>
          <w:b/>
          <w:bCs/>
        </w:rPr>
        <w:t>Fig</w:t>
      </w:r>
      <w:r>
        <w:rPr>
          <w:b/>
          <w:bCs/>
        </w:rPr>
        <w:t xml:space="preserve">ure </w:t>
      </w:r>
      <w:del w:id="560" w:author="Daniel Noble" w:date="2023-09-07T11:41:00Z">
        <w:r w:rsidDel="005C384E">
          <w:rPr>
            <w:b/>
            <w:bCs/>
          </w:rPr>
          <w:delText xml:space="preserve">3 </w:delText>
        </w:r>
      </w:del>
      <w:ins w:id="561" w:author="Daniel Noble" w:date="2023-09-07T15:02:00Z">
        <w:r w:rsidR="00526038">
          <w:rPr>
            <w:b/>
            <w:bCs/>
          </w:rPr>
          <w:t>3</w:t>
        </w:r>
      </w:ins>
      <w:ins w:id="562" w:author="Daniel Noble" w:date="2023-09-07T11:56:00Z">
        <w:r w:rsidR="00D26A1F">
          <w:rPr>
            <w:b/>
            <w:bCs/>
          </w:rPr>
          <w:t>.</w:t>
        </w:r>
      </w:ins>
      <w:ins w:id="563" w:author="Daniel Noble" w:date="2023-09-07T11:41:00Z">
        <w:r w:rsidR="005C384E">
          <w:rPr>
            <w:b/>
            <w:bCs/>
          </w:rPr>
          <w:t xml:space="preserve"> </w:t>
        </w:r>
      </w:ins>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included</w:t>
      </w:r>
      <w:ins w:id="564" w:author="Daniel Noble" w:date="2023-09-07T15:23:00Z">
        <w:r w:rsidR="00B861E8">
          <w:t>.</w:t>
        </w:r>
      </w:ins>
    </w:p>
    <w:p w14:paraId="7A306003" w14:textId="77777777" w:rsidR="000B0916" w:rsidRDefault="000B0916" w:rsidP="00841599">
      <w:pPr>
        <w:pStyle w:val="BodyText"/>
        <w:contextualSpacing/>
        <w:rPr>
          <w:ins w:id="565"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w:t>
      </w:r>
      <w:del w:id="566"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567"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568" w:author="Daniel Noble" w:date="2023-06-30T08:41:00Z">
        <w:r w:rsidDel="006173F0">
          <w:rPr>
            <w:rFonts w:eastAsiaTheme="minorEastAsia"/>
          </w:rPr>
          <w:delText xml:space="preserve">is </w:delText>
        </w:r>
      </w:del>
      <w:ins w:id="569" w:author="Daniel Noble" w:date="2023-06-30T08:41:00Z">
        <w:r w:rsidR="006173F0">
          <w:rPr>
            <w:rFonts w:eastAsiaTheme="minorEastAsia"/>
          </w:rPr>
          <w:t xml:space="preserve">are </w:t>
        </w:r>
      </w:ins>
      <w:r>
        <w:rPr>
          <w:rFonts w:eastAsiaTheme="minorEastAsia"/>
        </w:rPr>
        <w:t xml:space="preserve">presented in </w:t>
      </w:r>
      <w:commentRangeStart w:id="570"/>
      <w:r w:rsidRPr="00882930">
        <w:rPr>
          <w:rFonts w:eastAsiaTheme="minorEastAsia"/>
          <w:highlight w:val="yellow"/>
          <w:rPrChange w:id="571" w:author="Daniel Noble" w:date="2023-07-20T16:43:00Z">
            <w:rPr>
              <w:rFonts w:eastAsiaTheme="minorEastAsia"/>
            </w:rPr>
          </w:rPrChange>
        </w:rPr>
        <w:t>Table</w:t>
      </w:r>
      <w:commentRangeEnd w:id="570"/>
      <w:r w:rsidR="00882930">
        <w:rPr>
          <w:rStyle w:val="CommentReference"/>
          <w:lang w:val="en-GB"/>
        </w:rPr>
        <w:commentReference w:id="570"/>
      </w:r>
      <w:r w:rsidRPr="00882930">
        <w:rPr>
          <w:rFonts w:eastAsiaTheme="minorEastAsia"/>
          <w:highlight w:val="yellow"/>
          <w:rPrChange w:id="572" w:author="Daniel Noble" w:date="2023-07-20T16:43:00Z">
            <w:rPr>
              <w:rFonts w:eastAsiaTheme="minorEastAsia"/>
            </w:rPr>
          </w:rPrChange>
        </w:rPr>
        <w:t xml:space="preserve"> S6</w:t>
      </w:r>
      <w:r>
        <w:rPr>
          <w:rFonts w:eastAsiaTheme="minorEastAsia"/>
        </w:rPr>
        <w:t>.</w:t>
      </w:r>
    </w:p>
    <w:tbl>
      <w:tblPr>
        <w:tblStyle w:val="Table"/>
        <w:tblW w:w="3402" w:type="pct"/>
        <w:tblInd w:w="1425" w:type="dxa"/>
        <w:tblLook w:val="07E0" w:firstRow="1" w:lastRow="1" w:firstColumn="1" w:lastColumn="1" w:noHBand="1" w:noVBand="1"/>
        <w:tblPrChange w:id="573"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574">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575"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576"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577"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578"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579" w:author="Daniel Noble" w:date="2023-07-20T16:28:00Z">
              <w:tcPr>
                <w:tcW w:w="0" w:type="auto"/>
                <w:gridSpan w:val="2"/>
              </w:tcPr>
            </w:tcPrChange>
          </w:tcPr>
          <w:p w14:paraId="3F913B16" w14:textId="691C2054" w:rsidR="006D4E15" w:rsidRDefault="006D4E15" w:rsidP="006D4E15">
            <w:pPr>
              <w:pStyle w:val="Compact"/>
              <w:contextualSpacing/>
            </w:pPr>
            <w:r>
              <w:t>Intercept</w:t>
            </w:r>
          </w:p>
        </w:tc>
        <w:tc>
          <w:tcPr>
            <w:tcW w:w="482" w:type="pct"/>
            <w:tcBorders>
              <w:top w:val="single" w:sz="2" w:space="0" w:color="auto"/>
            </w:tcBorders>
            <w:tcPrChange w:id="580"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581" w:author="Daniel Noble" w:date="2023-07-20T16:28:00Z">
              <w:r w:rsidRPr="00DF19D2">
                <w:rPr>
                  <w:b/>
                  <w:bCs/>
                  <w:rPrChange w:id="582" w:author="Daniel Noble" w:date="2023-07-20T16:28:00Z">
                    <w:rPr/>
                  </w:rPrChange>
                </w:rPr>
                <w:t>-0.998</w:t>
              </w:r>
            </w:ins>
            <w:del w:id="583" w:author="Daniel Noble" w:date="2023-07-20T16:28:00Z">
              <w:r w:rsidRPr="00DF19D2" w:rsidDel="001A3317">
                <w:rPr>
                  <w:b/>
                  <w:bCs/>
                </w:rPr>
                <w:delText>-0.991</w:delText>
              </w:r>
            </w:del>
          </w:p>
        </w:tc>
        <w:tc>
          <w:tcPr>
            <w:tcW w:w="0" w:type="auto"/>
            <w:tcBorders>
              <w:top w:val="single" w:sz="2" w:space="0" w:color="auto"/>
            </w:tcBorders>
            <w:tcPrChange w:id="584"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585" w:author="Daniel Noble" w:date="2023-07-20T16:28:00Z">
              <w:r w:rsidRPr="00DF19D2">
                <w:rPr>
                  <w:b/>
                  <w:bCs/>
                  <w:rPrChange w:id="586" w:author="Daniel Noble" w:date="2023-07-20T16:28:00Z">
                    <w:rPr/>
                  </w:rPrChange>
                </w:rPr>
                <w:t>-1.036</w:t>
              </w:r>
            </w:ins>
            <w:del w:id="587" w:author="Daniel Noble" w:date="2023-07-20T16:28:00Z">
              <w:r w:rsidRPr="00DF19D2" w:rsidDel="001A3317">
                <w:rPr>
                  <w:b/>
                  <w:bCs/>
                </w:rPr>
                <w:delText>-1.01</w:delText>
              </w:r>
            </w:del>
          </w:p>
        </w:tc>
        <w:tc>
          <w:tcPr>
            <w:tcW w:w="0" w:type="auto"/>
            <w:tcBorders>
              <w:top w:val="single" w:sz="2" w:space="0" w:color="auto"/>
            </w:tcBorders>
            <w:tcPrChange w:id="588"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589" w:author="Daniel Noble" w:date="2023-07-20T16:28:00Z">
              <w:r w:rsidRPr="00DF19D2">
                <w:rPr>
                  <w:b/>
                  <w:bCs/>
                  <w:rPrChange w:id="590" w:author="Daniel Noble" w:date="2023-07-20T16:28:00Z">
                    <w:rPr/>
                  </w:rPrChange>
                </w:rPr>
                <w:t>-0.961</w:t>
              </w:r>
            </w:ins>
            <w:del w:id="591" w:author="Daniel Noble" w:date="2023-07-20T16:28:00Z">
              <w:r w:rsidRPr="00DF19D2" w:rsidDel="001A3317">
                <w:rPr>
                  <w:b/>
                  <w:bCs/>
                </w:rPr>
                <w:delText>-0.971</w:delText>
              </w:r>
            </w:del>
          </w:p>
        </w:tc>
      </w:tr>
      <w:tr w:rsidR="006D4E15" w14:paraId="0F024FB0" w14:textId="77777777" w:rsidTr="006D4E15">
        <w:tc>
          <w:tcPr>
            <w:tcW w:w="2188" w:type="pct"/>
            <w:tcPrChange w:id="592" w:author="Daniel Noble" w:date="2023-07-20T16:28:00Z">
              <w:tcPr>
                <w:tcW w:w="0" w:type="auto"/>
              </w:tcPr>
            </w:tcPrChange>
          </w:tcPr>
          <w:p w14:paraId="4082DE19" w14:textId="173DBB4A" w:rsidR="006D4E15" w:rsidRDefault="006D4E15" w:rsidP="006D4E15">
            <w:pPr>
              <w:pStyle w:val="Compact"/>
              <w:contextualSpacing/>
            </w:pPr>
            <w:r>
              <w:t>Treatment</w:t>
            </w:r>
            <w:ins w:id="593" w:author="Daniel Noble" w:date="2023-09-07T13:56:00Z">
              <w:r w:rsidR="006B6C07">
                <w:t xml:space="preserve"> (Hot)</w:t>
              </w:r>
            </w:ins>
          </w:p>
        </w:tc>
        <w:tc>
          <w:tcPr>
            <w:tcW w:w="482" w:type="pct"/>
            <w:tcPrChange w:id="594"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595" w:author="Daniel Noble" w:date="2023-07-20T16:28:00Z">
              <w:r w:rsidRPr="00DF19D2">
                <w:rPr>
                  <w:b/>
                  <w:bCs/>
                  <w:rPrChange w:id="596" w:author="Daniel Noble" w:date="2023-07-20T16:28:00Z">
                    <w:rPr/>
                  </w:rPrChange>
                </w:rPr>
                <w:t>-0.085</w:t>
              </w:r>
            </w:ins>
            <w:del w:id="597" w:author="Daniel Noble" w:date="2023-07-20T16:28:00Z">
              <w:r w:rsidRPr="00DF19D2" w:rsidDel="001A3317">
                <w:rPr>
                  <w:b/>
                  <w:bCs/>
                </w:rPr>
                <w:delText>-0.083</w:delText>
              </w:r>
            </w:del>
          </w:p>
        </w:tc>
        <w:tc>
          <w:tcPr>
            <w:tcW w:w="0" w:type="auto"/>
            <w:tcPrChange w:id="598"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599" w:author="Daniel Noble" w:date="2023-07-20T16:28:00Z">
              <w:r w:rsidRPr="00DF19D2">
                <w:rPr>
                  <w:b/>
                  <w:bCs/>
                  <w:rPrChange w:id="600" w:author="Daniel Noble" w:date="2023-07-20T16:28:00Z">
                    <w:rPr/>
                  </w:rPrChange>
                </w:rPr>
                <w:t>-0.118</w:t>
              </w:r>
            </w:ins>
            <w:del w:id="601" w:author="Daniel Noble" w:date="2023-07-20T16:28:00Z">
              <w:r w:rsidRPr="00DF19D2" w:rsidDel="001A3317">
                <w:rPr>
                  <w:b/>
                  <w:bCs/>
                </w:rPr>
                <w:delText>-0.114</w:delText>
              </w:r>
            </w:del>
          </w:p>
        </w:tc>
        <w:tc>
          <w:tcPr>
            <w:tcW w:w="0" w:type="auto"/>
            <w:tcPrChange w:id="602"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603" w:author="Daniel Noble" w:date="2023-07-20T16:28:00Z">
              <w:r w:rsidRPr="00DF19D2">
                <w:rPr>
                  <w:b/>
                  <w:bCs/>
                  <w:rPrChange w:id="604" w:author="Daniel Noble" w:date="2023-07-20T16:28:00Z">
                    <w:rPr/>
                  </w:rPrChange>
                </w:rPr>
                <w:t>-0.056</w:t>
              </w:r>
            </w:ins>
            <w:del w:id="605" w:author="Daniel Noble" w:date="2023-07-20T16:28:00Z">
              <w:r w:rsidRPr="00DF19D2" w:rsidDel="001A3317">
                <w:rPr>
                  <w:b/>
                  <w:bCs/>
                </w:rPr>
                <w:delText>-0.05</w:delText>
              </w:r>
            </w:del>
          </w:p>
        </w:tc>
      </w:tr>
      <w:tr w:rsidR="006D4E15" w14:paraId="5B51E942" w14:textId="77777777" w:rsidTr="006D4E15">
        <w:tc>
          <w:tcPr>
            <w:tcW w:w="2188" w:type="pct"/>
            <w:tcPrChange w:id="606"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607"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608" w:author="Daniel Noble" w:date="2023-07-20T16:28:00Z">
              <w:r w:rsidRPr="00DF19D2">
                <w:rPr>
                  <w:b/>
                  <w:bCs/>
                  <w:rPrChange w:id="609" w:author="Daniel Noble" w:date="2023-07-20T16:28:00Z">
                    <w:rPr/>
                  </w:rPrChange>
                </w:rPr>
                <w:t>0.496</w:t>
              </w:r>
            </w:ins>
            <w:del w:id="610" w:author="Daniel Noble" w:date="2023-07-20T16:28:00Z">
              <w:r w:rsidRPr="00DF19D2" w:rsidDel="001A3317">
                <w:rPr>
                  <w:b/>
                  <w:bCs/>
                </w:rPr>
                <w:delText>0.5</w:delText>
              </w:r>
            </w:del>
          </w:p>
        </w:tc>
        <w:tc>
          <w:tcPr>
            <w:tcW w:w="0" w:type="auto"/>
            <w:tcPrChange w:id="611"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612" w:author="Daniel Noble" w:date="2023-07-20T16:28:00Z">
              <w:r w:rsidRPr="00DF19D2">
                <w:rPr>
                  <w:b/>
                  <w:bCs/>
                  <w:rPrChange w:id="613" w:author="Daniel Noble" w:date="2023-07-20T16:28:00Z">
                    <w:rPr/>
                  </w:rPrChange>
                </w:rPr>
                <w:t>0.458</w:t>
              </w:r>
            </w:ins>
            <w:del w:id="614" w:author="Daniel Noble" w:date="2023-07-20T16:28:00Z">
              <w:r w:rsidRPr="00DF19D2" w:rsidDel="001A3317">
                <w:rPr>
                  <w:b/>
                  <w:bCs/>
                </w:rPr>
                <w:delText>0.476</w:delText>
              </w:r>
            </w:del>
          </w:p>
        </w:tc>
        <w:tc>
          <w:tcPr>
            <w:tcW w:w="0" w:type="auto"/>
            <w:tcPrChange w:id="615"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616" w:author="Daniel Noble" w:date="2023-07-20T16:28:00Z">
              <w:r w:rsidRPr="00DF19D2">
                <w:rPr>
                  <w:b/>
                  <w:bCs/>
                  <w:rPrChange w:id="617" w:author="Daniel Noble" w:date="2023-07-20T16:28:00Z">
                    <w:rPr/>
                  </w:rPrChange>
                </w:rPr>
                <w:t>0.534</w:t>
              </w:r>
            </w:ins>
            <w:del w:id="618" w:author="Daniel Noble" w:date="2023-07-20T16:28:00Z">
              <w:r w:rsidRPr="00DF19D2" w:rsidDel="001A3317">
                <w:rPr>
                  <w:b/>
                  <w:bCs/>
                </w:rPr>
                <w:delText>0.526</w:delText>
              </w:r>
            </w:del>
          </w:p>
        </w:tc>
      </w:tr>
      <w:tr w:rsidR="006D4E15" w14:paraId="249DEA64" w14:textId="77777777" w:rsidTr="006D4E15">
        <w:tc>
          <w:tcPr>
            <w:tcW w:w="2188" w:type="pct"/>
            <w:tcPrChange w:id="619"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620"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621" w:author="Daniel Noble" w:date="2023-07-20T16:28:00Z">
              <w:r w:rsidRPr="00DF19D2">
                <w:rPr>
                  <w:b/>
                  <w:bCs/>
                  <w:rPrChange w:id="622" w:author="Daniel Noble" w:date="2023-07-20T16:28:00Z">
                    <w:rPr/>
                  </w:rPrChange>
                </w:rPr>
                <w:t>-0.189</w:t>
              </w:r>
            </w:ins>
            <w:del w:id="623" w:author="Daniel Noble" w:date="2023-07-20T16:28:00Z">
              <w:r w:rsidRPr="00DF19D2" w:rsidDel="001A3317">
                <w:rPr>
                  <w:b/>
                  <w:bCs/>
                </w:rPr>
                <w:delText>-0.196</w:delText>
              </w:r>
            </w:del>
          </w:p>
        </w:tc>
        <w:tc>
          <w:tcPr>
            <w:tcW w:w="0" w:type="auto"/>
            <w:tcPrChange w:id="624"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625" w:author="Daniel Noble" w:date="2023-07-20T16:28:00Z">
              <w:r w:rsidRPr="00DF19D2">
                <w:rPr>
                  <w:b/>
                  <w:bCs/>
                  <w:rPrChange w:id="626" w:author="Daniel Noble" w:date="2023-07-20T16:28:00Z">
                    <w:rPr/>
                  </w:rPrChange>
                </w:rPr>
                <w:t>-0.223</w:t>
              </w:r>
            </w:ins>
            <w:del w:id="627" w:author="Daniel Noble" w:date="2023-07-20T16:28:00Z">
              <w:r w:rsidRPr="00DF19D2" w:rsidDel="001A3317">
                <w:rPr>
                  <w:b/>
                  <w:bCs/>
                </w:rPr>
                <w:delText>-0.216</w:delText>
              </w:r>
            </w:del>
          </w:p>
        </w:tc>
        <w:tc>
          <w:tcPr>
            <w:tcW w:w="0" w:type="auto"/>
            <w:tcPrChange w:id="628"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629" w:author="Daniel Noble" w:date="2023-07-20T16:28:00Z">
              <w:r w:rsidRPr="00DF19D2">
                <w:rPr>
                  <w:b/>
                  <w:bCs/>
                  <w:rPrChange w:id="630" w:author="Daniel Noble" w:date="2023-07-20T16:28:00Z">
                    <w:rPr/>
                  </w:rPrChange>
                </w:rPr>
                <w:t>-0.156</w:t>
              </w:r>
            </w:ins>
            <w:del w:id="631" w:author="Daniel Noble" w:date="2023-07-20T16:28:00Z">
              <w:r w:rsidRPr="00DF19D2" w:rsidDel="001A3317">
                <w:rPr>
                  <w:b/>
                  <w:bCs/>
                </w:rPr>
                <w:delText>-0.178</w:delText>
              </w:r>
            </w:del>
          </w:p>
        </w:tc>
      </w:tr>
      <w:tr w:rsidR="006D4E15" w14:paraId="31EFD8C7" w14:textId="77777777" w:rsidTr="006D4E15">
        <w:tc>
          <w:tcPr>
            <w:tcW w:w="2188" w:type="pct"/>
            <w:tcPrChange w:id="632"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633" w:author="Daniel Noble" w:date="2023-07-20T16:28:00Z">
              <w:tcPr>
                <w:tcW w:w="0" w:type="auto"/>
                <w:gridSpan w:val="2"/>
              </w:tcPr>
            </w:tcPrChange>
          </w:tcPr>
          <w:p w14:paraId="0096281A" w14:textId="138EEC07" w:rsidR="006D4E15" w:rsidRDefault="006D4E15" w:rsidP="006D4E15">
            <w:pPr>
              <w:pStyle w:val="Compact"/>
              <w:contextualSpacing/>
              <w:jc w:val="center"/>
            </w:pPr>
            <w:ins w:id="634" w:author="Daniel Noble" w:date="2023-07-20T16:28:00Z">
              <w:r w:rsidRPr="00546EE8">
                <w:t>0.012</w:t>
              </w:r>
            </w:ins>
            <w:del w:id="635" w:author="Daniel Noble" w:date="2023-07-20T16:28:00Z">
              <w:r w:rsidDel="001A3317">
                <w:delText>0.008</w:delText>
              </w:r>
            </w:del>
          </w:p>
        </w:tc>
        <w:tc>
          <w:tcPr>
            <w:tcW w:w="0" w:type="auto"/>
            <w:tcPrChange w:id="636" w:author="Daniel Noble" w:date="2023-07-20T16:28:00Z">
              <w:tcPr>
                <w:tcW w:w="0" w:type="auto"/>
                <w:gridSpan w:val="2"/>
              </w:tcPr>
            </w:tcPrChange>
          </w:tcPr>
          <w:p w14:paraId="1B8D1276" w14:textId="6DE59324" w:rsidR="006D4E15" w:rsidRDefault="006D4E15" w:rsidP="006D4E15">
            <w:pPr>
              <w:pStyle w:val="Compact"/>
              <w:contextualSpacing/>
              <w:jc w:val="center"/>
            </w:pPr>
            <w:ins w:id="637" w:author="Daniel Noble" w:date="2023-07-20T16:28:00Z">
              <w:r w:rsidRPr="00546EE8">
                <w:t>-0.019</w:t>
              </w:r>
            </w:ins>
            <w:del w:id="638" w:author="Daniel Noble" w:date="2023-07-20T16:28:00Z">
              <w:r w:rsidDel="001A3317">
                <w:delText>-0.021</w:delText>
              </w:r>
            </w:del>
          </w:p>
        </w:tc>
        <w:tc>
          <w:tcPr>
            <w:tcW w:w="0" w:type="auto"/>
            <w:tcPrChange w:id="639" w:author="Daniel Noble" w:date="2023-07-20T16:28:00Z">
              <w:tcPr>
                <w:tcW w:w="0" w:type="auto"/>
              </w:tcPr>
            </w:tcPrChange>
          </w:tcPr>
          <w:p w14:paraId="0E0A085F" w14:textId="1C109FFF" w:rsidR="006D4E15" w:rsidRDefault="006D4E15" w:rsidP="006D4E15">
            <w:pPr>
              <w:pStyle w:val="Compact"/>
              <w:contextualSpacing/>
              <w:jc w:val="center"/>
            </w:pPr>
            <w:ins w:id="640" w:author="Daniel Noble" w:date="2023-07-20T16:28:00Z">
              <w:r w:rsidRPr="00546EE8">
                <w:t>0.041</w:t>
              </w:r>
            </w:ins>
            <w:del w:id="641"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642"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643" w:author="Daniel Noble" w:date="2023-07-20T16:28:00Z">
              <w:tcPr>
                <w:tcW w:w="0" w:type="auto"/>
                <w:gridSpan w:val="2"/>
              </w:tcPr>
            </w:tcPrChange>
          </w:tcPr>
          <w:p w14:paraId="3A41435F" w14:textId="7D70C409" w:rsidR="006D4E15" w:rsidRDefault="006D4E15" w:rsidP="006D4E15">
            <w:pPr>
              <w:pStyle w:val="Compact"/>
              <w:contextualSpacing/>
              <w:jc w:val="center"/>
            </w:pPr>
            <w:ins w:id="644" w:author="Daniel Noble" w:date="2023-07-20T16:28:00Z">
              <w:r w:rsidRPr="00546EE8">
                <w:t>0.025</w:t>
              </w:r>
            </w:ins>
            <w:del w:id="645" w:author="Daniel Noble" w:date="2023-07-20T16:28:00Z">
              <w:r w:rsidDel="001A3317">
                <w:delText>0.022</w:delText>
              </w:r>
            </w:del>
          </w:p>
        </w:tc>
        <w:tc>
          <w:tcPr>
            <w:tcW w:w="0" w:type="auto"/>
            <w:tcBorders>
              <w:bottom w:val="single" w:sz="4" w:space="0" w:color="auto"/>
            </w:tcBorders>
            <w:tcPrChange w:id="646" w:author="Daniel Noble" w:date="2023-07-20T16:28:00Z">
              <w:tcPr>
                <w:tcW w:w="0" w:type="auto"/>
                <w:gridSpan w:val="2"/>
              </w:tcPr>
            </w:tcPrChange>
          </w:tcPr>
          <w:p w14:paraId="74C265A1" w14:textId="0B5BC609" w:rsidR="006D4E15" w:rsidRDefault="006D4E15" w:rsidP="006D4E15">
            <w:pPr>
              <w:pStyle w:val="Compact"/>
              <w:contextualSpacing/>
              <w:jc w:val="center"/>
            </w:pPr>
            <w:ins w:id="647" w:author="Daniel Noble" w:date="2023-07-20T16:28:00Z">
              <w:r w:rsidRPr="00546EE8">
                <w:t>-0.006</w:t>
              </w:r>
            </w:ins>
            <w:del w:id="648" w:author="Daniel Noble" w:date="2023-07-20T16:28:00Z">
              <w:r w:rsidDel="001A3317">
                <w:delText>-0.007</w:delText>
              </w:r>
            </w:del>
          </w:p>
        </w:tc>
        <w:tc>
          <w:tcPr>
            <w:tcW w:w="0" w:type="auto"/>
            <w:tcBorders>
              <w:bottom w:val="single" w:sz="4" w:space="0" w:color="auto"/>
            </w:tcBorders>
            <w:tcPrChange w:id="649" w:author="Daniel Noble" w:date="2023-07-20T16:28:00Z">
              <w:tcPr>
                <w:tcW w:w="0" w:type="auto"/>
              </w:tcPr>
            </w:tcPrChange>
          </w:tcPr>
          <w:p w14:paraId="60C1D4B0" w14:textId="6E36814D" w:rsidR="006D4E15" w:rsidRDefault="006D4E15" w:rsidP="006D4E15">
            <w:pPr>
              <w:pStyle w:val="Compact"/>
              <w:contextualSpacing/>
              <w:jc w:val="center"/>
            </w:pPr>
            <w:ins w:id="650" w:author="Daniel Noble" w:date="2023-07-20T16:28:00Z">
              <w:r w:rsidRPr="00546EE8">
                <w:t>0.055</w:t>
              </w:r>
            </w:ins>
            <w:del w:id="651"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7627F14D"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del w:id="652" w:author="Daniel Noble" w:date="2023-09-07T11:42:00Z">
        <w:r w:rsidR="00AC4E55" w:rsidDel="005C384E">
          <w:delText>Marginalising over age, we found that</w:delText>
        </w:r>
        <w:r w:rsidR="00A74C26" w:rsidDel="005C384E">
          <w:delText xml:space="preserve"> developmental temperature did not impact the </w:delText>
        </w:r>
        <w:r w:rsidR="00D756B0" w:rsidDel="005C384E">
          <w:delText xml:space="preserve">relative contributions of </w:delText>
        </w:r>
        <w:r w:rsidR="00A74C26" w:rsidDel="005C384E">
          <w:delText>additive genetic</w:delText>
        </w:r>
        <w:r w:rsidR="00D756B0" w:rsidDel="005C384E">
          <w:delText>,</w:delText>
        </w:r>
        <w:r w:rsidR="00A74C26" w:rsidDel="005C384E">
          <w:delText xml:space="preserve"> maternal </w:delText>
        </w:r>
        <w:r w:rsidR="00D756B0" w:rsidDel="005C384E">
          <w:delText>variance</w:delText>
        </w:r>
        <w:r w:rsidR="00AC4E55" w:rsidDel="005C384E">
          <w:delText>,</w:delText>
        </w:r>
        <w:r w:rsidR="00D756B0" w:rsidDel="005C384E">
          <w:delText xml:space="preserve"> permanent environment</w:delText>
        </w:r>
        <w:r w:rsidR="00A74C26" w:rsidDel="005C384E">
          <w:delText xml:space="preserve"> variance</w:delText>
        </w:r>
        <w:r w:rsidR="00AC4E55" w:rsidDel="005C384E">
          <w:delText xml:space="preserve"> or residual variance</w:delText>
        </w:r>
        <w:r w:rsidR="00A74C26" w:rsidDel="005C384E">
          <w:delText xml:space="preserve">. </w:delText>
        </w:r>
        <w:r w:rsidR="007650FB" w:rsidDel="005C384E">
          <w:delText>The environmental component of the phenotype (residual variance) explained most of the variability in body mass. Congruently, h</w:delText>
        </w:r>
        <w:r w:rsidR="00496477" w:rsidDel="005C384E">
          <w:delText xml:space="preserve">eritability </w:delText>
        </w:r>
        <w:r w:rsidR="00064253" w:rsidDel="005C384E">
          <w:delText>of mass</w:delText>
        </w:r>
        <w:r w:rsidR="00241903" w:rsidDel="005C384E">
          <w:delText xml:space="preserve"> was generally low </w:delText>
        </w:r>
        <w:r w:rsidR="007650FB" w:rsidDel="005C384E">
          <w:delText>across</w:delText>
        </w:r>
        <w:r w:rsidR="00064253" w:rsidDel="005C384E">
          <w:delText xml:space="preserve"> ontogeny</w:delText>
        </w:r>
        <w:r w:rsidR="00A74C26" w:rsidDel="005C384E">
          <w:delText xml:space="preserve">, </w:delText>
        </w:r>
        <w:r w:rsidDel="005C384E">
          <w:delText>increasing</w:delText>
        </w:r>
        <w:r w:rsidR="00496477" w:rsidDel="005C384E">
          <w:delText xml:space="preserve"> at </w:delText>
        </w:r>
        <w:r w:rsidDel="005C384E">
          <w:delText>one year of age</w:delText>
        </w:r>
      </w:del>
      <w:ins w:id="653" w:author="Daniel Noble" w:date="2023-09-07T11:42:00Z">
        <w:r w:rsidR="005C384E">
          <w:t xml:space="preserve">We found </w:t>
        </w:r>
      </w:ins>
      <w:ins w:id="654" w:author="Daniel Noble" w:date="2023-09-07T15:57:00Z">
        <w:r w:rsidR="00CE6372">
          <w:t xml:space="preserve">low to </w:t>
        </w:r>
      </w:ins>
      <w:ins w:id="655" w:author="Daniel Noble" w:date="2023-09-07T11:42:00Z">
        <w:r w:rsidR="005C384E">
          <w:t>moderate heritability (</w:t>
        </w:r>
      </w:ins>
      <w:ins w:id="656" w:author="Daniel Noble" w:date="2023-09-07T11:45:00Z">
        <w:r w:rsidR="008445DC">
          <w:t>h</w:t>
        </w:r>
        <w:r w:rsidR="008445DC" w:rsidRPr="008445DC">
          <w:rPr>
            <w:vertAlign w:val="superscript"/>
            <w:rPrChange w:id="657" w:author="Daniel Noble" w:date="2023-09-07T11:45:00Z">
              <w:rPr/>
            </w:rPrChange>
          </w:rPr>
          <w:t>2</w:t>
        </w:r>
      </w:ins>
      <w:ins w:id="658" w:author="Daniel Noble" w:date="2023-09-07T11:42:00Z">
        <w:r w:rsidR="005C384E">
          <w:t>~</w:t>
        </w:r>
      </w:ins>
      <w:ins w:id="659" w:author="Daniel Noble" w:date="2023-09-07T11:43:00Z">
        <w:r w:rsidR="005C384E">
          <w:t xml:space="preserve"> 0.</w:t>
        </w:r>
      </w:ins>
      <w:ins w:id="660" w:author="Daniel Noble" w:date="2023-09-07T15:26:00Z">
        <w:r w:rsidR="001835AB">
          <w:t>1</w:t>
        </w:r>
      </w:ins>
      <w:ins w:id="661" w:author="Daniel Noble" w:date="2023-09-07T12:07:00Z">
        <w:r w:rsidR="007D59E3">
          <w:t>5</w:t>
        </w:r>
      </w:ins>
      <w:ins w:id="662" w:author="Daniel Noble" w:date="2023-09-07T11:43:00Z">
        <w:r w:rsidR="005C384E">
          <w:t>) and high maternal effec</w:t>
        </w:r>
      </w:ins>
      <w:ins w:id="663" w:author="Daniel Noble" w:date="2023-09-07T11:44:00Z">
        <w:r w:rsidR="005C384E">
          <w:t>ts (</w:t>
        </w:r>
      </w:ins>
      <w:ins w:id="664" w:author="Daniel Noble" w:date="2023-09-07T11:45:00Z">
        <w:r w:rsidR="008445DC">
          <w:t>M</w:t>
        </w:r>
        <w:r w:rsidR="008445DC" w:rsidRPr="008445DC">
          <w:rPr>
            <w:vertAlign w:val="superscript"/>
            <w:rPrChange w:id="665" w:author="Daniel Noble" w:date="2023-09-07T11:45:00Z">
              <w:rPr/>
            </w:rPrChange>
          </w:rPr>
          <w:t>2</w:t>
        </w:r>
      </w:ins>
      <w:ins w:id="666" w:author="Daniel Noble" w:date="2023-09-07T11:44:00Z">
        <w:r w:rsidR="005C384E">
          <w:t>~0.</w:t>
        </w:r>
      </w:ins>
      <w:ins w:id="667" w:author="Daniel Noble" w:date="2023-09-07T15:26:00Z">
        <w:r w:rsidR="001835AB">
          <w:t>7</w:t>
        </w:r>
      </w:ins>
      <w:ins w:id="668" w:author="Daniel Noble" w:date="2023-09-07T11:44:00Z">
        <w:r w:rsidR="005C384E">
          <w:t xml:space="preserve">0) </w:t>
        </w:r>
      </w:ins>
      <w:ins w:id="669" w:author="Daniel Noble" w:date="2023-09-07T15:57:00Z">
        <w:r w:rsidR="00CE6372">
          <w:t>with both varying</w:t>
        </w:r>
      </w:ins>
      <w:ins w:id="670" w:author="Daniel Noble" w:date="2023-09-07T11:45:00Z">
        <w:r w:rsidR="005C384E">
          <w:t xml:space="preserve"> </w:t>
        </w:r>
      </w:ins>
      <w:del w:id="671" w:author="Daniel Noble" w:date="2023-09-07T11:44:00Z">
        <w:r w:rsidR="00496477" w:rsidDel="005C384E">
          <w:delText>.</w:delText>
        </w:r>
      </w:del>
      <w:ins w:id="672" w:author="Daniel Noble" w:date="2023-09-07T11:44:00Z">
        <w:r w:rsidR="005C384E">
          <w:t>across age</w:t>
        </w:r>
        <w:r w:rsidR="005C384E">
          <w:t>.</w:t>
        </w:r>
      </w:ins>
      <w:r w:rsidR="00496477">
        <w:t xml:space="preserve"> </w:t>
      </w:r>
      <w:r w:rsidR="00A74C26">
        <w:t xml:space="preserve">As </w:t>
      </w:r>
      <w:r w:rsidR="00A74C26">
        <w:lastRenderedPageBreak/>
        <w:t>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ins w:id="673" w:author="Daniel Noble" w:date="2023-09-07T15:59:00Z">
        <w:r w:rsidR="004F6B2E">
          <w:t xml:space="preserve">In contrast, heritability increased with age, peaking around </w:t>
        </w:r>
      </w:ins>
      <w:ins w:id="674" w:author="Daniel Noble" w:date="2023-09-07T16:00:00Z">
        <w:r w:rsidR="004F6B2E">
          <w:t xml:space="preserve">130-180 days before decreasing slightly. Part of these changes reflected differences in </w:t>
        </w:r>
      </w:ins>
      <w:del w:id="675" w:author="Daniel Noble" w:date="2023-09-07T16:00:00Z">
        <w:r w:rsidR="007650FB" w:rsidDel="004F6B2E">
          <w:delText xml:space="preserve">Upon hatching, </w:delText>
        </w:r>
      </w:del>
      <w:r w:rsidR="007650FB">
        <w:t>the residual variance</w:t>
      </w:r>
      <w:r w:rsidR="00AC4E55">
        <w:t xml:space="preserve"> </w:t>
      </w:r>
      <w:ins w:id="676" w:author="Daniel Noble" w:date="2023-09-07T16:01:00Z">
        <w:r w:rsidR="004F6B2E">
          <w:t xml:space="preserve">that changed across ag. </w:t>
        </w:r>
      </w:ins>
      <w:del w:id="677" w:author="Daniel Noble" w:date="2023-09-07T16:01:00Z">
        <w:r w:rsidR="007650FB" w:rsidDel="004F6B2E">
          <w:delText xml:space="preserve">component </w:delText>
        </w:r>
        <w:r w:rsidR="00DA32AF" w:rsidDel="004F6B2E">
          <w:delText xml:space="preserve">of body mass </w:delText>
        </w:r>
        <w:r w:rsidR="007650FB" w:rsidDel="004F6B2E">
          <w:delText xml:space="preserve">was much higher in lizards that were reared at </w:delText>
        </w:r>
      </w:del>
      <w:del w:id="678" w:author="Daniel Noble" w:date="2023-09-07T15:58:00Z">
        <w:r w:rsidR="007650FB" w:rsidDel="004F6B2E">
          <w:delText xml:space="preserve">cold </w:delText>
        </w:r>
      </w:del>
      <w:del w:id="679" w:author="Daniel Noble" w:date="2023-09-07T16:01:00Z">
        <w:r w:rsidR="00DA32AF" w:rsidDel="004F6B2E">
          <w:delText xml:space="preserve">incubation </w:delText>
        </w:r>
        <w:r w:rsidR="007650FB" w:rsidDel="004F6B2E">
          <w:delText xml:space="preserve">temperatures, suggesting that </w:delText>
        </w:r>
        <w:r w:rsidR="00DA32AF" w:rsidDel="004F6B2E">
          <w:delText>aspects of development</w:delText>
        </w:r>
        <w:r w:rsidR="007650FB" w:rsidDel="004F6B2E">
          <w:delText xml:space="preserve"> environment played a bigger role in determining</w:delText>
        </w:r>
        <w:r w:rsidR="00DA32AF" w:rsidDel="004F6B2E">
          <w:delText xml:space="preserve"> their</w:delText>
        </w:r>
        <w:r w:rsidR="007650FB" w:rsidDel="004F6B2E">
          <w:delText xml:space="preserve"> hatching mass. </w:delText>
        </w:r>
      </w:del>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64F70D14" w:rsidR="005561AB" w:rsidRDefault="00554852" w:rsidP="00841599">
      <w:pPr>
        <w:contextualSpacing/>
      </w:pPr>
      <w:r>
        <w:t>In ectotherms, temperature plays a pervasive role in phenotypic development</w:t>
      </w:r>
      <w:ins w:id="680" w:author="Daniel Noble" w:date="2023-07-18T13:07:00Z">
        <w:r w:rsidR="00182A10">
          <w:t xml:space="preserve"> </w:t>
        </w:r>
      </w:ins>
      <w:r w:rsidR="00182A10">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 </w:instrText>
      </w:r>
      <w:r w:rsidR="00B45B3A">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DATA </w:instrText>
      </w:r>
      <w:r w:rsidR="00B45B3A">
        <w:fldChar w:fldCharType="end"/>
      </w:r>
      <w:r w:rsidR="00182A10">
        <w:fldChar w:fldCharType="separate"/>
      </w:r>
      <w:r w:rsidR="00B45B3A">
        <w:rPr>
          <w:noProof/>
        </w:rPr>
        <w:t>(</w:t>
      </w:r>
      <w:hyperlink w:anchor="_ENREF_26" w:tooltip="Eyck, 2019 #22" w:history="1">
        <w:r w:rsidR="008429BB" w:rsidRPr="008429BB">
          <w:rPr>
            <w:rStyle w:val="Hyperlink"/>
          </w:rPr>
          <w:t>Eyck</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 xml:space="preserve">; </w:t>
      </w:r>
      <w:hyperlink w:history="1">
        <w:r w:rsidR="008429BB" w:rsidRPr="008429BB">
          <w:rPr>
            <w:rStyle w:val="Hyperlink"/>
          </w:rPr>
          <w:t>O’Dea</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94" w:tooltip="While, 2018 #42" w:history="1">
        <w:r w:rsidR="008429BB" w:rsidRPr="008429BB">
          <w:rPr>
            <w:rStyle w:val="Hyperlink"/>
          </w:rPr>
          <w:t>While</w:t>
        </w:r>
        <w:r w:rsidR="008429BB" w:rsidRPr="008429BB">
          <w:rPr>
            <w:rStyle w:val="Hyperlink"/>
            <w:i/>
          </w:rPr>
          <w:t xml:space="preserve"> et al</w:t>
        </w:r>
        <w:r w:rsidR="008429BB" w:rsidRPr="008429BB">
          <w:rPr>
            <w:rStyle w:val="Hyperlink"/>
          </w:rPr>
          <w:t>, 2018</w:t>
        </w:r>
      </w:hyperlink>
      <w:r w:rsidR="00B45B3A">
        <w:rPr>
          <w:noProof/>
        </w:rPr>
        <w:t>)</w:t>
      </w:r>
      <w:r w:rsidR="00182A10">
        <w:fldChar w:fldCharType="end"/>
      </w:r>
      <w:del w:id="681"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682" w:author="Daniel Noble" w:date="2023-07-18T13:26:00Z">
        <w:r w:rsidR="00E5764A">
          <w:t>While w</w:t>
        </w:r>
      </w:ins>
      <w:ins w:id="683" w:author="Daniel Noble" w:date="2023-07-18T13:24:00Z">
        <w:r w:rsidR="00E5764A">
          <w:t>e found that hot lizards were smaller than cold incubated lizards at hatching</w:t>
        </w:r>
      </w:ins>
      <w:ins w:id="684" w:author="Daniel Noble" w:date="2023-07-18T13:26:00Z">
        <w:r w:rsidR="00E5764A">
          <w:t xml:space="preserve">, </w:t>
        </w:r>
      </w:ins>
      <w:del w:id="685" w:author="Daniel Noble" w:date="2023-07-18T13:24:00Z">
        <w:r w:rsidR="00A12A73" w:rsidDel="00E5764A">
          <w:delText xml:space="preserve">Contrary </w:delText>
        </w:r>
      </w:del>
      <w:del w:id="686"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687" w:author="Daniel Noble" w:date="2023-07-18T14:36:00Z">
        <w:r w:rsidR="00D867D3" w:rsidDel="00123721">
          <w:delText xml:space="preserve">researchers </w:delText>
        </w:r>
      </w:del>
      <w:ins w:id="688" w:author="Daniel Noble" w:date="2023-07-18T14:36:00Z">
        <w:r w:rsidR="00123721">
          <w:t xml:space="preserve">studies ha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 </w:instrText>
      </w:r>
      <w:r w:rsidR="00B45B3A">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1" w:tooltip="De Jong, 2023 #96" w:history="1">
        <w:r w:rsidR="008429BB" w:rsidRPr="008429BB">
          <w:rPr>
            <w:rStyle w:val="Hyperlink"/>
          </w:rPr>
          <w:t>De Jong</w:t>
        </w:r>
        <w:r w:rsidR="008429BB" w:rsidRPr="008429BB">
          <w:rPr>
            <w:rStyle w:val="Hyperlink"/>
            <w:i/>
          </w:rPr>
          <w:t xml:space="preserve"> et al</w:t>
        </w:r>
        <w:r w:rsidR="008429BB" w:rsidRPr="008429BB">
          <w:rPr>
            <w:rStyle w:val="Hyperlink"/>
          </w:rPr>
          <w:t>, 2023</w:t>
        </w:r>
      </w:hyperlink>
      <w:r w:rsidR="00B45B3A">
        <w:rPr>
          <w:noProof/>
        </w:rPr>
        <w:t xml:space="preserve">; </w:t>
      </w:r>
      <w:hyperlink w:anchor="_ENREF_25" w:tooltip="Elphick, 1999 #43" w:history="1">
        <w:r w:rsidR="008429BB" w:rsidRPr="008429BB">
          <w:rPr>
            <w:rStyle w:val="Hyperlink"/>
          </w:rPr>
          <w:t>Elphick and Shine, 1999</w:t>
        </w:r>
      </w:hyperlink>
      <w:r w:rsidR="00B45B3A">
        <w:rPr>
          <w:noProof/>
        </w:rPr>
        <w:t xml:space="preserve">; </w:t>
      </w:r>
      <w:hyperlink w:anchor="_ENREF_41" w:tooltip="Hare, 2004 #94" w:history="1">
        <w:r w:rsidR="008429BB" w:rsidRPr="008429BB">
          <w:rPr>
            <w:rStyle w:val="Hyperlink"/>
          </w:rPr>
          <w:t>Hare</w:t>
        </w:r>
        <w:r w:rsidR="008429BB" w:rsidRPr="008429BB">
          <w:rPr>
            <w:rStyle w:val="Hyperlink"/>
            <w:i/>
          </w:rPr>
          <w:t xml:space="preserve"> et al</w:t>
        </w:r>
        <w:r w:rsidR="008429BB" w:rsidRPr="008429BB">
          <w:rPr>
            <w:rStyle w:val="Hyperlink"/>
          </w:rPr>
          <w:t>, 2004</w:t>
        </w:r>
      </w:hyperlink>
      <w:r w:rsidR="00B45B3A">
        <w:rPr>
          <w:noProof/>
        </w:rPr>
        <w:t xml:space="preserve">; </w:t>
      </w:r>
      <w:hyperlink w:history="1">
        <w:r w:rsidR="008429BB" w:rsidRPr="008429BB">
          <w:rPr>
            <w:rStyle w:val="Hyperlink"/>
          </w:rPr>
          <w:t>Verdú‐Ricoy</w:t>
        </w:r>
        <w:r w:rsidR="008429BB" w:rsidRPr="008429BB">
          <w:rPr>
            <w:rStyle w:val="Hyperlink"/>
            <w:i/>
          </w:rPr>
          <w:t xml:space="preserve"> et al</w:t>
        </w:r>
        <w:r w:rsidR="008429BB" w:rsidRPr="008429BB">
          <w:rPr>
            <w:rStyle w:val="Hyperlink"/>
          </w:rPr>
          <w:t>, 2014</w:t>
        </w:r>
      </w:hyperlink>
      <w:r w:rsidR="00B45B3A">
        <w:rPr>
          <w:noProof/>
        </w:rPr>
        <w:t>)</w:t>
      </w:r>
      <w:r w:rsidR="00E834C5">
        <w:fldChar w:fldCharType="end"/>
      </w:r>
      <w:del w:id="689"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690" w:author="Daniel Noble" w:date="2023-07-06T16:14:00Z">
        <w:r w:rsidR="00DF6498" w:rsidDel="00103DE6">
          <w:delText xml:space="preserve">have </w:delText>
        </w:r>
      </w:del>
      <w:r w:rsidR="0030316B">
        <w:t xml:space="preserve">others </w:t>
      </w:r>
      <w:ins w:id="691"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B45B3A">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B45B3A">
        <w:rPr>
          <w:noProof/>
        </w:rPr>
        <w:t>(</w:t>
      </w:r>
      <w:hyperlink w:anchor="_ENREF_1" w:tooltip="Andrews, 2000 #44" w:history="1">
        <w:r w:rsidR="008429BB" w:rsidRPr="008429BB">
          <w:rPr>
            <w:rStyle w:val="Hyperlink"/>
          </w:rPr>
          <w:t>Andrews</w:t>
        </w:r>
        <w:r w:rsidR="008429BB" w:rsidRPr="008429BB">
          <w:rPr>
            <w:rStyle w:val="Hyperlink"/>
            <w:i/>
          </w:rPr>
          <w:t xml:space="preserve"> et al</w:t>
        </w:r>
        <w:r w:rsidR="008429BB" w:rsidRPr="008429BB">
          <w:rPr>
            <w:rStyle w:val="Hyperlink"/>
          </w:rPr>
          <w:t>, 2000</w:t>
        </w:r>
      </w:hyperlink>
      <w:r w:rsidR="00B45B3A">
        <w:rPr>
          <w:noProof/>
        </w:rPr>
        <w:t xml:space="preserve">; </w:t>
      </w:r>
      <w:hyperlink w:anchor="_ENREF_38" w:tooltip="Goodman, 2008 #45" w:history="1">
        <w:r w:rsidR="008429BB" w:rsidRPr="008429BB">
          <w:rPr>
            <w:rStyle w:val="Hyperlink"/>
          </w:rPr>
          <w:t>Goodman, 2008</w:t>
        </w:r>
      </w:hyperlink>
      <w:r w:rsidR="00B45B3A">
        <w:rPr>
          <w:noProof/>
        </w:rPr>
        <w:t>)</w:t>
      </w:r>
      <w:r w:rsidR="00182A10">
        <w:fldChar w:fldCharType="end"/>
      </w:r>
      <w:del w:id="692"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 </w:instrText>
      </w:r>
      <w:r w:rsidR="00B45B3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DATA </w:instrText>
      </w:r>
      <w:r w:rsidR="00B45B3A">
        <w:fldChar w:fldCharType="end"/>
      </w:r>
      <w:r w:rsidR="00182A10">
        <w:fldChar w:fldCharType="separate"/>
      </w:r>
      <w:r w:rsidR="00B45B3A">
        <w:rPr>
          <w:noProof/>
        </w:rPr>
        <w:t xml:space="preserve">(e.g., Bassiana dupreyi, </w:t>
      </w:r>
      <w:hyperlink w:anchor="_ENREF_24" w:tooltip="Elphick, 1998 #46" w:history="1">
        <w:r w:rsidR="008429BB" w:rsidRPr="008429BB">
          <w:rPr>
            <w:rStyle w:val="Hyperlink"/>
          </w:rPr>
          <w:t>Elphick and Shine, 1998</w:t>
        </w:r>
      </w:hyperlink>
      <w:r w:rsidR="00B45B3A">
        <w:rPr>
          <w:noProof/>
        </w:rPr>
        <w:t xml:space="preserve">; </w:t>
      </w:r>
      <w:hyperlink w:anchor="_ENREF_25" w:tooltip="Elphick, 1999 #43" w:history="1">
        <w:r w:rsidR="008429BB" w:rsidRPr="008429BB">
          <w:rPr>
            <w:rStyle w:val="Hyperlink"/>
          </w:rPr>
          <w:t>Elphick and Shine, 1999</w:t>
        </w:r>
      </w:hyperlink>
      <w:r w:rsidR="00B45B3A">
        <w:rPr>
          <w:noProof/>
        </w:rPr>
        <w:t xml:space="preserve">; </w:t>
      </w:r>
      <w:hyperlink w:anchor="_ENREF_31" w:tooltip="Flatt, 2001 #47" w:history="1">
        <w:r w:rsidR="008429BB" w:rsidRPr="008429BB">
          <w:rPr>
            <w:rStyle w:val="Hyperlink"/>
          </w:rPr>
          <w:t>Flatt</w:t>
        </w:r>
        <w:r w:rsidR="008429BB" w:rsidRPr="008429BB">
          <w:rPr>
            <w:rStyle w:val="Hyperlink"/>
            <w:i/>
          </w:rPr>
          <w:t xml:space="preserve"> et al</w:t>
        </w:r>
        <w:r w:rsidR="008429BB" w:rsidRPr="008429BB">
          <w:rPr>
            <w:rStyle w:val="Hyperlink"/>
          </w:rPr>
          <w:t>, 2001</w:t>
        </w:r>
      </w:hyperlink>
      <w:r w:rsidR="00B45B3A">
        <w:rPr>
          <w:noProof/>
        </w:rPr>
        <w:t xml:space="preserve">; </w:t>
      </w:r>
      <w:hyperlink w:anchor="_ENREF_84" w:tooltip="Telemeco, 2010 #48" w:history="1">
        <w:r w:rsidR="008429BB" w:rsidRPr="008429BB">
          <w:rPr>
            <w:rStyle w:val="Hyperlink"/>
          </w:rPr>
          <w:t>Telemeco</w:t>
        </w:r>
        <w:r w:rsidR="008429BB" w:rsidRPr="008429BB">
          <w:rPr>
            <w:rStyle w:val="Hyperlink"/>
            <w:i/>
          </w:rPr>
          <w:t xml:space="preserve"> et al</w:t>
        </w:r>
        <w:r w:rsidR="008429BB" w:rsidRPr="008429BB">
          <w:rPr>
            <w:rStyle w:val="Hyperlink"/>
          </w:rPr>
          <w:t>, 2010</w:t>
        </w:r>
      </w:hyperlink>
      <w:r w:rsidR="00B45B3A">
        <w:rPr>
          <w:noProof/>
        </w:rPr>
        <w:t>)</w:t>
      </w:r>
      <w:r w:rsidR="00182A10">
        <w:fldChar w:fldCharType="end"/>
      </w:r>
      <w:ins w:id="693" w:author="Daniel Noble" w:date="2023-07-18T14:58:00Z">
        <w:r w:rsidR="00856A2E">
          <w:t xml:space="preserve">, and we had </w:t>
        </w:r>
      </w:ins>
      <w:ins w:id="694" w:author="Daniel Noble" w:date="2023-07-18T14:59:00Z">
        <w:r w:rsidR="00856A2E">
          <w:t>more</w:t>
        </w:r>
      </w:ins>
      <w:ins w:id="695" w:author="Daniel Noble" w:date="2023-07-18T14:58:00Z">
        <w:r w:rsidR="00856A2E">
          <w:t xml:space="preserve"> data across life compared </w:t>
        </w:r>
      </w:ins>
      <w:ins w:id="696" w:author="Daniel Noble" w:date="2023-07-18T15:00:00Z">
        <w:r w:rsidR="00856A2E">
          <w:t>with</w:t>
        </w:r>
      </w:ins>
      <w:ins w:id="697" w:author="Daniel Noble" w:date="2023-07-18T14:58:00Z">
        <w:r w:rsidR="00856A2E">
          <w:t xml:space="preserve"> </w:t>
        </w:r>
      </w:ins>
      <w:ins w:id="698" w:author="Daniel Noble" w:date="2023-07-18T15:10:00Z">
        <w:r w:rsidR="00E834C5">
          <w:t xml:space="preserve">many </w:t>
        </w:r>
      </w:ins>
      <w:ins w:id="699" w:author="Daniel Noble" w:date="2023-07-18T14:58:00Z">
        <w:r w:rsidR="00856A2E">
          <w:t>other studies</w:t>
        </w:r>
      </w:ins>
      <w:del w:id="700"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701" w:author="Daniel Noble" w:date="2023-07-18T15:11:00Z">
        <w:r w:rsidR="003B587E">
          <w:t xml:space="preserve"> (e.g., polynomial regression versus </w:t>
        </w:r>
        <w:r w:rsidR="003B587E" w:rsidRPr="003B587E">
          <w:t xml:space="preserve">Von </w:t>
        </w:r>
        <w:proofErr w:type="spellStart"/>
        <w:r w:rsidR="003B587E" w:rsidRPr="003B587E">
          <w:t>Bertalanffy</w:t>
        </w:r>
        <w:proofErr w:type="spellEnd"/>
        <w:r w:rsidR="003B587E" w:rsidRPr="003B587E">
          <w:t xml:space="preserve"> growth</w:t>
        </w:r>
        <w:r w:rsidR="003B587E">
          <w:t xml:space="preserve"> models)</w:t>
        </w:r>
      </w:ins>
      <w:r w:rsidR="00D867D3">
        <w:t xml:space="preserve">. </w:t>
      </w:r>
      <w:ins w:id="702" w:author="Daniel Noble" w:date="2023-07-18T15:12:00Z">
        <w:r w:rsidR="003B587E">
          <w:t xml:space="preserve">In addition, </w:t>
        </w:r>
      </w:ins>
      <w:del w:id="703" w:author="Daniel Noble" w:date="2023-07-18T15:12:00Z">
        <w:r w:rsidR="00D867D3" w:rsidDel="003B587E">
          <w:delText>V</w:delText>
        </w:r>
        <w:r w:rsidR="002307AF" w:rsidDel="003B587E">
          <w:delText xml:space="preserve">ery </w:delText>
        </w:r>
      </w:del>
      <w:ins w:id="704" w:author="Daniel Noble" w:date="2023-07-18T15:12:00Z">
        <w:r w:rsidR="003B587E">
          <w:t xml:space="preserve">very </w:t>
        </w:r>
      </w:ins>
      <w:r w:rsidR="002307AF">
        <w:t xml:space="preserve">few studies account for individual variation in hatching mass or growth trajectories. </w:t>
      </w:r>
      <w:del w:id="705" w:author="Daniel Noble" w:date="2023-09-07T16:02:00Z">
        <w:r w:rsidR="00EC7055" w:rsidDel="009D724A">
          <w:delText>Indeed, i</w:delText>
        </w:r>
        <w:r w:rsidR="002307AF" w:rsidDel="009D724A">
          <w:delText xml:space="preserve">f we did not account for </w:delText>
        </w:r>
        <w:r w:rsidR="002307AF" w:rsidRPr="002A1B11" w:rsidDel="009D724A">
          <w:delText xml:space="preserve">among individual variance in our models, significant treatment differences in growth </w:delText>
        </w:r>
        <w:r w:rsidR="00EC7055" w:rsidRPr="002A1B11" w:rsidDel="009D724A">
          <w:delText xml:space="preserve">can be detected </w:delText>
        </w:r>
        <w:r w:rsidR="002307AF" w:rsidRPr="002A1B11" w:rsidDel="009D724A">
          <w:delText>(</w:delText>
        </w:r>
        <w:r w:rsidR="00A74C5F" w:rsidRPr="002A1B11" w:rsidDel="009D724A">
          <w:delText>Table S</w:delText>
        </w:r>
        <w:r w:rsidR="002A1B11" w:rsidRPr="002A1B11" w:rsidDel="009D724A">
          <w:delText>10</w:delText>
        </w:r>
        <w:r w:rsidR="002307AF" w:rsidRPr="002A1B11" w:rsidDel="009D724A">
          <w:delText xml:space="preserve">). </w:delText>
        </w:r>
      </w:del>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706"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52815D9"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707" w:author="Daniel Noble" w:date="2023-09-07T16:03:00Z">
        <w:r w:rsidR="009D724A">
          <w:t xml:space="preserve">lizards from </w:t>
        </w:r>
      </w:ins>
      <w:ins w:id="708" w:author="Daniel Noble" w:date="2023-07-18T15:15:00Z">
        <w:r w:rsidR="00D6621D">
          <w:t xml:space="preserve">the </w:t>
        </w:r>
      </w:ins>
      <w:r w:rsidR="007009B1">
        <w:t xml:space="preserve">cold incubation </w:t>
      </w:r>
      <w:del w:id="709" w:author="Daniel Noble" w:date="2023-09-07T16:03:00Z">
        <w:r w:rsidR="007009B1" w:rsidDel="009D724A">
          <w:delText>treatment</w:delText>
        </w:r>
        <w:r w:rsidR="007279B3" w:rsidDel="009D724A">
          <w:delText xml:space="preserve"> group</w:delText>
        </w:r>
      </w:del>
      <w:ins w:id="710" w:author="Daniel Noble" w:date="2023-09-07T16:03:00Z">
        <w:r w:rsidR="009D724A">
          <w:t>treatment</w:t>
        </w:r>
      </w:ins>
      <w:r w:rsidR="007009B1">
        <w:t xml:space="preserve"> </w:t>
      </w:r>
      <w:r w:rsidR="009146F3">
        <w:t>attained</w:t>
      </w:r>
      <w:r w:rsidR="007009B1">
        <w:t xml:space="preserve"> higher hatching mass compared to</w:t>
      </w:r>
      <w:r w:rsidR="007279B3">
        <w:t xml:space="preserve"> their hot counterparts</w:t>
      </w:r>
      <w:ins w:id="711" w:author="Daniel Noble" w:date="2023-07-18T14:30:00Z">
        <w:r w:rsidR="00123721" w:rsidRPr="00123721">
          <w:t xml:space="preserve"> </w:t>
        </w:r>
      </w:ins>
      <w:ins w:id="712"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 </w:instrText>
      </w:r>
      <w:r w:rsidR="00B45B3A">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DATA </w:instrText>
      </w:r>
      <w:r w:rsidR="00B45B3A">
        <w:fldChar w:fldCharType="end"/>
      </w:r>
      <w:r w:rsidR="00123721">
        <w:fldChar w:fldCharType="separate"/>
      </w:r>
      <w:r w:rsidR="00B45B3A">
        <w:rPr>
          <w:noProof/>
        </w:rPr>
        <w:t>(</w:t>
      </w:r>
      <w:hyperlink w:anchor="_ENREF_20" w:tooltip="Dayananda, 2016 #49" w:history="1">
        <w:r w:rsidR="008429BB" w:rsidRPr="008429BB">
          <w:rPr>
            <w:rStyle w:val="Hyperlink"/>
          </w:rPr>
          <w:t>Dayananda</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23" w:tooltip="Downes, 1999 #50" w:history="1">
        <w:r w:rsidR="008429BB" w:rsidRPr="008429BB">
          <w:rPr>
            <w:rStyle w:val="Hyperlink"/>
          </w:rPr>
          <w:t>Downes and Shine, 1999</w:t>
        </w:r>
      </w:hyperlink>
      <w:r w:rsidR="00B45B3A">
        <w:rPr>
          <w:noProof/>
        </w:rPr>
        <w:t xml:space="preserve">; </w:t>
      </w:r>
      <w:hyperlink w:anchor="_ENREF_31" w:tooltip="Flatt, 2001 #47" w:history="1">
        <w:r w:rsidR="008429BB" w:rsidRPr="008429BB">
          <w:rPr>
            <w:rStyle w:val="Hyperlink"/>
          </w:rPr>
          <w:t>Flatt</w:t>
        </w:r>
        <w:r w:rsidR="008429BB" w:rsidRPr="008429BB">
          <w:rPr>
            <w:rStyle w:val="Hyperlink"/>
            <w:i/>
          </w:rPr>
          <w:t xml:space="preserve"> et al</w:t>
        </w:r>
        <w:r w:rsidR="008429BB" w:rsidRPr="008429BB">
          <w:rPr>
            <w:rStyle w:val="Hyperlink"/>
          </w:rPr>
          <w:t>, 2001</w:t>
        </w:r>
      </w:hyperlink>
      <w:r w:rsidR="00B45B3A">
        <w:rPr>
          <w:noProof/>
        </w:rPr>
        <w:t xml:space="preserve">; </w:t>
      </w:r>
      <w:hyperlink w:anchor="_ENREF_37" w:tooltip="Goodman, 2013 #51" w:history="1">
        <w:r w:rsidR="008429BB" w:rsidRPr="008429BB">
          <w:rPr>
            <w:rStyle w:val="Hyperlink"/>
          </w:rPr>
          <w:t>Goodman</w:t>
        </w:r>
        <w:r w:rsidR="008429BB" w:rsidRPr="008429BB">
          <w:rPr>
            <w:rStyle w:val="Hyperlink"/>
            <w:i/>
          </w:rPr>
          <w:t xml:space="preserve"> et al</w:t>
        </w:r>
        <w:r w:rsidR="008429BB" w:rsidRPr="008429BB">
          <w:rPr>
            <w:rStyle w:val="Hyperlink"/>
          </w:rPr>
          <w:t>, 2013</w:t>
        </w:r>
      </w:hyperlink>
      <w:r w:rsidR="00B45B3A">
        <w:rPr>
          <w:noProof/>
        </w:rPr>
        <w:t>)</w:t>
      </w:r>
      <w:r w:rsidR="00123721">
        <w:fldChar w:fldCharType="end"/>
      </w:r>
      <w:del w:id="713"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714" w:author="Daniel Noble" w:date="2023-07-18T14:35:00Z">
        <w:r w:rsidR="00123721" w:rsidRPr="00123721">
          <w:t xml:space="preserve"> </w:t>
        </w:r>
      </w:ins>
      <w:r w:rsidR="00E834C5">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B45B3A">
        <w:rPr>
          <w:noProof/>
        </w:rPr>
        <w:t>(</w:t>
      </w:r>
      <w:hyperlink w:anchor="_ENREF_2" w:tooltip="Angilletta Jr, 2017 #89" w:history="1">
        <w:r w:rsidR="008429BB" w:rsidRPr="008429BB">
          <w:rPr>
            <w:rStyle w:val="Hyperlink"/>
          </w:rPr>
          <w:t>Angilletta Jr</w:t>
        </w:r>
        <w:r w:rsidR="008429BB" w:rsidRPr="008429BB">
          <w:rPr>
            <w:rStyle w:val="Hyperlink"/>
            <w:i/>
          </w:rPr>
          <w:t xml:space="preserve"> et al</w:t>
        </w:r>
        <w:r w:rsidR="008429BB" w:rsidRPr="008429BB">
          <w:rPr>
            <w:rStyle w:val="Hyperlink"/>
          </w:rPr>
          <w:t>, 2017</w:t>
        </w:r>
      </w:hyperlink>
      <w:r w:rsidR="00B45B3A">
        <w:rPr>
          <w:noProof/>
        </w:rPr>
        <w:t>)</w:t>
      </w:r>
      <w:r w:rsidR="00E834C5">
        <w:fldChar w:fldCharType="end"/>
      </w:r>
      <w:del w:id="715"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716" w:author="Daniel Noble" w:date="2023-07-18T14:35:00Z">
        <w:r w:rsidR="00123721">
          <w:t xml:space="preserve"> </w:t>
        </w:r>
      </w:ins>
      <w:r w:rsidR="00E834C5">
        <w:fldChar w:fldCharType="begin"/>
      </w:r>
      <w:r w:rsidR="00B45B3A">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B45B3A">
        <w:rPr>
          <w:noProof/>
        </w:rPr>
        <w:t>(</w:t>
      </w:r>
      <w:hyperlink w:anchor="_ENREF_32" w:tooltip="Forster, 2012 #52" w:history="1">
        <w:r w:rsidR="008429BB" w:rsidRPr="008429BB">
          <w:rPr>
            <w:rStyle w:val="Hyperlink"/>
          </w:rPr>
          <w:t>Forster and Hirst, 2012</w:t>
        </w:r>
      </w:hyperlink>
      <w:r w:rsidR="00B45B3A">
        <w:rPr>
          <w:noProof/>
        </w:rPr>
        <w:t>)</w:t>
      </w:r>
      <w:r w:rsidR="00E834C5">
        <w:fldChar w:fldCharType="end"/>
      </w:r>
      <w:del w:id="717"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718" w:author="Daniel Noble" w:date="2023-07-18T15:00:00Z">
        <w:r w:rsidR="00856A2E">
          <w:t xml:space="preserve"> </w:t>
        </w:r>
      </w:ins>
      <w:r w:rsidR="00E834C5">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 </w:instrText>
      </w:r>
      <w:r w:rsidR="00B45B3A">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DATA </w:instrText>
      </w:r>
      <w:r w:rsidR="00B45B3A">
        <w:fldChar w:fldCharType="end"/>
      </w:r>
      <w:r w:rsidR="00E834C5">
        <w:fldChar w:fldCharType="separate"/>
      </w:r>
      <w:r w:rsidR="00B45B3A">
        <w:rPr>
          <w:noProof/>
        </w:rPr>
        <w:t>(</w:t>
      </w:r>
      <w:hyperlink w:anchor="_ENREF_7" w:tooltip="Booth, 2006 #53" w:history="1">
        <w:r w:rsidR="008429BB" w:rsidRPr="008429BB">
          <w:rPr>
            <w:rStyle w:val="Hyperlink"/>
          </w:rPr>
          <w:t>Booth, 2006</w:t>
        </w:r>
      </w:hyperlink>
      <w:r w:rsidR="00B45B3A">
        <w:rPr>
          <w:noProof/>
        </w:rPr>
        <w:t xml:space="preserve">; </w:t>
      </w:r>
      <w:hyperlink w:anchor="_ENREF_20" w:tooltip="Dayananda, 2016 #49" w:history="1">
        <w:r w:rsidR="008429BB" w:rsidRPr="008429BB">
          <w:rPr>
            <w:rStyle w:val="Hyperlink"/>
          </w:rPr>
          <w:t>Dayananda</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23" w:tooltip="Downes, 1999 #50" w:history="1">
        <w:r w:rsidR="008429BB" w:rsidRPr="008429BB">
          <w:rPr>
            <w:rStyle w:val="Hyperlink"/>
          </w:rPr>
          <w:t>Downes and Shine, 1999</w:t>
        </w:r>
      </w:hyperlink>
      <w:r w:rsidR="00B45B3A">
        <w:rPr>
          <w:noProof/>
        </w:rPr>
        <w:t xml:space="preserve">; </w:t>
      </w:r>
      <w:hyperlink w:anchor="_ENREF_24" w:tooltip="Elphick, 1998 #46" w:history="1">
        <w:r w:rsidR="008429BB" w:rsidRPr="008429BB">
          <w:rPr>
            <w:rStyle w:val="Hyperlink"/>
          </w:rPr>
          <w:t>Elphick and Shine, 1998</w:t>
        </w:r>
      </w:hyperlink>
      <w:r w:rsidR="00B45B3A">
        <w:rPr>
          <w:noProof/>
        </w:rPr>
        <w:t xml:space="preserve">; </w:t>
      </w:r>
      <w:hyperlink w:anchor="_ENREF_38" w:tooltip="Goodman, 2008 #45" w:history="1">
        <w:r w:rsidR="008429BB" w:rsidRPr="008429BB">
          <w:rPr>
            <w:rStyle w:val="Hyperlink"/>
          </w:rPr>
          <w:t>Goodman, 2008</w:t>
        </w:r>
      </w:hyperlink>
      <w:r w:rsidR="00B45B3A">
        <w:rPr>
          <w:noProof/>
        </w:rPr>
        <w:t>)</w:t>
      </w:r>
      <w:r w:rsidR="00E834C5">
        <w:fldChar w:fldCharType="end"/>
      </w:r>
      <w:del w:id="719"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B45B3A">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B45B3A">
        <w:rPr>
          <w:noProof/>
        </w:rPr>
        <w:t>(</w:t>
      </w:r>
      <w:hyperlink w:anchor="_ENREF_81" w:tooltip="Storm, 2007 #54" w:history="1">
        <w:r w:rsidR="008429BB" w:rsidRPr="008429BB">
          <w:rPr>
            <w:rStyle w:val="Hyperlink"/>
          </w:rPr>
          <w:t>Storm and Angilletta, 2007</w:t>
        </w:r>
      </w:hyperlink>
      <w:r w:rsidR="00B45B3A">
        <w:rPr>
          <w:noProof/>
        </w:rPr>
        <w:t>)</w:t>
      </w:r>
      <w:r w:rsidR="00E834C5">
        <w:fldChar w:fldCharType="end"/>
      </w:r>
      <w:del w:id="720"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w:t>
      </w:r>
      <w:ins w:id="721" w:author="Daniel Noble" w:date="2023-07-18T15:07:00Z">
        <w:r w:rsidR="00856A2E">
          <w:t xml:space="preserve"> </w:t>
        </w:r>
      </w:ins>
      <w:r w:rsidR="00E834C5">
        <w:fldChar w:fldCharType="begin"/>
      </w:r>
      <w:r w:rsidR="00B45B3A">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B45B3A">
        <w:rPr>
          <w:noProof/>
        </w:rPr>
        <w:t>(</w:t>
      </w:r>
      <w:hyperlink w:anchor="_ENREF_46" w:tooltip="Ji, 2003 #55" w:history="1">
        <w:r w:rsidR="008429BB" w:rsidRPr="008429BB">
          <w:rPr>
            <w:rStyle w:val="Hyperlink"/>
          </w:rPr>
          <w:t>Ji</w:t>
        </w:r>
        <w:r w:rsidR="008429BB" w:rsidRPr="008429BB">
          <w:rPr>
            <w:rStyle w:val="Hyperlink"/>
            <w:i/>
          </w:rPr>
          <w:t xml:space="preserve"> et al</w:t>
        </w:r>
        <w:r w:rsidR="008429BB" w:rsidRPr="008429BB">
          <w:rPr>
            <w:rStyle w:val="Hyperlink"/>
          </w:rPr>
          <w:t>, 2003</w:t>
        </w:r>
      </w:hyperlink>
      <w:r w:rsidR="00B45B3A">
        <w:rPr>
          <w:noProof/>
        </w:rPr>
        <w:t xml:space="preserve">; </w:t>
      </w:r>
      <w:hyperlink w:anchor="_ENREF_82" w:tooltip="Sun, 2015 #56" w:history="1">
        <w:r w:rsidR="008429BB" w:rsidRPr="008429BB">
          <w:rPr>
            <w:rStyle w:val="Hyperlink"/>
          </w:rPr>
          <w:t>Sun</w:t>
        </w:r>
        <w:r w:rsidR="008429BB" w:rsidRPr="008429BB">
          <w:rPr>
            <w:rStyle w:val="Hyperlink"/>
            <w:i/>
          </w:rPr>
          <w:t xml:space="preserve"> et al</w:t>
        </w:r>
        <w:r w:rsidR="008429BB" w:rsidRPr="008429BB">
          <w:rPr>
            <w:rStyle w:val="Hyperlink"/>
          </w:rPr>
          <w:t>, 2015</w:t>
        </w:r>
      </w:hyperlink>
      <w:r w:rsidR="00B45B3A">
        <w:rPr>
          <w:noProof/>
        </w:rPr>
        <w:t>)</w:t>
      </w:r>
      <w:r w:rsidR="00E834C5">
        <w:fldChar w:fldCharType="end"/>
      </w:r>
      <w:del w:id="722"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723" w:author="Daniel Noble" w:date="2023-07-18T15:07:00Z">
        <w:r w:rsidR="00856A2E">
          <w:t xml:space="preserve"> </w:t>
        </w:r>
      </w:ins>
      <w:r w:rsidR="00E834C5">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 </w:instrText>
      </w:r>
      <w:r w:rsidR="00B45B3A">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91" w:tooltip="Warner, 2008 #57" w:history="1">
        <w:r w:rsidR="008429BB" w:rsidRPr="008429BB">
          <w:rPr>
            <w:rStyle w:val="Hyperlink"/>
          </w:rPr>
          <w:t>Warner and Shine, 2008</w:t>
        </w:r>
      </w:hyperlink>
      <w:r w:rsidR="00B45B3A">
        <w:rPr>
          <w:noProof/>
        </w:rPr>
        <w:t xml:space="preserve">; </w:t>
      </w:r>
      <w:hyperlink w:anchor="_ENREF_95" w:tooltip="While, 2015 #58" w:history="1">
        <w:r w:rsidR="008429BB" w:rsidRPr="008429BB">
          <w:rPr>
            <w:rStyle w:val="Hyperlink"/>
          </w:rPr>
          <w:t>While</w:t>
        </w:r>
        <w:r w:rsidR="008429BB" w:rsidRPr="008429BB">
          <w:rPr>
            <w:rStyle w:val="Hyperlink"/>
            <w:i/>
          </w:rPr>
          <w:t xml:space="preserve"> et al</w:t>
        </w:r>
        <w:r w:rsidR="008429BB" w:rsidRPr="008429BB">
          <w:rPr>
            <w:rStyle w:val="Hyperlink"/>
          </w:rPr>
          <w:t>, 2015</w:t>
        </w:r>
      </w:hyperlink>
      <w:r w:rsidR="00B45B3A">
        <w:rPr>
          <w:noProof/>
        </w:rPr>
        <w:t>)</w:t>
      </w:r>
      <w:r w:rsidR="00E834C5">
        <w:fldChar w:fldCharType="end"/>
      </w:r>
      <w:del w:id="724"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w:t>
      </w:r>
      <w:ins w:id="725" w:author="Daniel Noble" w:date="2023-07-18T15:08:00Z">
        <w:r w:rsidR="00856A2E">
          <w:t xml:space="preserve"> </w:t>
        </w:r>
      </w:ins>
      <w:r w:rsidR="00E834C5">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E834C5">
        <w:fldChar w:fldCharType="end"/>
      </w:r>
      <w:del w:id="726"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w:t>
      </w:r>
      <w:del w:id="727" w:author="Daniel Noble" w:date="2023-09-07T16:04:00Z">
        <w:r w:rsidR="004E5B0C" w:rsidRPr="00080459" w:rsidDel="009D724A">
          <w:delText>could mean that</w:delText>
        </w:r>
      </w:del>
      <w:ins w:id="728" w:author="Daniel Noble" w:date="2023-09-07T16:04:00Z">
        <w:r w:rsidR="009D724A">
          <w:t>may result in</w:t>
        </w:r>
      </w:ins>
      <w:r w:rsidR="004E5B0C" w:rsidRPr="00080459">
        <w:t xml:space="preserve"> hatchlings </w:t>
      </w:r>
      <w:ins w:id="729" w:author="Daniel Noble" w:date="2023-09-07T16:04:00Z">
        <w:r w:rsidR="009D724A">
          <w:t xml:space="preserve">that </w:t>
        </w:r>
      </w:ins>
      <w:r w:rsidR="004E5B0C" w:rsidRPr="00080459">
        <w:t xml:space="preserve">are in better condition to compete with lizards that hatched earlier </w:t>
      </w:r>
      <w:r w:rsidR="004E5B0C">
        <w:t xml:space="preserve">or have sufficient body reserves to survive harsher </w:t>
      </w:r>
      <w:del w:id="730" w:author="Daniel Noble" w:date="2023-09-07T16:04:00Z">
        <w:r w:rsidR="004E5B0C" w:rsidDel="009D724A">
          <w:delText>condtions</w:delText>
        </w:r>
      </w:del>
      <w:ins w:id="731" w:author="Daniel Noble" w:date="2023-09-07T16:04:00Z">
        <w:r w:rsidR="009D724A">
          <w:t>conditions</w:t>
        </w:r>
      </w:ins>
      <w:r w:rsidR="004E5B0C">
        <w:t xml:space="preserve"> in more seasonal environments</w:t>
      </w:r>
      <w:ins w:id="732"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 </w:instrText>
      </w:r>
      <w:r w:rsidR="00B45B3A">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3" w:tooltip="Downes, 1999 #50" w:history="1">
        <w:r w:rsidR="008429BB" w:rsidRPr="008429BB">
          <w:rPr>
            <w:rStyle w:val="Hyperlink"/>
          </w:rPr>
          <w:t>Downes and Shine, 1999</w:t>
        </w:r>
      </w:hyperlink>
      <w:r w:rsidR="00B45B3A">
        <w:rPr>
          <w:noProof/>
        </w:rPr>
        <w:t xml:space="preserve">; </w:t>
      </w:r>
      <w:hyperlink w:anchor="_ENREF_36" w:tooltip="Gifford, 2017 #59" w:history="1">
        <w:r w:rsidR="008429BB" w:rsidRPr="008429BB">
          <w:rPr>
            <w:rStyle w:val="Hyperlink"/>
          </w:rPr>
          <w:t>Gifford</w:t>
        </w:r>
        <w:r w:rsidR="008429BB" w:rsidRPr="008429BB">
          <w:rPr>
            <w:rStyle w:val="Hyperlink"/>
            <w:i/>
          </w:rPr>
          <w:t xml:space="preserve"> et al</w:t>
        </w:r>
        <w:r w:rsidR="008429BB" w:rsidRPr="008429BB">
          <w:rPr>
            <w:rStyle w:val="Hyperlink"/>
          </w:rPr>
          <w:t>, 2017</w:t>
        </w:r>
      </w:hyperlink>
      <w:r w:rsidR="00B45B3A">
        <w:rPr>
          <w:noProof/>
        </w:rPr>
        <w:t xml:space="preserve">; </w:t>
      </w:r>
      <w:hyperlink w:anchor="_ENREF_66" w:tooltip="Qualls, 2000 #60" w:history="1">
        <w:r w:rsidR="008429BB" w:rsidRPr="008429BB">
          <w:rPr>
            <w:rStyle w:val="Hyperlink"/>
          </w:rPr>
          <w:t>Qualls and Shine, 2000</w:t>
        </w:r>
      </w:hyperlink>
      <w:r w:rsidR="00B45B3A">
        <w:rPr>
          <w:noProof/>
        </w:rPr>
        <w:t>)</w:t>
      </w:r>
      <w:r w:rsidR="00E834C5">
        <w:fldChar w:fldCharType="end"/>
      </w:r>
      <w:del w:id="733"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w:t>
      </w:r>
      <w:r w:rsidR="004E5B0C">
        <w:lastRenderedPageBreak/>
        <w:t xml:space="preserve">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734" w:author="Daniel Noble" w:date="2020-09-15T11:05:00Z"/>
        </w:rPr>
      </w:pPr>
    </w:p>
    <w:p w14:paraId="74AAD7E4" w14:textId="5BA3AA39"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735"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 </w:instrText>
      </w:r>
      <w:r w:rsidR="00B45B3A">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DATA </w:instrText>
      </w:r>
      <w:r w:rsidR="00B45B3A">
        <w:fldChar w:fldCharType="end"/>
      </w:r>
      <w:r w:rsidR="00217F64">
        <w:fldChar w:fldCharType="separate"/>
      </w:r>
      <w:r w:rsidR="00B45B3A">
        <w:rPr>
          <w:noProof/>
        </w:rPr>
        <w:t>(</w:t>
      </w:r>
      <w:hyperlink w:anchor="_ENREF_27" w:tooltip="Falconer, 1952 #61" w:history="1">
        <w:r w:rsidR="008429BB" w:rsidRPr="008429BB">
          <w:rPr>
            <w:rStyle w:val="Hyperlink"/>
          </w:rPr>
          <w:t>Falconer, 1952</w:t>
        </w:r>
      </w:hyperlink>
      <w:r w:rsidR="00B45B3A">
        <w:rPr>
          <w:noProof/>
        </w:rPr>
        <w:t xml:space="preserve">; </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17F64">
        <w:fldChar w:fldCharType="end"/>
      </w:r>
      <w:del w:id="736"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 </w:instrText>
      </w:r>
      <w:r w:rsidR="00B45B3A">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DATA </w:instrText>
      </w:r>
      <w:r w:rsidR="00B45B3A">
        <w:fldChar w:fldCharType="end"/>
      </w:r>
      <w:r w:rsidR="00217F64">
        <w:fldChar w:fldCharType="separate"/>
      </w:r>
      <w:r w:rsidR="00B45B3A">
        <w:rPr>
          <w:noProof/>
        </w:rPr>
        <w:t>(</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history="1">
        <w:r w:rsidR="008429BB" w:rsidRPr="008429BB">
          <w:rPr>
            <w:rStyle w:val="Hyperlink"/>
          </w:rPr>
          <w:t>Rowiński and Rogell, 2017</w:t>
        </w:r>
      </w:hyperlink>
      <w:r w:rsidR="00B45B3A">
        <w:rPr>
          <w:noProof/>
        </w:rPr>
        <w:t xml:space="preserve">; </w:t>
      </w:r>
      <w:hyperlink w:anchor="_ENREF_101" w:tooltip="Wood, 2015 #15" w:history="1">
        <w:r w:rsidR="008429BB" w:rsidRPr="008429BB">
          <w:rPr>
            <w:rStyle w:val="Hyperlink"/>
          </w:rPr>
          <w:t>Wood and Brodie, 2015</w:t>
        </w:r>
      </w:hyperlink>
      <w:r w:rsidR="00B45B3A">
        <w:rPr>
          <w:noProof/>
        </w:rPr>
        <w:t>)</w:t>
      </w:r>
      <w:r w:rsidR="00217F64">
        <w:fldChar w:fldCharType="end"/>
      </w:r>
      <w:del w:id="737"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B45B3A">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B45B3A">
        <w:rPr>
          <w:noProof/>
        </w:rPr>
        <w:t>(</w:t>
      </w:r>
      <w:hyperlink w:anchor="_ENREF_28" w:tooltip="Falconer, 1996 #11" w:history="1">
        <w:r w:rsidR="008429BB" w:rsidRPr="008429BB">
          <w:rPr>
            <w:rStyle w:val="Hyperlink"/>
          </w:rPr>
          <w:t>Falconer and Mackay, 1996</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17F64">
        <w:fldChar w:fldCharType="end"/>
      </w:r>
      <w:del w:id="738"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739"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t>
      </w:r>
      <w:ins w:id="740" w:author="Daniel Noble" w:date="2023-09-07T16:09:00Z">
        <w:r w:rsidR="00843927">
          <w:t xml:space="preserve">across age in </w:t>
        </w:r>
        <w:r w:rsidR="00843927" w:rsidRPr="00843927">
          <w:rPr>
            <w:i/>
            <w:iCs/>
            <w:rPrChange w:id="741" w:author="Daniel Noble" w:date="2023-09-07T16:09:00Z">
              <w:rPr/>
            </w:rPrChange>
          </w:rPr>
          <w:t xml:space="preserve">L </w:t>
        </w:r>
        <w:proofErr w:type="spellStart"/>
        <w:r w:rsidR="00843927" w:rsidRPr="00843927">
          <w:rPr>
            <w:i/>
            <w:iCs/>
            <w:rPrChange w:id="742" w:author="Daniel Noble" w:date="2023-09-07T16:09:00Z">
              <w:rPr/>
            </w:rPrChange>
          </w:rPr>
          <w:t>delicata</w:t>
        </w:r>
        <w:proofErr w:type="spellEnd"/>
        <w:r w:rsidR="00843927">
          <w:t xml:space="preserve"> </w:t>
        </w:r>
      </w:ins>
      <w:r w:rsidR="00CE5C81">
        <w:t xml:space="preserve">was </w:t>
      </w:r>
      <w:ins w:id="743" w:author="Daniel Noble" w:date="2023-09-07T16:08:00Z">
        <w:r w:rsidR="00843927">
          <w:t xml:space="preserve">generally </w:t>
        </w:r>
      </w:ins>
      <w:del w:id="744" w:author="Daniel Noble" w:date="2023-09-07T16:05:00Z">
        <w:r w:rsidR="009A1FDF" w:rsidDel="00843927">
          <w:delText>overall</w:delText>
        </w:r>
        <w:r w:rsidR="00FF433B" w:rsidDel="00843927">
          <w:delText xml:space="preserve"> </w:delText>
        </w:r>
        <w:r w:rsidR="009A1FDF" w:rsidDel="00843927">
          <w:delText>quite</w:delText>
        </w:r>
        <w:r w:rsidR="00CE5C81" w:rsidDel="00843927">
          <w:delText xml:space="preserve"> </w:delText>
        </w:r>
      </w:del>
      <w:r w:rsidR="00CE5C81">
        <w:t>low</w:t>
      </w:r>
      <w:r w:rsidR="008B5BD9">
        <w:t xml:space="preserve"> </w:t>
      </w:r>
      <w:ins w:id="745" w:author="Daniel Noble" w:date="2023-09-07T16:05:00Z">
        <w:r w:rsidR="00843927">
          <w:t xml:space="preserve">(ranging between </w:t>
        </w:r>
      </w:ins>
      <w:ins w:id="746" w:author="Daniel Noble" w:date="2023-09-07T16:08:00Z">
        <w:r w:rsidR="00843927">
          <w:t>0.04 – 0.36)</w:t>
        </w:r>
      </w:ins>
      <w:ins w:id="747" w:author="Daniel Noble" w:date="2023-09-07T16:09:00Z">
        <w:r w:rsidR="00843927">
          <w:t>,</w:t>
        </w:r>
      </w:ins>
      <w:ins w:id="748" w:author="Daniel Noble" w:date="2023-09-07T16:08:00Z">
        <w:r w:rsidR="00843927">
          <w:t xml:space="preserve"> </w:t>
        </w:r>
      </w:ins>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749" w:author="Daniel Noble" w:date="2023-07-18T15:29:00Z">
        <w:r w:rsidR="00B352E6">
          <w:t xml:space="preserve"> </w:t>
        </w:r>
      </w:ins>
      <w:r w:rsidR="002D4BE1">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2D4BE1">
        <w:fldChar w:fldCharType="end"/>
      </w:r>
      <w:del w:id="750"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2D4BE1">
        <w:fldChar w:fldCharType="begin"/>
      </w:r>
      <w:r w:rsidR="00B45B3A">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fldChar w:fldCharType="separate"/>
      </w:r>
      <w:r w:rsidR="00B45B3A">
        <w:rPr>
          <w:noProof/>
        </w:rPr>
        <w:t>(</w:t>
      </w:r>
      <w:hyperlink w:anchor="_ENREF_47" w:tooltip="Kimock, 2019 #62" w:history="1">
        <w:r w:rsidR="008429BB" w:rsidRPr="008429BB">
          <w:rPr>
            <w:rStyle w:val="Hyperlink"/>
          </w:rPr>
          <w:t>Kimock</w:t>
        </w:r>
        <w:r w:rsidR="008429BB" w:rsidRPr="008429BB">
          <w:rPr>
            <w:rStyle w:val="Hyperlink"/>
            <w:i/>
          </w:rPr>
          <w:t xml:space="preserve"> et al</w:t>
        </w:r>
        <w:r w:rsidR="008429BB" w:rsidRPr="008429BB">
          <w:rPr>
            <w:rStyle w:val="Hyperlink"/>
          </w:rPr>
          <w:t>, 2019</w:t>
        </w:r>
      </w:hyperlink>
      <w:r w:rsidR="00B45B3A">
        <w:rPr>
          <w:noProof/>
        </w:rPr>
        <w:t>)</w:t>
      </w:r>
      <w:r w:rsidR="002D4BE1">
        <w:fldChar w:fldCharType="end"/>
      </w:r>
      <w:del w:id="751"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752" w:author="Daniel Noble" w:date="2023-07-19T09:35:00Z">
        <w:r w:rsidR="00A80EE8" w:rsidRPr="00A80EE8">
          <w:t xml:space="preserve"> </w:t>
        </w:r>
      </w:ins>
      <w:r w:rsidR="002D4BE1">
        <w:fldChar w:fldCharType="begin"/>
      </w:r>
      <w:r w:rsidR="00B45B3A">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4" w:tooltip="Martins, 2019 #63" w:history="1">
        <w:r w:rsidR="008429BB" w:rsidRPr="008429BB">
          <w:rPr>
            <w:rStyle w:val="Hyperlink"/>
          </w:rPr>
          <w:t>Martins</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w:t>
      </w:r>
      <w:r w:rsidR="002D4BE1">
        <w:fldChar w:fldCharType="end"/>
      </w:r>
      <w:ins w:id="753" w:author="Daniel Noble" w:date="2023-09-07T16:09:00Z">
        <w:r w:rsidR="00843927">
          <w:t xml:space="preserve">, </w:t>
        </w:r>
      </w:ins>
      <w:ins w:id="754" w:author="Daniel Noble" w:date="2023-09-07T16:10:00Z">
        <w:r w:rsidR="00843927">
          <w:t xml:space="preserve">red squirrels – </w:t>
        </w:r>
      </w:ins>
      <w:ins w:id="755" w:author="Daniel Noble" w:date="2023-09-07T16:09:00Z">
        <w:r w:rsidR="00843927">
          <w:t>0.10</w:t>
        </w:r>
      </w:ins>
      <w:ins w:id="756" w:author="Daniel Noble" w:date="2023-09-07T16:10:00Z">
        <w:r w:rsidR="00843927">
          <w:t xml:space="preserve">, </w:t>
        </w:r>
      </w:ins>
      <w:r w:rsidR="00843927">
        <w:fldChar w:fldCharType="begin"/>
      </w:r>
      <w:r w:rsidR="00843927">
        <w:instrText xml:space="preserve"> ADDIN EN.CITE &lt;EndNote&gt;&lt;Cite&gt;&lt;Author&gt;McAdam&lt;/Author&gt;&lt;Year&gt;2002&lt;/Year&gt;&lt;RecNum&gt;102&lt;/RecNum&gt;&lt;DisplayText&gt;(McAdam&lt;style face="italic"&gt; et al&lt;/style&gt;, 2002)&lt;/DisplayText&gt;&lt;record&gt;&lt;rec-number&gt;102&lt;/rec-number&gt;&lt;foreign-keys&gt;&lt;key app="EN" db-id="t5xpwvss9tf0a5ersfo5r5a30tzt00edvxz9" timestamp="1694067130"&gt;102&lt;/key&gt;&lt;/foreign-keys&gt;&lt;ref-type name="Journal Article"&gt;17&lt;/ref-type&gt;&lt;contributors&gt;&lt;authors&gt;&lt;author&gt;McAdam, Andrew G. &lt;/author&gt;&lt;author&gt;Boutin, Stan &lt;/author&gt;&lt;author&gt;Reale, Denis &lt;/author&gt;&lt;author&gt;Berteaux, Dominique &lt;/author&gt;&lt;/authors&gt;&lt;/contributors&gt;&lt;titles&gt;&lt;title&gt;Maternal effects and the potential for evolution in a natural population of animals&lt;/title&gt;&lt;secondary-title&gt;Evolution&lt;/secondary-title&gt;&lt;/titles&gt;&lt;periodical&gt;&lt;full-title&gt;Evolution&lt;/full-title&gt;&lt;/periodical&gt;&lt;pages&gt;846-851&lt;/pages&gt;&lt;volume&gt;56&lt;/volume&gt;&lt;dates&gt;&lt;year&gt;2002&lt;/year&gt;&lt;/dates&gt;&lt;urls&gt;&lt;/urls&gt;&lt;/record&gt;&lt;/Cite&gt;&lt;/EndNote&gt;</w:instrText>
      </w:r>
      <w:r w:rsidR="00843927">
        <w:fldChar w:fldCharType="separate"/>
      </w:r>
      <w:r w:rsidR="00843927">
        <w:rPr>
          <w:noProof/>
        </w:rPr>
        <w:t>(</w:t>
      </w:r>
      <w:hyperlink w:anchor="_ENREF_55" w:tooltip="McAdam, 2002 #102" w:history="1">
        <w:r w:rsidR="008429BB" w:rsidRPr="008429BB">
          <w:rPr>
            <w:rStyle w:val="Hyperlink"/>
          </w:rPr>
          <w:t>McAdam</w:t>
        </w:r>
        <w:r w:rsidR="008429BB" w:rsidRPr="008429BB">
          <w:rPr>
            <w:rStyle w:val="Hyperlink"/>
            <w:i/>
          </w:rPr>
          <w:t xml:space="preserve"> et al</w:t>
        </w:r>
        <w:r w:rsidR="008429BB" w:rsidRPr="008429BB">
          <w:rPr>
            <w:rStyle w:val="Hyperlink"/>
          </w:rPr>
          <w:t>, 2002</w:t>
        </w:r>
      </w:hyperlink>
      <w:r w:rsidR="00843927">
        <w:rPr>
          <w:noProof/>
        </w:rPr>
        <w:t>)</w:t>
      </w:r>
      <w:r w:rsidR="00843927">
        <w:fldChar w:fldCharType="end"/>
      </w:r>
      <w:del w:id="757"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758" w:author="Daniel Noble" w:date="2023-07-19T09:35:00Z">
        <w:r w:rsidR="00A80EE8">
          <w:t xml:space="preserve"> </w:t>
        </w:r>
      </w:ins>
      <w:r w:rsidR="002D4BE1">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fldChar w:fldCharType="separate"/>
      </w:r>
      <w:r w:rsidR="00B45B3A">
        <w:rPr>
          <w:noProof/>
        </w:rPr>
        <w:t>(</w:t>
      </w:r>
      <w:hyperlink w:anchor="_ENREF_49" w:tooltip="Kruuk, 2004 #31" w:history="1">
        <w:r w:rsidR="008429BB" w:rsidRPr="008429BB">
          <w:rPr>
            <w:rStyle w:val="Hyperlink"/>
          </w:rPr>
          <w:t>Kruuk, 2004</w:t>
        </w:r>
      </w:hyperlink>
      <w:r w:rsidR="00B45B3A">
        <w:rPr>
          <w:noProof/>
        </w:rPr>
        <w:t>)</w:t>
      </w:r>
      <w:r w:rsidR="002D4BE1">
        <w:fldChar w:fldCharType="end"/>
      </w:r>
      <w:del w:id="759"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w:t>
      </w:r>
      <w:r w:rsidR="002D4BE1">
        <w:fldChar w:fldCharType="begin"/>
      </w:r>
      <w:r w:rsidR="00B45B3A">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w:t>
      </w:r>
      <w:r w:rsidR="002D4BE1">
        <w:fldChar w:fldCharType="end"/>
      </w:r>
      <w:del w:id="760" w:author="Daniel Noble" w:date="2023-07-21T14:37:00Z">
        <w:r w:rsidR="00AB1680" w:rsidDel="005D233F">
          <w:delText>(e.g.,</w:delText>
        </w:r>
        <w:r w:rsidR="00CF301A" w:rsidDel="005D233F">
          <w:delText xml:space="preserve"> </w:delText>
        </w:r>
        <w:r w:rsidR="00AB1680" w:rsidDel="005D233F">
          <w:delText>Noble et al. 2014)</w:delText>
        </w:r>
      </w:del>
      <w:r w:rsidR="005A6F0B">
        <w:t>.</w:t>
      </w:r>
      <w:r w:rsidR="004A7DD2">
        <w:t xml:space="preserve"> </w:t>
      </w:r>
      <w:del w:id="761"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762" w:author="Daniel Noble" w:date="2020-09-14T21:49:00Z"/>
        </w:rPr>
      </w:pPr>
    </w:p>
    <w:p w14:paraId="77A49F83" w14:textId="2753BAA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w:t>
      </w:r>
      <w:ins w:id="763" w:author="Daniel Noble" w:date="2023-07-21T14:40:00Z">
        <w:r w:rsidR="005D233F">
          <w:t xml:space="preserve">Fisher et al. </w:t>
        </w:r>
      </w:ins>
      <w:r w:rsidR="002D4BE1">
        <w:fldChar w:fldCharType="begin"/>
      </w:r>
      <w:r w:rsidR="00B45B3A">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8429BB" w:rsidRPr="008429BB">
          <w:rPr>
            <w:rStyle w:val="Hyperlink"/>
          </w:rPr>
          <w:t>2020a</w:t>
        </w:r>
      </w:hyperlink>
      <w:r w:rsidR="00B45B3A">
        <w:rPr>
          <w:noProof/>
        </w:rPr>
        <w:t>)</w:t>
      </w:r>
      <w:r w:rsidR="002D4BE1">
        <w:fldChar w:fldCharType="end"/>
      </w:r>
      <w:ins w:id="764" w:author="Daniel Noble" w:date="2023-07-21T14:37:00Z">
        <w:r w:rsidR="005D233F">
          <w:t xml:space="preserve"> </w:t>
        </w:r>
      </w:ins>
      <w:del w:id="765" w:author="Daniel Noble" w:date="2023-07-21T14:40:00Z">
        <w:r w:rsidR="00564897" w:rsidDel="005D233F">
          <w:delText xml:space="preserve">Fisher et al. </w:delText>
        </w:r>
        <w:r w:rsidR="000224D3" w:rsidDel="005D233F">
          <w:delText>(</w:delText>
        </w:r>
        <w:r w:rsidR="00564897" w:rsidDel="005D233F">
          <w:delText>2020</w:delText>
        </w:r>
        <w:r w:rsidR="000224D3" w:rsidDel="005D233F">
          <w:delText>)</w:delText>
        </w:r>
        <w:r w:rsidR="00564897" w:rsidDel="005D233F">
          <w:delText xml:space="preserve"> </w:delText>
        </w:r>
      </w:del>
      <w:r w:rsidR="00564897">
        <w:t xml:space="preserve">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2D4BE1">
        <w:fldChar w:fldCharType="begin"/>
      </w:r>
      <w:r w:rsidR="00B45B3A">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8429BB" w:rsidRPr="008429BB">
          <w:rPr>
            <w:rStyle w:val="Hyperlink"/>
          </w:rPr>
          <w:t>Fischer</w:t>
        </w:r>
        <w:r w:rsidR="008429BB" w:rsidRPr="008429BB">
          <w:rPr>
            <w:rStyle w:val="Hyperlink"/>
            <w:i/>
          </w:rPr>
          <w:t xml:space="preserve"> et al</w:t>
        </w:r>
        <w:r w:rsidR="008429BB" w:rsidRPr="008429BB">
          <w:rPr>
            <w:rStyle w:val="Hyperlink"/>
          </w:rPr>
          <w:t>, 2020a</w:t>
        </w:r>
      </w:hyperlink>
      <w:r w:rsidR="00B45B3A">
        <w:rPr>
          <w:noProof/>
        </w:rPr>
        <w:t>)</w:t>
      </w:r>
      <w:r w:rsidR="002D4BE1">
        <w:fldChar w:fldCharType="end"/>
      </w:r>
      <w:del w:id="766" w:author="Daniel Noble" w:date="2023-07-21T14:40:00Z">
        <w:r w:rsidR="00CF1C83" w:rsidDel="005D233F">
          <w:fldChar w:fldCharType="begin"/>
        </w:r>
        <w:r w:rsidR="00590398" w:rsidDel="005D233F">
          <w:del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CF1C83" w:rsidDel="005D233F">
          <w:fldChar w:fldCharType="separate"/>
        </w:r>
        <w:r w:rsidR="00590398" w:rsidDel="005D233F">
          <w:rPr>
            <w:rFonts w:cs="Times New Roman"/>
          </w:rPr>
          <w:delText>(Fischer et al., 2020)</w:delText>
        </w:r>
        <w:r w:rsidR="00CF1C83" w:rsidDel="005D233F">
          <w:fldChar w:fldCharType="end"/>
        </w:r>
      </w:del>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ins w:id="767" w:author="Daniel Noble" w:date="2023-07-21T14:40:00Z">
        <w:r w:rsidR="005D233F">
          <w:t xml:space="preserve">Noble et al. </w:t>
        </w:r>
      </w:ins>
      <w:r w:rsidR="002D4BE1">
        <w:fldChar w:fldCharType="begin"/>
      </w:r>
      <w:r w:rsidR="00201925">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fldChar w:fldCharType="separate"/>
      </w:r>
      <w:r w:rsidR="00201925">
        <w:rPr>
          <w:noProof/>
        </w:rPr>
        <w:t>(</w:t>
      </w:r>
      <w:hyperlink w:anchor="_ENREF_60" w:tooltip="Noble, 2019 #7" w:history="1">
        <w:r w:rsidR="008429BB" w:rsidRPr="008429BB">
          <w:rPr>
            <w:rStyle w:val="Hyperlink"/>
          </w:rPr>
          <w:t>2019</w:t>
        </w:r>
      </w:hyperlink>
      <w:r w:rsidR="00201925">
        <w:rPr>
          <w:noProof/>
        </w:rPr>
        <w:t>)</w:t>
      </w:r>
      <w:r w:rsidR="002D4BE1">
        <w:fldChar w:fldCharType="end"/>
      </w:r>
      <w:ins w:id="768" w:author="Daniel Noble" w:date="2023-07-21T14:40:00Z">
        <w:r w:rsidR="005D233F">
          <w:t xml:space="preserve"> </w:t>
        </w:r>
      </w:ins>
      <w:del w:id="769" w:author="Daniel Noble" w:date="2023-07-21T14:40:00Z">
        <w:r w:rsidR="006A6EBE" w:rsidDel="005D233F">
          <w:delText xml:space="preserve">Noble et al. (2019) </w:delText>
        </w:r>
      </w:del>
      <w:r w:rsidR="006A6EBE">
        <w:t>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ins w:id="770" w:author="Daniel Noble" w:date="2023-07-21T14:41:00Z">
        <w:r w:rsidR="002B0F35">
          <w:t xml:space="preserve"> </w:t>
        </w:r>
      </w:ins>
      <w:r w:rsidR="002D4BE1">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fldChar w:fldCharType="separate"/>
      </w:r>
      <w:r w:rsidR="00B45B3A">
        <w:rPr>
          <w:noProof/>
        </w:rPr>
        <w:t>(</w:t>
      </w:r>
      <w:hyperlink w:anchor="_ENREF_69" w:tooltip="Roelofs, 2010 #64" w:history="1">
        <w:r w:rsidR="008429BB" w:rsidRPr="008429BB">
          <w:rPr>
            <w:rStyle w:val="Hyperlink"/>
          </w:rPr>
          <w:t>Roelofs</w:t>
        </w:r>
        <w:r w:rsidR="008429BB" w:rsidRPr="008429BB">
          <w:rPr>
            <w:rStyle w:val="Hyperlink"/>
            <w:i/>
          </w:rPr>
          <w:t xml:space="preserve"> et al</w:t>
        </w:r>
        <w:r w:rsidR="008429BB" w:rsidRPr="008429BB">
          <w:rPr>
            <w:rStyle w:val="Hyperlink"/>
          </w:rPr>
          <w:t>, 2010</w:t>
        </w:r>
      </w:hyperlink>
      <w:r w:rsidR="00B45B3A">
        <w:rPr>
          <w:noProof/>
        </w:rPr>
        <w:t>)</w:t>
      </w:r>
      <w:r w:rsidR="002D4BE1">
        <w:fldChar w:fldCharType="end"/>
      </w:r>
      <w:del w:id="771" w:author="Daniel Noble" w:date="2023-07-21T14:49:00Z">
        <w:r w:rsidR="009223FD" w:rsidRPr="005A070D" w:rsidDel="00201925">
          <w:delText xml:space="preserve"> </w:delText>
        </w:r>
        <w:r w:rsidR="009223FD" w:rsidRPr="005A070D" w:rsidDel="00201925">
          <w:fldChar w:fldCharType="begin"/>
        </w:r>
        <w:r w:rsidR="00590398" w:rsidDel="00201925">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223FD" w:rsidRPr="005A070D" w:rsidDel="00201925">
          <w:fldChar w:fldCharType="separate"/>
        </w:r>
        <w:r w:rsidR="00590398" w:rsidDel="00201925">
          <w:rPr>
            <w:rFonts w:cs="Times New Roman"/>
          </w:rPr>
          <w:delText>(Roelofs et al., 2010)</w:delText>
        </w:r>
        <w:r w:rsidR="009223FD" w:rsidRPr="005A070D" w:rsidDel="00201925">
          <w:fldChar w:fldCharType="end"/>
        </w:r>
      </w:del>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2D4BE1">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2D4BE1">
        <w:fldChar w:fldCharType="end"/>
      </w:r>
      <w:del w:id="772" w:author="Daniel Noble" w:date="2023-07-21T14:41:00Z">
        <w:r w:rsidR="005A17FD" w:rsidDel="002B0F35">
          <w:fldChar w:fldCharType="begin"/>
        </w:r>
        <w:r w:rsidR="00590398" w:rsidDel="002B0F35">
          <w:del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5A17FD" w:rsidDel="002B0F35">
          <w:fldChar w:fldCharType="separate"/>
        </w:r>
        <w:r w:rsidR="00590398" w:rsidDel="002B0F35">
          <w:rPr>
            <w:rFonts w:cs="Times New Roman"/>
          </w:rPr>
          <w:delText>(Cheetham et al., 2011)</w:delText>
        </w:r>
        <w:r w:rsidR="005A17FD" w:rsidDel="002B0F35">
          <w:fldChar w:fldCharType="end"/>
        </w:r>
      </w:del>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2D4BE1">
        <w:fldChar w:fldCharType="begin"/>
      </w:r>
      <w:r w:rsidR="00B45B3A">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fldChar w:fldCharType="separate"/>
      </w:r>
      <w:r w:rsidR="00B45B3A">
        <w:rPr>
          <w:noProof/>
        </w:rPr>
        <w:t>(</w:t>
      </w:r>
      <w:hyperlink w:anchor="_ENREF_6" w:tooltip="Bonamour, 2019 #65" w:history="1">
        <w:r w:rsidR="008429BB" w:rsidRPr="008429BB">
          <w:rPr>
            <w:rStyle w:val="Hyperlink"/>
          </w:rPr>
          <w:t>Bonamour</w:t>
        </w:r>
        <w:r w:rsidR="008429BB" w:rsidRPr="008429BB">
          <w:rPr>
            <w:rStyle w:val="Hyperlink"/>
            <w:i/>
          </w:rPr>
          <w:t xml:space="preserve"> et al</w:t>
        </w:r>
        <w:r w:rsidR="008429BB" w:rsidRPr="008429BB">
          <w:rPr>
            <w:rStyle w:val="Hyperlink"/>
          </w:rPr>
          <w:t>, 2019</w:t>
        </w:r>
      </w:hyperlink>
      <w:r w:rsidR="00B45B3A">
        <w:rPr>
          <w:noProof/>
        </w:rPr>
        <w:t>)</w:t>
      </w:r>
      <w:r w:rsidR="002D4BE1">
        <w:fldChar w:fldCharType="end"/>
      </w:r>
      <w:del w:id="773" w:author="Daniel Noble" w:date="2023-07-21T14:41:00Z">
        <w:r w:rsidR="000654BC" w:rsidDel="002B0F35">
          <w:fldChar w:fldCharType="begin"/>
        </w:r>
        <w:r w:rsidR="00590398" w:rsidDel="002B0F35">
          <w:del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54BC" w:rsidDel="002B0F35">
          <w:fldChar w:fldCharType="separate"/>
        </w:r>
        <w:r w:rsidR="00590398" w:rsidDel="002B0F35">
          <w:rPr>
            <w:rFonts w:cs="Times New Roman"/>
          </w:rPr>
          <w:delText>(Bonamour et al., 2019)</w:delText>
        </w:r>
        <w:r w:rsidR="000654BC" w:rsidDel="002B0F35">
          <w:fldChar w:fldCharType="end"/>
        </w:r>
      </w:del>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ins w:id="774" w:author="Daniel Noble" w:date="2023-07-21T14:41:00Z">
        <w:r w:rsidR="002B0F35">
          <w:t xml:space="preserve"> </w:t>
        </w:r>
      </w:ins>
      <w:r w:rsidR="002D4BE1">
        <w:fldChar w:fldCharType="begin"/>
      </w:r>
      <w:r w:rsidR="00B45B3A">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fldChar w:fldCharType="separate"/>
      </w:r>
      <w:r w:rsidR="00B45B3A">
        <w:rPr>
          <w:noProof/>
        </w:rPr>
        <w:t>(</w:t>
      </w:r>
      <w:hyperlink w:anchor="_ENREF_76" w:tooltip="Sgrò, 2004 #98" w:history="1">
        <w:r w:rsidR="008429BB" w:rsidRPr="008429BB">
          <w:rPr>
            <w:rStyle w:val="Hyperlink"/>
          </w:rPr>
          <w:t>Sgrò and Hoffmann, 2004</w:t>
        </w:r>
      </w:hyperlink>
      <w:r w:rsidR="00B45B3A">
        <w:rPr>
          <w:noProof/>
        </w:rPr>
        <w:t xml:space="preserve">; </w:t>
      </w:r>
      <w:hyperlink w:anchor="_ENREF_92" w:tooltip="Weigensberg, 1996 #66" w:history="1">
        <w:r w:rsidR="008429BB" w:rsidRPr="008429BB">
          <w:rPr>
            <w:rStyle w:val="Hyperlink"/>
          </w:rPr>
          <w:t>Weigensberg and Roff, 1996</w:t>
        </w:r>
      </w:hyperlink>
      <w:r w:rsidR="00B45B3A">
        <w:rPr>
          <w:noProof/>
        </w:rPr>
        <w:t>)</w:t>
      </w:r>
      <w:r w:rsidR="002D4BE1">
        <w:fldChar w:fldCharType="end"/>
      </w:r>
      <w:del w:id="775" w:author="Daniel Noble" w:date="2023-07-21T14:43:00Z">
        <w:r w:rsidR="0045457D" w:rsidDel="002B0F35">
          <w:delText xml:space="preserve"> </w:delText>
        </w:r>
        <w:r w:rsidR="0045457D" w:rsidDel="002B0F35">
          <w:fldChar w:fldCharType="begin"/>
        </w:r>
        <w:r w:rsidR="00590398" w:rsidDel="002B0F35">
          <w:del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delInstrText>
        </w:r>
        <w:r w:rsidR="0045457D" w:rsidDel="002B0F35">
          <w:fldChar w:fldCharType="separate"/>
        </w:r>
        <w:r w:rsidR="00590398" w:rsidRPr="00590398" w:rsidDel="002B0F35">
          <w:rPr>
            <w:rFonts w:cs="Times New Roman"/>
          </w:rPr>
          <w:delText>(Sgrò &amp; Hoffmann, 2004; Weigensberg &amp; Roff, 1996)</w:delText>
        </w:r>
        <w:r w:rsidR="0045457D" w:rsidDel="002B0F35">
          <w:fldChar w:fldCharType="end"/>
        </w:r>
      </w:del>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lastRenderedPageBreak/>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6C2D4581"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ins w:id="776" w:author="Daniel Noble" w:date="2023-07-21T15:44:00Z">
        <w:r w:rsidR="00BA5F7C">
          <w:t xml:space="preserve"> </w:t>
        </w:r>
      </w:ins>
      <w:r w:rsidR="00B45B3A">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fldChar w:fldCharType="separate"/>
      </w:r>
      <w:r w:rsidR="00B45B3A">
        <w:rPr>
          <w:noProof/>
        </w:rPr>
        <w:t>(</w:t>
      </w:r>
      <w:hyperlink w:anchor="_ENREF_51" w:tooltip="Lynch, 1998 #10" w:history="1">
        <w:r w:rsidR="008429BB" w:rsidRPr="008429BB">
          <w:rPr>
            <w:rStyle w:val="Hyperlink"/>
          </w:rPr>
          <w:t>Lynch and Walsh, 1998</w:t>
        </w:r>
      </w:hyperlink>
      <w:r w:rsidR="00B45B3A">
        <w:rPr>
          <w:noProof/>
        </w:rPr>
        <w:t>)</w:t>
      </w:r>
      <w:r w:rsidR="00B45B3A">
        <w:fldChar w:fldCharType="end"/>
      </w:r>
      <w:ins w:id="777" w:author="Daniel Noble" w:date="2023-07-21T15:44:00Z">
        <w:r w:rsidR="00BA5F7C">
          <w:t xml:space="preserve">. </w:t>
        </w:r>
      </w:ins>
      <w:del w:id="778" w:author="Daniel Noble" w:date="2023-07-21T15:44:00Z">
        <w:r w:rsidR="008E61EB" w:rsidDel="00BA5F7C">
          <w:delText xml:space="preserve"> </w:delText>
        </w:r>
        <w:r w:rsidR="00B01225" w:rsidDel="00BA5F7C">
          <w:fldChar w:fldCharType="begin"/>
        </w:r>
        <w:r w:rsidR="00590398" w:rsidDel="00BA5F7C">
          <w:del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B01225" w:rsidDel="00BA5F7C">
          <w:fldChar w:fldCharType="separate"/>
        </w:r>
        <w:r w:rsidR="00590398" w:rsidDel="00BA5F7C">
          <w:rPr>
            <w:rFonts w:cs="Times New Roman"/>
          </w:rPr>
          <w:delText>(Lynch &amp; Walsh, 1998)</w:delText>
        </w:r>
        <w:r w:rsidR="00B01225" w:rsidDel="00BA5F7C">
          <w:fldChar w:fldCharType="end"/>
        </w:r>
        <w:r w:rsidR="00AD26E1" w:rsidDel="00BA5F7C">
          <w:delText xml:space="preserve">. </w:delText>
        </w:r>
      </w:del>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B45B3A">
        <w:fldChar w:fldCharType="begin"/>
      </w:r>
      <w:r w:rsidR="00B45B3A">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fldChar w:fldCharType="separate"/>
      </w:r>
      <w:r w:rsidR="00B45B3A">
        <w:rPr>
          <w:noProof/>
        </w:rPr>
        <w:t>(</w:t>
      </w:r>
      <w:hyperlink w:anchor="_ENREF_70" w:tooltip="Rollinson, 2015 #67" w:history="1">
        <w:r w:rsidR="008429BB" w:rsidRPr="008429BB">
          <w:rPr>
            <w:rStyle w:val="Hyperlink"/>
          </w:rPr>
          <w:t>Rollinson and Rowe, 2015</w:t>
        </w:r>
      </w:hyperlink>
      <w:r w:rsidR="00B45B3A">
        <w:rPr>
          <w:noProof/>
        </w:rPr>
        <w:t>)</w:t>
      </w:r>
      <w:r w:rsidR="00B45B3A">
        <w:fldChar w:fldCharType="end"/>
      </w:r>
      <w:del w:id="779" w:author="Daniel Noble" w:date="2023-07-21T15:45:00Z">
        <w:r w:rsidR="00A50D7B" w:rsidDel="00BA5F7C">
          <w:fldChar w:fldCharType="begin"/>
        </w:r>
        <w:r w:rsidR="00590398" w:rsidDel="00BA5F7C">
          <w:del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delInstrText>
        </w:r>
        <w:r w:rsidR="00A50D7B" w:rsidDel="00BA5F7C">
          <w:fldChar w:fldCharType="separate"/>
        </w:r>
        <w:r w:rsidR="00590398" w:rsidDel="00BA5F7C">
          <w:rPr>
            <w:rFonts w:cs="Times New Roman"/>
          </w:rPr>
          <w:delText>(Rollinson &amp; Rowe, 2015)</w:delText>
        </w:r>
        <w:r w:rsidR="00A50D7B" w:rsidDel="00BA5F7C">
          <w:fldChar w:fldCharType="end"/>
        </w:r>
      </w:del>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ins w:id="780" w:author="Daniel Noble" w:date="2023-09-07T16:15:00Z">
        <w:r w:rsidR="000E124F">
          <w:t xml:space="preserve">to a maximum around 120-180 days before </w:t>
        </w:r>
      </w:ins>
      <w:ins w:id="781" w:author="Daniel Noble" w:date="2023-09-07T16:16:00Z">
        <w:r w:rsidR="000E124F">
          <w:t>stabilising</w:t>
        </w:r>
      </w:ins>
      <w:ins w:id="782" w:author="Daniel Noble" w:date="2023-09-07T16:15:00Z">
        <w:r w:rsidR="000E124F">
          <w:t xml:space="preserve"> </w:t>
        </w:r>
      </w:ins>
      <w:ins w:id="783" w:author="Daniel Noble" w:date="2023-09-07T16:16:00Z">
        <w:r w:rsidR="000E124F">
          <w:t xml:space="preserve">around ~0.15 </w:t>
        </w:r>
      </w:ins>
      <w:r w:rsidR="009D69FF">
        <w:t>by the end of the first year.</w:t>
      </w:r>
      <w:r w:rsidR="00D17613">
        <w:t xml:space="preserve"> </w:t>
      </w:r>
      <w:del w:id="784" w:author="Daniel Noble" w:date="2023-09-07T16:16:00Z">
        <w:r w:rsidR="007A78A6" w:rsidDel="000E124F">
          <w:delText>This result</w:delText>
        </w:r>
      </w:del>
      <w:ins w:id="785" w:author="Daniel Noble" w:date="2023-09-07T16:16:00Z">
        <w:r w:rsidR="000E124F">
          <w:t>Changes in heritability across age</w:t>
        </w:r>
      </w:ins>
      <w:r w:rsidR="007A78A6">
        <w:t xml:space="preserve"> </w:t>
      </w:r>
      <w:ins w:id="786" w:author="Daniel Noble" w:date="2023-09-07T16:18:00Z">
        <w:r w:rsidR="000E124F">
          <w:t xml:space="preserve">that we observed </w:t>
        </w:r>
      </w:ins>
      <w:r w:rsidR="007A78A6">
        <w:t xml:space="preserve">parallels </w:t>
      </w:r>
      <w:del w:id="787" w:author="Daniel Noble" w:date="2023-09-07T16:18:00Z">
        <w:r w:rsidR="007A78A6" w:rsidDel="000E124F">
          <w:delText xml:space="preserve">those </w:delText>
        </w:r>
      </w:del>
      <w:ins w:id="788" w:author="Daniel Noble" w:date="2023-09-07T16:18:00Z">
        <w:r w:rsidR="000E124F">
          <w:t>similar findings</w:t>
        </w:r>
        <w:r w:rsidR="000E124F">
          <w:t xml:space="preserve"> </w:t>
        </w:r>
      </w:ins>
      <w:r w:rsidR="007A78A6">
        <w:t>seen in big horn sheep</w:t>
      </w:r>
      <w:ins w:id="789" w:author="Daniel Noble" w:date="2023-07-21T15:45:00Z">
        <w:r w:rsidR="00BA5F7C">
          <w:t xml:space="preserve"> </w:t>
        </w:r>
      </w:ins>
      <w:r w:rsidR="00B45B3A">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B45B3A">
        <w:fldChar w:fldCharType="end"/>
      </w:r>
      <w:del w:id="790" w:author="Daniel Noble" w:date="2023-07-21T15:45:00Z">
        <w:r w:rsidR="007A78A6" w:rsidDel="00BA5F7C">
          <w:delText xml:space="preserve"> </w:delText>
        </w:r>
        <w:r w:rsidR="007A78A6" w:rsidDel="00BA5F7C">
          <w:fldChar w:fldCharType="begin"/>
        </w:r>
        <w:r w:rsidR="00590398" w:rsidDel="00BA5F7C">
          <w:del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7A78A6" w:rsidDel="00BA5F7C">
          <w:fldChar w:fldCharType="separate"/>
        </w:r>
        <w:r w:rsidR="00590398" w:rsidRPr="00590398" w:rsidDel="00BA5F7C">
          <w:rPr>
            <w:rFonts w:cs="Times New Roman"/>
          </w:rPr>
          <w:delText>(Réale et al., 1999)</w:delText>
        </w:r>
        <w:r w:rsidR="007A78A6" w:rsidDel="00BA5F7C">
          <w:fldChar w:fldCharType="end"/>
        </w:r>
      </w:del>
      <w:r w:rsidR="007A78A6">
        <w:t xml:space="preserve">, </w:t>
      </w:r>
      <w:proofErr w:type="spellStart"/>
      <w:r w:rsidR="007A78A6">
        <w:t>soay</w:t>
      </w:r>
      <w:proofErr w:type="spellEnd"/>
      <w:r w:rsidR="007A78A6">
        <w:t xml:space="preserve"> sheep </w:t>
      </w:r>
      <w:r w:rsidR="00B45B3A">
        <w:fldChar w:fldCharType="begin"/>
      </w:r>
      <w:r w:rsidR="00B45B3A">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fldChar w:fldCharType="separate"/>
      </w:r>
      <w:r w:rsidR="00B45B3A">
        <w:rPr>
          <w:noProof/>
        </w:rPr>
        <w:t>(</w:t>
      </w:r>
      <w:hyperlink w:anchor="_ENREF_98" w:tooltip="Wilson, 2007 #68" w:history="1">
        <w:r w:rsidR="008429BB" w:rsidRPr="008429BB">
          <w:rPr>
            <w:rStyle w:val="Hyperlink"/>
          </w:rPr>
          <w:t>Wilson</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ins w:id="791" w:author="Daniel Noble" w:date="2023-07-21T15:45:00Z">
        <w:r w:rsidR="00BA5F7C">
          <w:t xml:space="preserve"> </w:t>
        </w:r>
      </w:ins>
      <w:del w:id="792" w:author="Daniel Noble" w:date="2023-07-21T15:45:00Z">
        <w:r w:rsidR="007A78A6" w:rsidDel="00BA5F7C">
          <w:fldChar w:fldCharType="begin"/>
        </w:r>
        <w:r w:rsidR="00590398" w:rsidDel="00BA5F7C">
          <w:del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7A78A6" w:rsidDel="00BA5F7C">
          <w:fldChar w:fldCharType="separate"/>
        </w:r>
        <w:r w:rsidR="00590398" w:rsidDel="00BA5F7C">
          <w:rPr>
            <w:rFonts w:cs="Times New Roman"/>
          </w:rPr>
          <w:delText>(Wilson et al., 2007)</w:delText>
        </w:r>
        <w:r w:rsidR="007A78A6" w:rsidDel="00BA5F7C">
          <w:fldChar w:fldCharType="end"/>
        </w:r>
        <w:r w:rsidR="007A78A6" w:rsidDel="00BA5F7C">
          <w:delText xml:space="preserve"> </w:delText>
        </w:r>
      </w:del>
      <w:r w:rsidR="007A78A6">
        <w:t xml:space="preserve">and ladybird beetles </w:t>
      </w:r>
      <w:r w:rsidR="00B45B3A">
        <w:fldChar w:fldCharType="begin"/>
      </w:r>
      <w:r w:rsidR="00B45B3A">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w:t>
      </w:r>
      <w:r w:rsidR="00B45B3A">
        <w:fldChar w:fldCharType="end"/>
      </w:r>
      <w:del w:id="793" w:author="Daniel Noble" w:date="2023-07-21T15:46:00Z">
        <w:r w:rsidR="007A78A6" w:rsidDel="00BA5F7C">
          <w:fldChar w:fldCharType="begin"/>
        </w:r>
        <w:r w:rsidR="00590398" w:rsidDel="00BA5F7C">
          <w:del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delInstrText>
        </w:r>
        <w:r w:rsidR="007A78A6" w:rsidDel="00BA5F7C">
          <w:fldChar w:fldCharType="separate"/>
        </w:r>
        <w:r w:rsidR="00590398" w:rsidDel="00BA5F7C">
          <w:rPr>
            <w:rFonts w:cs="Times New Roman"/>
          </w:rPr>
          <w:delText>(Dmitriew et al., 2010)</w:delText>
        </w:r>
        <w:r w:rsidR="007A78A6" w:rsidDel="00BA5F7C">
          <w:fldChar w:fldCharType="end"/>
        </w:r>
      </w:del>
      <w:r w:rsidR="007A78A6">
        <w:t xml:space="preserve">. While the underlying cause of </w:t>
      </w:r>
      <w:del w:id="794" w:author="Daniel Noble" w:date="2023-09-07T16:18:00Z">
        <w:r w:rsidR="007A78A6" w:rsidDel="000E124F">
          <w:delText xml:space="preserve">this </w:delText>
        </w:r>
        <w:r w:rsidR="007E1630" w:rsidDel="000E124F">
          <w:delText>pattern</w:delText>
        </w:r>
      </w:del>
      <w:ins w:id="795" w:author="Daniel Noble" w:date="2023-09-07T16:18:00Z">
        <w:r w:rsidR="000E124F">
          <w:t>changes in heritability in mass in our lizards</w:t>
        </w:r>
      </w:ins>
      <w:r w:rsidR="007E1630">
        <w:t xml:space="preserve">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B45B3A">
        <w:fldChar w:fldCharType="begin"/>
      </w:r>
      <w:r w:rsidR="00B45B3A">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B45B3A">
        <w:fldChar w:fldCharType="end"/>
      </w:r>
      <w:del w:id="796" w:author="Daniel Noble" w:date="2023-07-21T15:46:00Z">
        <w:r w:rsidR="007A78A6" w:rsidDel="00BA5F7C">
          <w:fldChar w:fldCharType="begin"/>
        </w:r>
        <w:r w:rsidR="00590398" w:rsidDel="00BA5F7C">
          <w:del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7A78A6" w:rsidDel="00BA5F7C">
          <w:fldChar w:fldCharType="separate"/>
        </w:r>
        <w:r w:rsidR="00590398" w:rsidRPr="00590398" w:rsidDel="00BA5F7C">
          <w:rPr>
            <w:rFonts w:cs="Times New Roman"/>
          </w:rPr>
          <w:delText>(Dmitriew et al., 2010; Hoffmann &amp; Merilä, 1999)</w:delText>
        </w:r>
        <w:r w:rsidR="007A78A6" w:rsidDel="00BA5F7C">
          <w:fldChar w:fldCharType="end"/>
        </w:r>
      </w:del>
      <w:r w:rsidR="009D69FF">
        <w:t xml:space="preserve">. </w:t>
      </w:r>
      <w:del w:id="797" w:author="Daniel Noble" w:date="2023-09-07T16:19:00Z">
        <w:r w:rsidR="003E4C4D" w:rsidDel="008429BB">
          <w:delText xml:space="preserve">Alternatively, </w:delText>
        </w:r>
        <w:r w:rsidR="00BB6C53" w:rsidDel="008429BB">
          <w:delText>the</w:delText>
        </w:r>
        <w:r w:rsidR="009D69FF" w:rsidDel="008429BB">
          <w:delText xml:space="preserve"> </w:delText>
        </w:r>
        <w:r w:rsidR="007E1630" w:rsidDel="008429BB">
          <w:delText xml:space="preserve">gradual increase in additive genetic variance </w:delText>
        </w:r>
        <w:r w:rsidR="009D69FF" w:rsidDel="008429BB">
          <w:delText xml:space="preserve">may </w:delText>
        </w:r>
        <w:r w:rsidR="00281544" w:rsidDel="008429BB">
          <w:delText xml:space="preserve">be </w:delText>
        </w:r>
        <w:r w:rsidR="009D69FF" w:rsidDel="008429BB">
          <w:delText xml:space="preserve">related to </w:delText>
        </w:r>
        <w:r w:rsidR="004B640F" w:rsidDel="008429BB">
          <w:delText xml:space="preserve">initial </w:delText>
        </w:r>
        <w:r w:rsidR="009D69FF" w:rsidDel="008429BB">
          <w:delText xml:space="preserve">genotypic changes </w:delText>
        </w:r>
        <w:r w:rsidR="00BB6C53" w:rsidDel="008429BB">
          <w:delText>underpinning</w:delText>
        </w:r>
        <w:r w:rsidR="009D69FF" w:rsidDel="008429BB">
          <w:delText xml:space="preserve"> sexual maturation (~14 months)</w:delText>
        </w:r>
        <w:r w:rsidR="00281544" w:rsidDel="008429BB">
          <w:delText xml:space="preserve"> as </w:delText>
        </w:r>
        <w:r w:rsidR="00281544" w:rsidDel="008429BB">
          <w:rPr>
            <w:i/>
            <w:iCs/>
          </w:rPr>
          <w:delText>L.delicata</w:delText>
        </w:r>
        <w:r w:rsidR="00281544" w:rsidDel="008429BB">
          <w:delText xml:space="preserve"> </w:delText>
        </w:r>
        <w:r w:rsidR="007A78A6" w:rsidDel="008429BB">
          <w:delText xml:space="preserve">are </w:delText>
        </w:r>
        <w:r w:rsidR="00281544" w:rsidDel="008429BB">
          <w:delText>sexual</w:delText>
        </w:r>
        <w:r w:rsidR="007A78A6" w:rsidDel="008429BB">
          <w:delText>ly</w:delText>
        </w:r>
        <w:r w:rsidR="00281544" w:rsidDel="008429BB">
          <w:delText xml:space="preserve"> dimorphi</w:delText>
        </w:r>
        <w:r w:rsidR="007A78A6" w:rsidDel="008429BB">
          <w:delText>c</w:delText>
        </w:r>
        <w:r w:rsidR="00281544" w:rsidDel="008429BB">
          <w:delText xml:space="preserve"> in various morphological traits including body size</w:delText>
        </w:r>
        <w:r w:rsidR="00B45B3A" w:rsidDel="008429BB">
          <w:fldChar w:fldCharType="begin"/>
        </w:r>
        <w:r w:rsidR="00B45B3A" w:rsidDel="008429BB">
          <w:del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delInstrText>
        </w:r>
        <w:r w:rsidR="00B45B3A" w:rsidDel="008429BB">
          <w:fldChar w:fldCharType="separate"/>
        </w:r>
        <w:r w:rsidR="00B45B3A" w:rsidDel="008429BB">
          <w:rPr>
            <w:noProof/>
          </w:rPr>
          <w:delText>(</w:delText>
        </w:r>
        <w:r w:rsidR="00843927" w:rsidDel="008429BB">
          <w:fldChar w:fldCharType="begin"/>
        </w:r>
        <w:r w:rsidR="00843927" w:rsidDel="008429BB">
          <w:delInstrText xml:space="preserve"> HYPERLINK \l "_ENREF_11" \o "Chapple, 2014 #34" </w:delInstrText>
        </w:r>
        <w:r w:rsidR="00843927" w:rsidDel="008429BB">
          <w:fldChar w:fldCharType="separate"/>
        </w:r>
        <w:r w:rsidR="00843927" w:rsidRPr="00843927" w:rsidDel="008429BB">
          <w:rPr>
            <w:rStyle w:val="Hyperlink"/>
          </w:rPr>
          <w:delText>Chapple</w:delText>
        </w:r>
        <w:r w:rsidR="00843927" w:rsidRPr="00843927" w:rsidDel="008429BB">
          <w:rPr>
            <w:rStyle w:val="Hyperlink"/>
            <w:i/>
          </w:rPr>
          <w:delText xml:space="preserve"> et al</w:delText>
        </w:r>
        <w:r w:rsidR="00843927" w:rsidRPr="00843927" w:rsidDel="008429BB">
          <w:rPr>
            <w:rStyle w:val="Hyperlink"/>
          </w:rPr>
          <w:delText>, 2014</w:delText>
        </w:r>
        <w:r w:rsidR="00843927" w:rsidDel="008429BB">
          <w:fldChar w:fldCharType="end"/>
        </w:r>
        <w:r w:rsidR="00B45B3A" w:rsidDel="008429BB">
          <w:rPr>
            <w:noProof/>
          </w:rPr>
          <w:delText>)</w:delText>
        </w:r>
        <w:r w:rsidR="00B45B3A" w:rsidDel="008429BB">
          <w:fldChar w:fldCharType="end"/>
        </w:r>
      </w:del>
      <w:del w:id="798" w:author="Daniel Noble" w:date="2023-07-21T15:46:00Z">
        <w:r w:rsidR="002E35BE" w:rsidDel="00BA5F7C">
          <w:delText xml:space="preserve"> </w:delText>
        </w:r>
        <w:r w:rsidR="00281544" w:rsidDel="00BA5F7C">
          <w:fldChar w:fldCharType="begin"/>
        </w:r>
        <w:r w:rsidR="00590398" w:rsidDel="00BA5F7C">
          <w:del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281544" w:rsidDel="00BA5F7C">
          <w:fldChar w:fldCharType="separate"/>
        </w:r>
        <w:r w:rsidR="00590398" w:rsidDel="00BA5F7C">
          <w:rPr>
            <w:rFonts w:cs="Times New Roman"/>
          </w:rPr>
          <w:delText>(Chapple et al., 2014)</w:delText>
        </w:r>
        <w:r w:rsidR="00281544" w:rsidDel="00BA5F7C">
          <w:fldChar w:fldCharType="end"/>
        </w:r>
      </w:del>
      <w:del w:id="799" w:author="Daniel Noble" w:date="2023-09-07T16:19:00Z">
        <w:r w:rsidR="00281544" w:rsidDel="008429BB">
          <w:delText xml:space="preserve">. </w:delText>
        </w:r>
      </w:del>
      <w:r w:rsidR="007A78A6">
        <w:t xml:space="preserve">Nonetheless, ontogenetic variation in genetic variance implies that potential rates of evolution </w:t>
      </w:r>
      <w:r w:rsidR="00BB6C53">
        <w:t>varies</w:t>
      </w:r>
      <w:r w:rsidR="007A78A6">
        <w:t xml:space="preserve"> with age</w:t>
      </w:r>
      <w:r w:rsidR="007A398E">
        <w:t xml:space="preserve"> </w:t>
      </w:r>
      <w:r w:rsidR="00B45B3A">
        <w:fldChar w:fldCharType="begin"/>
      </w:r>
      <w:r w:rsidR="00B45B3A">
        <w:instrText xml:space="preserve"> ADDIN EN.CITE &lt;EndNote&gt;&lt;Cite&gt;&lt;Author&gt;Houle&lt;/Author&gt;&lt;Year&gt;1998&lt;/Year&gt;&lt;RecNum&gt;70&lt;/RecNum&gt;&lt;DisplayText&gt;(Houle, 1998)&lt;/DisplayText&gt;&lt;record&gt;&lt;rec-number&gt;70&lt;/rec-number&gt;&lt;foreign-keys&gt;&lt;key app="EN" db-id="t5xpwvss9tf0a5ersfo5r5a30tzt00edvxz9" timestamp="1687414394"&gt;70&lt;/key&gt;&lt;/foreign-keys&gt;&lt;ref-type name="Journal Article"&gt;17&lt;/ref-type&gt;&lt;contributors&gt;&lt;authors&gt;&lt;author&gt;Houle, David&lt;/author&gt;&lt;/authors&gt;&lt;/contributors&gt;&lt;titles&gt;&lt;title&gt;How should we explain variation in the genetic variance of traits?&lt;/title&gt;&lt;secondary-title&gt;Genetica&lt;/secondary-title&gt;&lt;/titles&gt;&lt;periodical&gt;&lt;full-title&gt;Genetica&lt;/full-title&gt;&lt;/periodical&gt;&lt;pages&gt;241&lt;/pages&gt;&lt;volume&gt;102&lt;/volume&gt;&lt;number&gt;0&lt;/number&gt;&lt;dates&gt;&lt;year&gt;1998&lt;/year&gt;&lt;/dates&gt;&lt;urls&gt;&lt;/urls&gt;&lt;electronic-resource-num&gt;10.1023/A:1017034925212&lt;/electronic-resource-num&gt;&lt;access-date&gt;3&lt;/access-date&gt;&lt;/record&gt;&lt;/Cite&gt;&lt;/EndNote&gt;</w:instrText>
      </w:r>
      <w:r w:rsidR="00B45B3A">
        <w:fldChar w:fldCharType="separate"/>
      </w:r>
      <w:r w:rsidR="00B45B3A">
        <w:rPr>
          <w:noProof/>
        </w:rPr>
        <w:t>(</w:t>
      </w:r>
      <w:hyperlink w:anchor="_ENREF_44" w:tooltip="Houle, 1998 #70" w:history="1">
        <w:r w:rsidR="008429BB" w:rsidRPr="008429BB">
          <w:rPr>
            <w:rStyle w:val="Hyperlink"/>
          </w:rPr>
          <w:t>Houle, 1998</w:t>
        </w:r>
      </w:hyperlink>
      <w:r w:rsidR="00B45B3A">
        <w:rPr>
          <w:noProof/>
        </w:rPr>
        <w:t>)</w:t>
      </w:r>
      <w:r w:rsidR="00B45B3A">
        <w:fldChar w:fldCharType="end"/>
      </w:r>
      <w:del w:id="800" w:author="Daniel Noble" w:date="2023-07-21T15:47:00Z">
        <w:r w:rsidR="007A398E" w:rsidDel="00BA5F7C">
          <w:fldChar w:fldCharType="begin"/>
        </w:r>
        <w:r w:rsidR="00590398" w:rsidDel="00BA5F7C">
          <w:del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delInstrText>
        </w:r>
        <w:r w:rsidR="007A398E" w:rsidDel="00BA5F7C">
          <w:fldChar w:fldCharType="separate"/>
        </w:r>
        <w:r w:rsidR="00590398" w:rsidDel="00BA5F7C">
          <w:rPr>
            <w:rFonts w:cs="Times New Roman"/>
          </w:rPr>
          <w:delText>(Houle, 1998)</w:delText>
        </w:r>
        <w:r w:rsidR="007A398E" w:rsidDel="00BA5F7C">
          <w:fldChar w:fldCharType="end"/>
        </w:r>
      </w:del>
      <w:r w:rsidR="007A78A6">
        <w:t xml:space="preserve">, however this depends on non-genetic sources of variance as well. </w:t>
      </w:r>
    </w:p>
    <w:p w14:paraId="7F70CDD9" w14:textId="77777777" w:rsidR="003E4C4D" w:rsidRDefault="003E4C4D" w:rsidP="00841599">
      <w:pPr>
        <w:contextualSpacing/>
      </w:pPr>
    </w:p>
    <w:p w14:paraId="2F346651" w14:textId="68EF1607"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ins w:id="801" w:author="Daniel Noble" w:date="2023-07-21T15:47:00Z">
        <w:r w:rsidR="00BA5F7C">
          <w:t xml:space="preserve"> </w:t>
        </w:r>
      </w:ins>
      <w:r w:rsidR="00B45B3A">
        <w:fldChar w:fldCharType="begin"/>
      </w:r>
      <w:r w:rsidR="00B45B3A">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fldChar w:fldCharType="separate"/>
      </w:r>
      <w:r w:rsidR="00B45B3A">
        <w:rPr>
          <w:noProof/>
        </w:rPr>
        <w:t>(</w:t>
      </w:r>
      <w:hyperlink w:anchor="_ENREF_16" w:tooltip="Cheverud, 1984 #71" w:history="1">
        <w:r w:rsidR="008429BB" w:rsidRPr="008429BB">
          <w:rPr>
            <w:rStyle w:val="Hyperlink"/>
          </w:rPr>
          <w:t>Cheverud, 1984</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B45B3A">
        <w:fldChar w:fldCharType="end"/>
      </w:r>
      <w:del w:id="802" w:author="Daniel Noble" w:date="2023-07-21T15:47:00Z">
        <w:r w:rsidR="00FE502D" w:rsidDel="00BA5F7C">
          <w:delText xml:space="preserve"> </w:delText>
        </w:r>
        <w:r w:rsidR="00FE502D" w:rsidDel="00BA5F7C">
          <w:fldChar w:fldCharType="begin"/>
        </w:r>
        <w:r w:rsidR="00590398" w:rsidDel="00BA5F7C">
          <w:del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FE502D" w:rsidDel="00BA5F7C">
          <w:fldChar w:fldCharType="separate"/>
        </w:r>
        <w:r w:rsidR="00590398" w:rsidDel="00BA5F7C">
          <w:rPr>
            <w:rFonts w:cs="Times New Roman"/>
          </w:rPr>
          <w:delText>(Cheverud, 1984; Wilson, Kruuk, et al., 2005)</w:delText>
        </w:r>
        <w:r w:rsidR="00FE502D" w:rsidDel="00BA5F7C">
          <w:fldChar w:fldCharType="end"/>
        </w:r>
      </w:del>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 </w:instrTex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DATA </w:instrText>
      </w:r>
      <w:r w:rsidR="00B45B3A">
        <w:fldChar w:fldCharType="end"/>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 xml:space="preserve">; </w:t>
      </w:r>
      <w:hyperlink w:anchor="_ENREF_50" w:tooltip="Lindholm, 2006 #72" w:history="1">
        <w:r w:rsidR="008429BB" w:rsidRPr="008429BB">
          <w:rPr>
            <w:rStyle w:val="Hyperlink"/>
          </w:rPr>
          <w:t>Lindholm</w:t>
        </w:r>
        <w:r w:rsidR="008429BB" w:rsidRPr="008429BB">
          <w:rPr>
            <w:rStyle w:val="Hyperlink"/>
            <w:i/>
          </w:rPr>
          <w:t xml:space="preserve"> et al</w:t>
        </w:r>
        <w:r w:rsidR="008429BB" w:rsidRPr="008429BB">
          <w:rPr>
            <w:rStyle w:val="Hyperlink"/>
          </w:rPr>
          <w:t>, 2006</w:t>
        </w:r>
      </w:hyperlink>
      <w:r w:rsidR="00B45B3A">
        <w:rPr>
          <w:noProof/>
        </w:rPr>
        <w:t xml:space="preserve">; </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96" w:tooltip="Wilson, 2005 #74" w:history="1">
        <w:r w:rsidR="008429BB" w:rsidRPr="008429BB">
          <w:rPr>
            <w:rStyle w:val="Hyperlink"/>
          </w:rPr>
          <w:t>Wilson</w:t>
        </w:r>
        <w:r w:rsidR="008429BB" w:rsidRPr="008429BB">
          <w:rPr>
            <w:rStyle w:val="Hyperlink"/>
            <w:i/>
          </w:rPr>
          <w:t xml:space="preserve"> et al</w:t>
        </w:r>
        <w:r w:rsidR="008429BB" w:rsidRPr="008429BB">
          <w:rPr>
            <w:rStyle w:val="Hyperlink"/>
          </w:rPr>
          <w:t>, 2005a</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B45B3A">
        <w:fldChar w:fldCharType="end"/>
      </w:r>
      <w:del w:id="803" w:author="Daniel Noble" w:date="2023-07-21T15:48:00Z">
        <w:r w:rsidR="0085481F" w:rsidDel="00BA5F7C">
          <w:fldChar w:fldCharType="begin"/>
        </w:r>
        <w:r w:rsidR="00590398" w:rsidDel="00BA5F7C">
          <w:del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5481F" w:rsidDel="00BA5F7C">
          <w:fldChar w:fldCharType="separate"/>
        </w:r>
        <w:r w:rsidR="00590398" w:rsidDel="00BA5F7C">
          <w:rPr>
            <w:rFonts w:cs="Times New Roman"/>
          </w:rPr>
          <w:delText>(Dmitriew et al., 2010; Lindholm et al., 2006; Pick et al., 2016; Wilson, Coltman, et al., 2005; Wilson, Kruuk, et al., 2005)</w:delText>
        </w:r>
        <w:r w:rsidR="0085481F" w:rsidDel="00BA5F7C">
          <w:fldChar w:fldCharType="end"/>
        </w:r>
      </w:del>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 </w:instrTex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9" w:tooltip="Brown, 2009 #75" w:history="1">
        <w:r w:rsidR="008429BB" w:rsidRPr="008429BB">
          <w:rPr>
            <w:rStyle w:val="Hyperlink"/>
          </w:rPr>
          <w:t>Brown and Shine, 2009</w:t>
        </w:r>
      </w:hyperlink>
      <w:r w:rsidR="00B45B3A">
        <w:rPr>
          <w:noProof/>
        </w:rPr>
        <w:t xml:space="preserve">; </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90" w:tooltip="Warner, 2014 #76" w:history="1">
        <w:r w:rsidR="008429BB" w:rsidRPr="008429BB">
          <w:rPr>
            <w:rStyle w:val="Hyperlink"/>
          </w:rPr>
          <w:t>Warner and Lovern, 2014</w:t>
        </w:r>
      </w:hyperlink>
      <w:r w:rsidR="00B45B3A">
        <w:rPr>
          <w:noProof/>
        </w:rPr>
        <w:t>)</w:t>
      </w:r>
      <w:r w:rsidR="00B45B3A">
        <w:fldChar w:fldCharType="end"/>
      </w:r>
      <w:del w:id="804" w:author="Daniel Noble" w:date="2023-07-21T15:49:00Z">
        <w:r w:rsidR="00AD5BC0" w:rsidDel="00BA5F7C">
          <w:fldChar w:fldCharType="begin"/>
        </w:r>
        <w:r w:rsidR="00590398" w:rsidDel="00BA5F7C">
          <w:del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delInstrText>
        </w:r>
        <w:r w:rsidR="00AD5BC0" w:rsidDel="00BA5F7C">
          <w:fldChar w:fldCharType="separate"/>
        </w:r>
        <w:r w:rsidR="00590398" w:rsidDel="00BA5F7C">
          <w:rPr>
            <w:rFonts w:cs="Times New Roman"/>
          </w:rPr>
          <w:delText>(Brown &amp; Shine, 2009; Noble et al., 2014; Warner &amp; Lovern, 2014)</w:delText>
        </w:r>
        <w:r w:rsidR="00AD5BC0" w:rsidDel="00BA5F7C">
          <w:fldChar w:fldCharType="end"/>
        </w:r>
      </w:del>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B45B3A">
        <w:fldChar w:fldCharType="begin"/>
      </w:r>
      <w:r w:rsidR="00B45B3A">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B45B3A">
        <w:fldChar w:fldCharType="end"/>
      </w:r>
      <w:del w:id="805" w:author="Daniel Noble" w:date="2023-07-21T15:49:00Z">
        <w:r w:rsidR="00F13E16" w:rsidDel="00BA5F7C">
          <w:fldChar w:fldCharType="begin"/>
        </w:r>
        <w:r w:rsidR="00590398" w:rsidDel="00BA5F7C">
          <w:del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F13E16" w:rsidDel="00BA5F7C">
          <w:fldChar w:fldCharType="separate"/>
        </w:r>
        <w:r w:rsidR="00590398" w:rsidRPr="00590398" w:rsidDel="00BA5F7C">
          <w:rPr>
            <w:rFonts w:cs="Times New Roman"/>
          </w:rPr>
          <w:delText>(Pick et al., 2016; Réale et al., 1999)</w:delText>
        </w:r>
        <w:r w:rsidR="00F13E16" w:rsidDel="00BA5F7C">
          <w:fldChar w:fldCharType="end"/>
        </w:r>
      </w:del>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ins w:id="806" w:author="Daniel Noble" w:date="2023-09-06T15:16:00Z">
        <w:r w:rsidR="00DE725E">
          <w:t xml:space="preserve">. It could be related to </w:t>
        </w:r>
      </w:ins>
      <w:ins w:id="807" w:author="Daniel Noble" w:date="2023-09-06T15:17:00Z">
        <w:r w:rsidR="009750FE">
          <w:t>intraspecific competition triggering an effect on body size in relation to previ</w:t>
        </w:r>
      </w:ins>
      <w:ins w:id="808" w:author="Daniel Noble" w:date="2023-09-06T15:18:00Z">
        <w:r w:rsidR="009750FE">
          <w:t>ously unknown experiences of mothers when offspring were transferred into social housing conditions</w:t>
        </w:r>
      </w:ins>
      <w:ins w:id="809" w:author="Daniel Noble" w:date="2023-09-06T15:17:00Z">
        <w:r w:rsidR="00DE725E">
          <w:t xml:space="preserve">. </w:t>
        </w:r>
      </w:ins>
      <w:ins w:id="810" w:author="Daniel Noble" w:date="2023-09-06T15:19:00Z">
        <w:r w:rsidR="009750FE">
          <w:t xml:space="preserve">Changes in maternal effects across life stages resulting from past maternal experiences have been documented in other taxa </w:t>
        </w:r>
      </w:ins>
      <w:r w:rsidR="009750FE">
        <w:fldChar w:fldCharType="begin"/>
      </w:r>
      <w:r w:rsidR="009750FE">
        <w:instrText xml:space="preserve"> ADDIN EN.CITE &lt;EndNote&gt;&lt;Cite&gt;&lt;Author&gt;Marshall&lt;/Author&gt;&lt;Year&gt;2008&lt;/Year&gt;&lt;RecNum&gt;99&lt;/RecNum&gt;&lt;Prefix&gt;e.g.`, &lt;/Prefix&gt;&lt;DisplayText&gt;(e.g., Marshall, 2008)&lt;/DisplayText&gt;&lt;record&gt;&lt;rec-number&gt;99&lt;/rec-number&gt;&lt;foreign-keys&gt;&lt;key app="EN" db-id="t5xpwvss9tf0a5ersfo5r5a30tzt00edvxz9" timestamp="1693977630"&gt;99&lt;/key&gt;&lt;/foreign-keys&gt;&lt;ref-type name="Journal Article"&gt;17&lt;/ref-type&gt;&lt;contributors&gt;&lt;authors&gt;&lt;author&gt;Marshall, Dustin J.&lt;/author&gt;&lt;/authors&gt;&lt;/contributors&gt;&lt;titles&gt;&lt;title&gt;Transgenerational plasticity in the sea: context- dependent maternal effects across the life history&lt;/title&gt;&lt;secondary-title&gt;Ecology&lt;/secondary-title&gt;&lt;/titles&gt;&lt;periodical&gt;&lt;full-title&gt;Ecology&lt;/full-title&gt;&lt;/periodical&gt;&lt;pages&gt;418-427&lt;/pages&gt;&lt;volume&gt;89&lt;/volume&gt;&lt;number&gt;2&lt;/number&gt;&lt;dates&gt;&lt;year&gt;2008&lt;/year&gt;&lt;/dates&gt;&lt;urls&gt;&lt;/urls&gt;&lt;/record&gt;&lt;/Cite&gt;&lt;/EndNote&gt;</w:instrText>
      </w:r>
      <w:r w:rsidR="009750FE">
        <w:fldChar w:fldCharType="separate"/>
      </w:r>
      <w:r w:rsidR="009750FE">
        <w:rPr>
          <w:noProof/>
        </w:rPr>
        <w:t>(</w:t>
      </w:r>
      <w:hyperlink w:anchor="_ENREF_52" w:tooltip="Marshall, 2008 #99" w:history="1">
        <w:r w:rsidR="008429BB" w:rsidRPr="008429BB">
          <w:rPr>
            <w:rStyle w:val="Hyperlink"/>
          </w:rPr>
          <w:t>e.g., Marshall, 2008</w:t>
        </w:r>
      </w:hyperlink>
      <w:r w:rsidR="009750FE">
        <w:rPr>
          <w:noProof/>
        </w:rPr>
        <w:t>)</w:t>
      </w:r>
      <w:r w:rsidR="009750FE">
        <w:fldChar w:fldCharType="end"/>
      </w:r>
      <w:ins w:id="811" w:author="Daniel Noble" w:date="2023-09-06T15:20:00Z">
        <w:r w:rsidR="009750FE">
          <w:t>.</w:t>
        </w:r>
      </w:ins>
      <w:ins w:id="812" w:author="Daniel Noble" w:date="2023-09-06T15:19:00Z">
        <w:r w:rsidR="009750FE">
          <w:t xml:space="preserve"> </w:t>
        </w:r>
      </w:ins>
      <w:ins w:id="813" w:author="Daniel Noble" w:date="2023-09-06T15:17:00Z">
        <w:r w:rsidR="00DE725E">
          <w:t xml:space="preserve">Alternatively, </w:t>
        </w:r>
      </w:ins>
      <w:del w:id="814" w:author="Daniel Noble" w:date="2023-09-06T15:16:00Z">
        <w:r w:rsidR="008B33DE" w:rsidDel="00DE725E">
          <w:delText>,</w:delText>
        </w:r>
        <w:r w:rsidR="00415967" w:rsidDel="00DE725E">
          <w:delText xml:space="preserve"> </w:delText>
        </w:r>
      </w:del>
      <w:del w:id="815" w:author="Daniel Noble" w:date="2023-09-06T15:17:00Z">
        <w:r w:rsidR="00415967" w:rsidDel="00DE725E">
          <w:delText xml:space="preserve">however </w:delText>
        </w:r>
      </w:del>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that promote variation in body size</w:t>
      </w:r>
      <w:ins w:id="816" w:author="Daniel Noble" w:date="2023-07-21T15:49:00Z">
        <w:r w:rsidR="00BA5F7C">
          <w:t xml:space="preserve"> </w:t>
        </w:r>
      </w:ins>
      <w:r w:rsidR="00B45B3A">
        <w:fldChar w:fldCharType="begin"/>
      </w:r>
      <w:r w:rsidR="00B45B3A">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fldChar w:fldCharType="separate"/>
      </w:r>
      <w:r w:rsidR="00B45B3A">
        <w:rPr>
          <w:noProof/>
        </w:rPr>
        <w:t>(</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w:t>
      </w:r>
      <w:r w:rsidR="00B45B3A">
        <w:fldChar w:fldCharType="end"/>
      </w:r>
      <w:del w:id="817" w:author="Daniel Noble" w:date="2023-07-21T15:53:00Z">
        <w:r w:rsidR="00B0090D" w:rsidDel="00BA5F7C">
          <w:delText xml:space="preserve"> </w:delText>
        </w:r>
        <w:r w:rsidR="00A50D7B" w:rsidDel="00BA5F7C">
          <w:fldChar w:fldCharType="begin"/>
        </w:r>
        <w:r w:rsidR="00590398" w:rsidDel="00BA5F7C">
          <w:del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delInstrText>
        </w:r>
        <w:r w:rsidR="00A50D7B" w:rsidDel="00BA5F7C">
          <w:fldChar w:fldCharType="separate"/>
        </w:r>
        <w:r w:rsidR="00590398" w:rsidDel="00BA5F7C">
          <w:rPr>
            <w:rFonts w:cs="Times New Roman"/>
          </w:rPr>
          <w:delText>(Pick et al., 2016)</w:delText>
        </w:r>
        <w:r w:rsidR="00A50D7B" w:rsidDel="00BA5F7C">
          <w:fldChar w:fldCharType="end"/>
        </w:r>
      </w:del>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50% of the variation in food intake and growth</w:t>
      </w:r>
      <w:ins w:id="818" w:author="Daniel Noble" w:date="2023-07-21T15:53:00Z">
        <w:r w:rsidR="00BA5F7C">
          <w:t xml:space="preserve"> </w:t>
        </w:r>
      </w:ins>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 </w:instrText>
      </w:r>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73" w:tooltip="Salin, 2016 #77" w:history="1">
        <w:r w:rsidR="008429BB" w:rsidRPr="008429BB">
          <w:rPr>
            <w:rStyle w:val="Hyperlink"/>
          </w:rPr>
          <w:t>Salin</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74" w:tooltip="Salin, 2019 #78" w:history="1">
        <w:r w:rsidR="008429BB" w:rsidRPr="008429BB">
          <w:rPr>
            <w:rStyle w:val="Hyperlink"/>
          </w:rPr>
          <w:t>Salin</w:t>
        </w:r>
        <w:r w:rsidR="008429BB" w:rsidRPr="008429BB">
          <w:rPr>
            <w:rStyle w:val="Hyperlink"/>
            <w:i/>
          </w:rPr>
          <w:t xml:space="preserve"> et al</w:t>
        </w:r>
        <w:r w:rsidR="008429BB" w:rsidRPr="008429BB">
          <w:rPr>
            <w:rStyle w:val="Hyperlink"/>
          </w:rPr>
          <w:t>, 2019</w:t>
        </w:r>
      </w:hyperlink>
      <w:r w:rsidR="00B45B3A">
        <w:rPr>
          <w:noProof/>
        </w:rPr>
        <w:t>)</w:t>
      </w:r>
      <w:r w:rsidR="00B45B3A">
        <w:fldChar w:fldCharType="end"/>
      </w:r>
      <w:del w:id="819" w:author="Daniel Noble" w:date="2023-07-21T15:54:00Z">
        <w:r w:rsidR="00FF4251" w:rsidDel="00BA5F7C">
          <w:delText xml:space="preserve"> </w:delText>
        </w:r>
        <w:r w:rsidR="00A35763" w:rsidDel="00BA5F7C">
          <w:fldChar w:fldCharType="begin"/>
        </w:r>
        <w:r w:rsidR="00590398" w:rsidDel="00BA5F7C">
          <w:del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delInstrText>
        </w:r>
        <w:r w:rsidR="00A35763" w:rsidDel="00BA5F7C">
          <w:fldChar w:fldCharType="separate"/>
        </w:r>
        <w:r w:rsidR="00590398" w:rsidDel="00BA5F7C">
          <w:rPr>
            <w:rFonts w:cs="Times New Roman"/>
          </w:rPr>
          <w:delText>(Salin et al., 2016, 2019)</w:delText>
        </w:r>
        <w:r w:rsidR="00A35763" w:rsidDel="00BA5F7C">
          <w:fldChar w:fldCharType="end"/>
        </w:r>
      </w:del>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4FFD5EC9"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ins w:id="820" w:author="Daniel Noble" w:date="2023-09-05T08:58:00Z">
        <w:r w:rsidR="00864D1E" w:rsidRPr="00864D1E">
          <w:t xml:space="preserve"> </w:t>
        </w:r>
      </w:ins>
      <w:ins w:id="821" w:author="Daniel Noble" w:date="2023-09-05T08:59:00Z">
        <w:r w:rsidR="00864D1E">
          <w:t>that can impact upon heritability</w:t>
        </w:r>
      </w:ins>
      <w:ins w:id="822" w:author="Daniel Noble" w:date="2023-09-05T09:54:00Z">
        <w:r w:rsidR="00F52809">
          <w:t xml:space="preserve"> slowing evolutionary responses</w:t>
        </w:r>
      </w:ins>
      <w:ins w:id="823" w:author="Daniel Noble" w:date="2023-09-05T08:59:00Z">
        <w:r w:rsidR="00864D1E">
          <w:t xml:space="preserve"> </w:t>
        </w:r>
      </w:ins>
      <w:r w:rsidR="00864D1E">
        <w:fldChar w:fldCharType="begin"/>
      </w:r>
      <w:r w:rsidR="00864D1E">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864D1E">
        <w:fldChar w:fldCharType="separate"/>
      </w:r>
      <w:r w:rsidR="00864D1E">
        <w:rPr>
          <w:noProof/>
        </w:rPr>
        <w:t>(</w:t>
      </w:r>
      <w:hyperlink w:anchor="_ENREF_13" w:tooltip="Charmantier, 2005 #12" w:history="1">
        <w:r w:rsidR="008429BB" w:rsidRPr="008429BB">
          <w:rPr>
            <w:rStyle w:val="Hyperlink"/>
          </w:rPr>
          <w:t>Charmantier and Garant, 2005</w:t>
        </w:r>
      </w:hyperlink>
      <w:r w:rsidR="00864D1E">
        <w:rPr>
          <w:noProof/>
        </w:rPr>
        <w:t>)</w:t>
      </w:r>
      <w:r w:rsidR="00864D1E">
        <w:fldChar w:fldCharType="end"/>
      </w:r>
      <w:r>
        <w:t>.</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 </w:instrTex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62" w:tooltip="Noordwijk, 1988 #20" w:history="1">
        <w:r w:rsidR="008429BB" w:rsidRPr="008429BB">
          <w:rPr>
            <w:rStyle w:val="Hyperlink"/>
          </w:rPr>
          <w:t>Noordwijk</w:t>
        </w:r>
        <w:r w:rsidR="008429BB" w:rsidRPr="008429BB">
          <w:rPr>
            <w:rStyle w:val="Hyperlink"/>
            <w:i/>
          </w:rPr>
          <w:t xml:space="preserve"> et al</w:t>
        </w:r>
        <w:r w:rsidR="008429BB" w:rsidRPr="008429BB">
          <w:rPr>
            <w:rStyle w:val="Hyperlink"/>
          </w:rPr>
          <w:t>, 1988</w:t>
        </w:r>
      </w:hyperlink>
      <w:r w:rsidR="00B45B3A">
        <w:rPr>
          <w:noProof/>
        </w:rPr>
        <w:t xml:space="preserve">; </w:t>
      </w:r>
      <w:hyperlink w:anchor="_ENREF_98" w:tooltip="Wilson, 2007 #68" w:history="1">
        <w:r w:rsidR="008429BB" w:rsidRPr="008429BB">
          <w:rPr>
            <w:rStyle w:val="Hyperlink"/>
          </w:rPr>
          <w:t>Wilson</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del w:id="824" w:author="Daniel Noble" w:date="2023-07-21T15:56:00Z">
        <w:r w:rsidR="00D53A19" w:rsidDel="004405CA">
          <w:fldChar w:fldCharType="begin"/>
        </w:r>
        <w:r w:rsidR="00590398" w:rsidDel="004405CA">
          <w:del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D53A19" w:rsidDel="004405CA">
          <w:fldChar w:fldCharType="separate"/>
        </w:r>
        <w:r w:rsidR="00590398" w:rsidDel="004405CA">
          <w:rPr>
            <w:rFonts w:cs="Times New Roman"/>
          </w:rPr>
          <w:delText>(Noordwijk et al., 1988; Wilson et al., 2007)</w:delText>
        </w:r>
        <w:r w:rsidR="00D53A19" w:rsidDel="004405CA">
          <w:fldChar w:fldCharType="end"/>
        </w:r>
      </w:del>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del w:id="825" w:author="Daniel Noble" w:date="2023-09-05T10:12:00Z">
        <w:r w:rsidR="00E35968" w:rsidDel="00584CAC">
          <w:delText xml:space="preserve">What mechanisms are </w:delText>
        </w:r>
      </w:del>
      <w:del w:id="826" w:author="Daniel Noble" w:date="2023-09-05T10:11:00Z">
        <w:r w:rsidR="00E35968" w:rsidDel="00584CAC">
          <w:delText xml:space="preserve">comprised </w:delText>
        </w:r>
      </w:del>
      <w:del w:id="827" w:author="Daniel Noble" w:date="2023-09-05T10:12:00Z">
        <w:r w:rsidR="00FE2A5F" w:rsidDel="00584CAC">
          <w:delText xml:space="preserve">in </w:delText>
        </w:r>
        <w:r w:rsidR="00E35968" w:rsidDel="00584CAC">
          <w:delText xml:space="preserve">this environmental component? </w:delText>
        </w:r>
      </w:del>
      <w:r w:rsidR="00FE2A5F">
        <w:t>Variation in d</w:t>
      </w:r>
      <w:r w:rsidR="00D53A19">
        <w:t>evelopmental</w:t>
      </w:r>
      <w:r w:rsidR="00FE2A5F">
        <w:t xml:space="preserve"> period between developmental temperatures may explain these differences. In many ectotherms, </w:t>
      </w:r>
      <w:r w:rsidR="00FE2A5F">
        <w:lastRenderedPageBreak/>
        <w:t xml:space="preserve">developmental time exhibits a nonlinear reaction norm with temperature </w:t>
      </w:r>
      <w:r w:rsidR="00B45B3A">
        <w:fldChar w:fldCharType="begin"/>
      </w:r>
      <w:r w:rsidR="00B45B3A">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fldChar w:fldCharType="separate"/>
      </w:r>
      <w:r w:rsidR="00B45B3A">
        <w:rPr>
          <w:noProof/>
        </w:rPr>
        <w:t>(</w:t>
      </w:r>
      <w:hyperlink w:anchor="_ENREF_53" w:tooltip="Marshall, 2020 #79" w:history="1">
        <w:r w:rsidR="008429BB" w:rsidRPr="008429BB">
          <w:rPr>
            <w:rStyle w:val="Hyperlink"/>
          </w:rPr>
          <w:t>Marshall</w:t>
        </w:r>
        <w:r w:rsidR="008429BB" w:rsidRPr="008429BB">
          <w:rPr>
            <w:rStyle w:val="Hyperlink"/>
            <w:i/>
          </w:rPr>
          <w:t xml:space="preserve"> et al</w:t>
        </w:r>
        <w:r w:rsidR="008429BB" w:rsidRPr="008429BB">
          <w:rPr>
            <w:rStyle w:val="Hyperlink"/>
          </w:rPr>
          <w:t>, 2020</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B45B3A">
        <w:fldChar w:fldCharType="end"/>
      </w:r>
      <w:del w:id="828" w:author="Daniel Noble" w:date="2023-07-21T15:56:00Z">
        <w:r w:rsidR="00FE2A5F" w:rsidDel="004405CA">
          <w:fldChar w:fldCharType="begin"/>
        </w:r>
        <w:r w:rsidR="00590398" w:rsidDel="004405CA">
          <w:del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R="00FE2A5F" w:rsidDel="004405CA">
          <w:fldChar w:fldCharType="separate"/>
        </w:r>
        <w:r w:rsidR="00590398" w:rsidDel="004405CA">
          <w:rPr>
            <w:rFonts w:cs="Times New Roman"/>
          </w:rPr>
          <w:delText>(Marshall et al., 2020; Noble et al., 2018)</w:delText>
        </w:r>
        <w:r w:rsidR="00FE2A5F" w:rsidDel="004405CA">
          <w:fldChar w:fldCharType="end"/>
        </w:r>
      </w:del>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829" w:author="Daniel Noble" w:date="2023-06-23T12:20:00Z">
        <w:r w:rsidR="00B5114B" w:rsidDel="00EF043D">
          <w:delText xml:space="preserve">constrained </w:delText>
        </w:r>
      </w:del>
      <w:ins w:id="830" w:author="Daniel Noble" w:date="2023-06-23T12:20:00Z">
        <w:r w:rsidR="00EF043D">
          <w:t xml:space="preserve">comparable </w:t>
        </w:r>
      </w:ins>
      <w:r w:rsidR="00B5114B">
        <w:t xml:space="preserve">in their development time compared to lizards that were reared a cooler temperature. In </w:t>
      </w:r>
      <w:del w:id="831" w:author="Daniel Noble" w:date="2023-07-20T16:47:00Z">
        <w:r w:rsidR="00B5114B" w:rsidDel="00CA7A48">
          <w:delText>actual fact</w:delText>
        </w:r>
      </w:del>
      <w:ins w:id="832"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B45B3A">
        <w:fldChar w:fldCharType="begin"/>
      </w:r>
      <w:r w:rsidR="00B45B3A">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fldChar w:fldCharType="separate"/>
      </w:r>
      <w:r w:rsidR="00B45B3A">
        <w:rPr>
          <w:noProof/>
        </w:rPr>
        <w:t>(</w:t>
      </w:r>
      <w:hyperlink w:anchor="_ENREF_88" w:tooltip="Wallace, 2007 #80" w:history="1">
        <w:r w:rsidR="008429BB" w:rsidRPr="008429BB">
          <w:rPr>
            <w:rStyle w:val="Hyperlink"/>
          </w:rPr>
          <w:t>Wallace</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del w:id="833" w:author="Daniel Noble" w:date="2023-07-21T15:56:00Z">
        <w:r w:rsidR="00D835F9" w:rsidDel="004405CA">
          <w:fldChar w:fldCharType="begin"/>
        </w:r>
        <w:r w:rsidR="00590398" w:rsidDel="004405CA">
          <w:del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delInstrText>
        </w:r>
        <w:r w:rsidR="00D835F9" w:rsidDel="004405CA">
          <w:fldChar w:fldCharType="separate"/>
        </w:r>
        <w:r w:rsidR="00590398" w:rsidDel="004405CA">
          <w:rPr>
            <w:rFonts w:cs="Times New Roman"/>
          </w:rPr>
          <w:delText>(Wallace et al., 2007)</w:delText>
        </w:r>
        <w:r w:rsidR="00D835F9" w:rsidDel="004405CA">
          <w:fldChar w:fldCharType="end"/>
        </w:r>
      </w:del>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44A4F7AA"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ins w:id="834" w:author="Daniel Noble" w:date="2023-07-21T15:56:00Z">
        <w:r w:rsidR="00EC17B2">
          <w:t xml:space="preserve"> </w:t>
        </w:r>
      </w:ins>
      <w:r w:rsidR="00B45B3A">
        <w:fldChar w:fldCharType="begin"/>
      </w:r>
      <w:r w:rsidR="00B45B3A">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fldChar w:fldCharType="separate"/>
      </w:r>
      <w:r w:rsidR="00B45B3A">
        <w:rPr>
          <w:noProof/>
        </w:rPr>
        <w:t>(</w:t>
      </w:r>
      <w:hyperlink w:anchor="_ENREF_57" w:tooltip="Monaghan, 2008 #1" w:history="1">
        <w:r w:rsidR="008429BB" w:rsidRPr="008429BB">
          <w:rPr>
            <w:rStyle w:val="Hyperlink"/>
          </w:rPr>
          <w:t>Monaghan, 2008</w:t>
        </w:r>
      </w:hyperlink>
      <w:r w:rsidR="00B45B3A">
        <w:rPr>
          <w:noProof/>
        </w:rPr>
        <w:t>)</w:t>
      </w:r>
      <w:r w:rsidR="00B45B3A">
        <w:fldChar w:fldCharType="end"/>
      </w:r>
      <w:del w:id="835" w:author="Daniel Noble" w:date="2023-07-21T15:57:00Z">
        <w:r w:rsidR="005A0937" w:rsidDel="00EC17B2">
          <w:delText xml:space="preserve"> </w:delText>
        </w:r>
        <w:r w:rsidR="00F8595C" w:rsidDel="00EC17B2">
          <w:fldChar w:fldCharType="begin"/>
        </w:r>
        <w:r w:rsidR="00590398" w:rsidDel="00EC17B2">
          <w:del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delInstrText>
        </w:r>
        <w:r w:rsidR="00F8595C" w:rsidDel="00EC17B2">
          <w:fldChar w:fldCharType="separate"/>
        </w:r>
        <w:r w:rsidR="00590398" w:rsidDel="00EC17B2">
          <w:rPr>
            <w:rFonts w:cs="Times New Roman"/>
          </w:rPr>
          <w:delText>(Monaghan, 2008)</w:delText>
        </w:r>
        <w:r w:rsidR="00F8595C" w:rsidDel="00EC17B2">
          <w:fldChar w:fldCharType="end"/>
        </w:r>
      </w:del>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8" w:tooltip="Botero, 2015 #8" w:history="1">
        <w:r w:rsidR="008429BB" w:rsidRPr="008429BB">
          <w:rPr>
            <w:rStyle w:val="Hyperlink"/>
          </w:rPr>
          <w:t>Botero</w:t>
        </w:r>
        <w:r w:rsidR="008429BB" w:rsidRPr="008429BB">
          <w:rPr>
            <w:rStyle w:val="Hyperlink"/>
            <w:i/>
          </w:rPr>
          <w:t xml:space="preserve"> et al</w:t>
        </w:r>
        <w:r w:rsidR="008429BB" w:rsidRPr="008429BB">
          <w:rPr>
            <w:rStyle w:val="Hyperlink"/>
          </w:rPr>
          <w:t>, 2015</w:t>
        </w:r>
      </w:hyperlink>
      <w:r w:rsidR="00B45B3A">
        <w:rPr>
          <w:noProof/>
        </w:rPr>
        <w:t xml:space="preserve">; </w:t>
      </w:r>
      <w:hyperlink w:anchor="_ENREF_53" w:tooltip="Marshall, 2020 #79" w:history="1">
        <w:r w:rsidR="008429BB" w:rsidRPr="008429BB">
          <w:rPr>
            <w:rStyle w:val="Hyperlink"/>
          </w:rPr>
          <w:t>Marshall</w:t>
        </w:r>
        <w:r w:rsidR="008429BB" w:rsidRPr="008429BB">
          <w:rPr>
            <w:rStyle w:val="Hyperlink"/>
            <w:i/>
          </w:rPr>
          <w:t xml:space="preserve"> et al</w:t>
        </w:r>
        <w:r w:rsidR="008429BB" w:rsidRPr="008429BB">
          <w:rPr>
            <w:rStyle w:val="Hyperlink"/>
          </w:rPr>
          <w:t>, 2020</w:t>
        </w:r>
      </w:hyperlink>
      <w:r w:rsidR="00B45B3A">
        <w:rPr>
          <w:noProof/>
        </w:rPr>
        <w:t xml:space="preserve">; </w:t>
      </w:r>
      <w:hyperlink w:anchor="_ENREF_68" w:tooltip="Reed, 2010 #9" w:history="1">
        <w:r w:rsidR="008429BB" w:rsidRPr="008429BB">
          <w:rPr>
            <w:rStyle w:val="Hyperlink"/>
          </w:rPr>
          <w:t>Reed</w:t>
        </w:r>
        <w:r w:rsidR="008429BB" w:rsidRPr="008429BB">
          <w:rPr>
            <w:rStyle w:val="Hyperlink"/>
            <w:i/>
          </w:rPr>
          <w:t xml:space="preserve"> et al</w:t>
        </w:r>
        <w:r w:rsidR="008429BB" w:rsidRPr="008429BB">
          <w:rPr>
            <w:rStyle w:val="Hyperlink"/>
          </w:rPr>
          <w:t>, 2010</w:t>
        </w:r>
      </w:hyperlink>
      <w:r w:rsidR="00B45B3A">
        <w:rPr>
          <w:noProof/>
        </w:rPr>
        <w:t>)</w:t>
      </w:r>
      <w:r w:rsidR="00B45B3A">
        <w:fldChar w:fldCharType="end"/>
      </w:r>
      <w:del w:id="836" w:author="Daniel Noble" w:date="2023-07-21T15:57:00Z">
        <w:r w:rsidR="001C27F0" w:rsidDel="00EC17B2">
          <w:fldChar w:fldCharType="begin"/>
        </w:r>
        <w:r w:rsidR="00590398" w:rsidDel="00EC17B2">
          <w:del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delInstrText>
        </w:r>
        <w:r w:rsidR="001C27F0" w:rsidDel="00EC17B2">
          <w:fldChar w:fldCharType="separate"/>
        </w:r>
        <w:r w:rsidR="00590398" w:rsidDel="00EC17B2">
          <w:rPr>
            <w:rFonts w:cs="Times New Roman"/>
          </w:rPr>
          <w:delText>(Botero et al., 2015; Marshall et al., 2020; Reed et al., 2010)</w:delText>
        </w:r>
        <w:r w:rsidR="001C27F0" w:rsidDel="00EC17B2">
          <w:fldChar w:fldCharType="end"/>
        </w:r>
      </w:del>
      <w:r>
        <w:t>.</w:t>
      </w:r>
      <w:r w:rsidR="001908F0">
        <w:t xml:space="preserve"> </w:t>
      </w:r>
      <w:ins w:id="837" w:author="Daniel Noble" w:date="2023-09-06T15:35:00Z">
        <w:r w:rsidR="00552A65">
          <w:t>Body size is known to impa</w:t>
        </w:r>
      </w:ins>
      <w:ins w:id="838" w:author="Daniel Noble" w:date="2023-09-06T15:36:00Z">
        <w:r w:rsidR="00552A65">
          <w:t xml:space="preserve">ct </w:t>
        </w:r>
      </w:ins>
      <w:ins w:id="839" w:author="Daniel Noble" w:date="2023-09-06T15:38:00Z">
        <w:r w:rsidR="00552A65">
          <w:t xml:space="preserve">survival in lizards </w:t>
        </w:r>
      </w:ins>
      <w:ins w:id="840" w:author="Daniel Noble" w:date="2023-09-06T15:41:00Z">
        <w:r w:rsidR="00552A65">
          <w:t xml:space="preserve">with larger animals usually having a survival advantage </w:t>
        </w:r>
      </w:ins>
      <w:r w:rsidR="00552A65">
        <w:fldChar w:fldCharType="begin"/>
      </w:r>
      <w:r w:rsidR="00552A65">
        <w:instrText xml:space="preserve"> ADDIN EN.CITE &lt;EndNote&gt;&lt;Cite&gt;&lt;Author&gt;Warner&lt;/Author&gt;&lt;Year&gt;2002&lt;/Year&gt;&lt;RecNum&gt;101&lt;/RecNum&gt;&lt;DisplayText&gt;(Sorci and Clobert, 1999; Warner and Andrews, 2002)&lt;/DisplayText&gt;&lt;record&gt;&lt;rec-number&gt;101&lt;/rec-number&gt;&lt;foreign-keys&gt;&lt;key app="EN" db-id="t5xpwvss9tf0a5ersfo5r5a30tzt00edvxz9" timestamp="1693978784"&gt;101&lt;/key&gt;&lt;/foreign-keys&gt;&lt;ref-type name="Journal Article"&gt;17&lt;/ref-type&gt;&lt;contributors&gt;&lt;authors&gt;&lt;author&gt;Warner, D.A. &lt;/author&gt;&lt;author&gt;Andrews, R.M.  &lt;/author&gt;&lt;/authors&gt;&lt;/contributors&gt;&lt;titles&gt;&lt;title&gt;Laboratory and field experiments identify sources of variation in phenotypes and survival of hatchling lizards.&lt;/title&gt;&lt;secondary-title&gt;Biological Journal of the Linnean Society&lt;/secondary-title&gt;&lt;/titles&gt;&lt;periodical&gt;&lt;full-title&gt;Biological Journal of the Linnean Society&lt;/full-title&gt;&lt;/periodical&gt;&lt;pages&gt;105-124&lt;/pages&gt;&lt;volume&gt;76&lt;/volume&gt;&lt;dates&gt;&lt;year&gt;2002&lt;/year&gt;&lt;/dates&gt;&lt;urls&gt;&lt;/urls&gt;&lt;/record&gt;&lt;/Cite&gt;&lt;Cite&gt;&lt;Author&gt;Sorci&lt;/Author&gt;&lt;Year&gt;1999&lt;/Year&gt;&lt;RecNum&gt;100&lt;/RecNum&gt;&lt;record&gt;&lt;rec-number&gt;100&lt;/rec-number&gt;&lt;foreign-keys&gt;&lt;key app="EN" db-id="t5xpwvss9tf0a5ersfo5r5a30tzt00edvxz9" timestamp="1693978741"&gt;100&lt;/key&gt;&lt;/foreign-keys&gt;&lt;ref-type name="Journal Article"&gt;17&lt;/ref-type&gt;&lt;contributors&gt;&lt;authors&gt;&lt;author&gt;Sorci, G.&lt;/author&gt;&lt;author&gt;Clobert, J. &lt;/author&gt;&lt;/authors&gt;&lt;/contributors&gt;&lt;titles&gt;&lt;title&gt;&lt;style face="normal" font="default" size="100%"&gt;Natural selection on hatchling body size and mass in two environments in the common lizard (&lt;/style&gt;&lt;style face="italic" font="default" size="100%"&gt;Lacerta vivipara&lt;/style&gt;&lt;style face="normal" font="default" size="100%"&gt;). &lt;/style&gt;&lt;/title&gt;&lt;secondary-title&gt;Evolutionary Ecology Research&lt;/secondary-title&gt;&lt;/titles&gt;&lt;periodical&gt;&lt;full-title&gt;Evolutionary Ecology Research&lt;/full-title&gt;&lt;/periodical&gt;&lt;pages&gt;303-316&lt;/pages&gt;&lt;volume&gt;1&lt;/volume&gt;&lt;dates&gt;&lt;year&gt;1999&lt;/year&gt;&lt;/dates&gt;&lt;urls&gt;&lt;/urls&gt;&lt;/record&gt;&lt;/Cite&gt;&lt;/EndNote&gt;</w:instrText>
      </w:r>
      <w:r w:rsidR="00552A65">
        <w:fldChar w:fldCharType="separate"/>
      </w:r>
      <w:r w:rsidR="00552A65">
        <w:rPr>
          <w:noProof/>
        </w:rPr>
        <w:t>(</w:t>
      </w:r>
      <w:hyperlink w:anchor="_ENREF_79" w:tooltip="Sorci, 1999 #100" w:history="1">
        <w:r w:rsidR="008429BB" w:rsidRPr="008429BB">
          <w:rPr>
            <w:rStyle w:val="Hyperlink"/>
          </w:rPr>
          <w:t>Sorci and Clobert, 1999</w:t>
        </w:r>
      </w:hyperlink>
      <w:r w:rsidR="00552A65">
        <w:rPr>
          <w:noProof/>
        </w:rPr>
        <w:t xml:space="preserve">; </w:t>
      </w:r>
      <w:hyperlink w:anchor="_ENREF_89" w:tooltip="Warner, 2002 #101" w:history="1">
        <w:r w:rsidR="008429BB" w:rsidRPr="008429BB">
          <w:rPr>
            <w:rStyle w:val="Hyperlink"/>
          </w:rPr>
          <w:t>Warner and Andrews, 2002</w:t>
        </w:r>
      </w:hyperlink>
      <w:r w:rsidR="00552A65">
        <w:rPr>
          <w:noProof/>
        </w:rPr>
        <w:t>)</w:t>
      </w:r>
      <w:r w:rsidR="00552A65">
        <w:fldChar w:fldCharType="end"/>
      </w:r>
      <w:ins w:id="841" w:author="Daniel Noble" w:date="2023-09-06T15:44:00Z">
        <w:r w:rsidR="00552A65">
          <w:t xml:space="preserve">. </w:t>
        </w:r>
      </w:ins>
      <w:ins w:id="842" w:author="Daniel Noble" w:date="2023-09-06T15:45:00Z">
        <w:r w:rsidR="00552A65">
          <w:t xml:space="preserve">As such, environmentally driven changes in body size could have population-wide consequences on recruitment. </w:t>
        </w:r>
      </w:ins>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843"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363FA355" w:rsidR="00590398" w:rsidRPr="00590398" w:rsidDel="00870FCA" w:rsidRDefault="00450314" w:rsidP="00841599">
      <w:pPr>
        <w:pStyle w:val="Bibliography"/>
        <w:spacing w:line="240" w:lineRule="auto"/>
        <w:contextualSpacing/>
        <w:rPr>
          <w:del w:id="844" w:author="Daniel Noble" w:date="2023-07-21T16:11:00Z"/>
        </w:rPr>
      </w:pPr>
      <w:del w:id="845" w:author="Daniel Noble" w:date="2023-07-21T16:11:00Z">
        <w:r w:rsidDel="00870FCA">
          <w:fldChar w:fldCharType="begin"/>
        </w:r>
        <w:r w:rsidR="00590398" w:rsidDel="00870FCA">
          <w:delInstrText xml:space="preserve"> ADDIN ZOTERO_BIBL {"uncited":[],"omitted":[],"custom":[]} CSL_BIBLIOGRAPHY </w:delInstrText>
        </w:r>
        <w:r w:rsidDel="00870FCA">
          <w:fldChar w:fldCharType="separate"/>
        </w:r>
        <w:r w:rsidR="00590398" w:rsidRPr="00590398" w:rsidDel="00870FCA">
          <w:delText xml:space="preserve">Andrews, R. M., Mathies, T., &amp; Warner, D. A. (2000). Effect of Incubation Temperature on Morphology, Growth, and Survival of Juvenile Sceloporus undulatus. </w:delText>
        </w:r>
        <w:r w:rsidR="00590398" w:rsidRPr="00590398" w:rsidDel="00870FCA">
          <w:rPr>
            <w:i/>
            <w:iCs/>
          </w:rPr>
          <w:delText>Herpetological Monographs</w:delText>
        </w:r>
        <w:r w:rsidR="00590398" w:rsidRPr="00590398" w:rsidDel="00870FCA">
          <w:delText xml:space="preserve">, </w:delText>
        </w:r>
        <w:r w:rsidR="00590398" w:rsidRPr="00590398" w:rsidDel="00870FCA">
          <w:rPr>
            <w:i/>
            <w:iCs/>
          </w:rPr>
          <w:delText>14</w:delText>
        </w:r>
        <w:r w:rsidR="00590398" w:rsidRPr="00590398" w:rsidDel="00870FCA">
          <w:delText>, 420–431. JSTOR. https://doi.org/10.2307/1467055</w:delText>
        </w:r>
      </w:del>
    </w:p>
    <w:p w14:paraId="1A9B247E" w14:textId="5DFB0ED4" w:rsidR="00590398" w:rsidRPr="00590398" w:rsidDel="00870FCA" w:rsidRDefault="00590398" w:rsidP="00841599">
      <w:pPr>
        <w:pStyle w:val="Bibliography"/>
        <w:spacing w:line="240" w:lineRule="auto"/>
        <w:contextualSpacing/>
        <w:rPr>
          <w:del w:id="846" w:author="Daniel Noble" w:date="2023-07-21T16:11:00Z"/>
        </w:rPr>
      </w:pPr>
      <w:del w:id="847" w:author="Daniel Noble" w:date="2023-07-21T16:11:00Z">
        <w:r w:rsidRPr="00590398" w:rsidDel="00870FCA">
          <w:delText xml:space="preserve">Angilletta Jr, M. J., Steury, T. D., &amp; Sears, M. W. (2017). Temperature, Growth Rate, and Body Size in Ectotherms: Fitting Pieces of a Life-History Puzzle. </w:delText>
        </w:r>
        <w:r w:rsidRPr="00590398" w:rsidDel="00870FCA">
          <w:rPr>
            <w:i/>
            <w:iCs/>
          </w:rPr>
          <w:delText>Integrative and Comparative Biology</w:delText>
        </w:r>
        <w:r w:rsidRPr="00590398" w:rsidDel="00870FCA">
          <w:delText>, 1–12.</w:delText>
        </w:r>
      </w:del>
    </w:p>
    <w:p w14:paraId="4CD3C4AC" w14:textId="160CCB76" w:rsidR="00590398" w:rsidRPr="00590398" w:rsidDel="00870FCA" w:rsidRDefault="00590398" w:rsidP="00841599">
      <w:pPr>
        <w:pStyle w:val="Bibliography"/>
        <w:spacing w:line="240" w:lineRule="auto"/>
        <w:contextualSpacing/>
        <w:rPr>
          <w:del w:id="848" w:author="Daniel Noble" w:date="2023-07-21T16:11:00Z"/>
        </w:rPr>
      </w:pPr>
      <w:del w:id="849" w:author="Daniel Noble" w:date="2023-07-21T16:11:00Z">
        <w:r w:rsidRPr="00590398" w:rsidDel="00870FCA">
          <w:delText xml:space="preserve">Beaman, J. E., White, C. R., &amp; Seebacher, F. (2016). Evolution of Plasticity: Mechanistic Link between Development and Reversible Acclimation. </w:delText>
        </w:r>
        <w:r w:rsidRPr="00590398" w:rsidDel="00870FCA">
          <w:rPr>
            <w:i/>
            <w:iCs/>
          </w:rPr>
          <w:delText>Trends Ecology and Evolution</w:delText>
        </w:r>
        <w:r w:rsidRPr="00590398" w:rsidDel="00870FCA">
          <w:delText xml:space="preserve">, </w:delText>
        </w:r>
        <w:r w:rsidRPr="00590398" w:rsidDel="00870FCA">
          <w:rPr>
            <w:i/>
            <w:iCs/>
          </w:rPr>
          <w:delText>31</w:delText>
        </w:r>
        <w:r w:rsidRPr="00590398" w:rsidDel="00870FCA">
          <w:delText>(3), 237–249. https://doi.org/10.1016/j.tree.2016.01.004</w:delText>
        </w:r>
      </w:del>
    </w:p>
    <w:p w14:paraId="732CDE96" w14:textId="5B4C6AB2" w:rsidR="00590398" w:rsidRPr="00590398" w:rsidDel="00870FCA" w:rsidRDefault="00590398" w:rsidP="00841599">
      <w:pPr>
        <w:pStyle w:val="Bibliography"/>
        <w:spacing w:line="240" w:lineRule="auto"/>
        <w:contextualSpacing/>
        <w:rPr>
          <w:del w:id="850" w:author="Daniel Noble" w:date="2023-07-21T16:11:00Z"/>
        </w:rPr>
      </w:pPr>
      <w:del w:id="851" w:author="Daniel Noble" w:date="2023-07-21T16:11:00Z">
        <w:r w:rsidRPr="00590398" w:rsidDel="00870FCA">
          <w:delText xml:space="preserve">Beldade, P., Mateus, A. R. A., &amp; Keller, R. A. (2011). Evolution and molecular mechanisms of adaptive developmental plasticity. </w:delText>
        </w:r>
        <w:r w:rsidRPr="00590398" w:rsidDel="00870FCA">
          <w:rPr>
            <w:i/>
            <w:iCs/>
          </w:rPr>
          <w:delText>Molecular Ecology</w:delText>
        </w:r>
        <w:r w:rsidRPr="00590398" w:rsidDel="00870FCA">
          <w:delText xml:space="preserve">, </w:delText>
        </w:r>
        <w:r w:rsidRPr="00590398" w:rsidDel="00870FCA">
          <w:rPr>
            <w:i/>
            <w:iCs/>
          </w:rPr>
          <w:delText>20</w:delText>
        </w:r>
        <w:r w:rsidRPr="00590398" w:rsidDel="00870FCA">
          <w:delText>(7), 1347–1363. https://doi.org/10.1111/j.1365-294X.2011.05016.x</w:delText>
        </w:r>
      </w:del>
    </w:p>
    <w:p w14:paraId="1B64141C" w14:textId="11AE15AD" w:rsidR="00590398" w:rsidRPr="00590398" w:rsidDel="00870FCA" w:rsidRDefault="00590398" w:rsidP="00841599">
      <w:pPr>
        <w:pStyle w:val="Bibliography"/>
        <w:spacing w:line="240" w:lineRule="auto"/>
        <w:contextualSpacing/>
        <w:rPr>
          <w:del w:id="852" w:author="Daniel Noble" w:date="2023-07-21T16:11:00Z"/>
        </w:rPr>
      </w:pPr>
      <w:del w:id="853" w:author="Daniel Noble" w:date="2023-07-21T16:11:00Z">
        <w:r w:rsidRPr="00590398" w:rsidDel="00870FCA">
          <w:delText xml:space="preserve">Bérénos, C., Ellis, P. A., Pilkington, J. G., &amp; Pemberton, J. M. (2014). Estimating quantitative genetic parameters in wild populations: A comparison of pedigree and genomic approaches. </w:delText>
        </w:r>
        <w:r w:rsidRPr="00590398" w:rsidDel="00870FCA">
          <w:rPr>
            <w:i/>
            <w:iCs/>
          </w:rPr>
          <w:delText>Molecular Ecology</w:delText>
        </w:r>
        <w:r w:rsidRPr="00590398" w:rsidDel="00870FCA">
          <w:delText xml:space="preserve">, </w:delText>
        </w:r>
        <w:r w:rsidRPr="00590398" w:rsidDel="00870FCA">
          <w:rPr>
            <w:i/>
            <w:iCs/>
          </w:rPr>
          <w:delText>23</w:delText>
        </w:r>
        <w:r w:rsidRPr="00590398" w:rsidDel="00870FCA">
          <w:delText>(14), 3434–3451. https://doi.org/10.1111/mec.12827</w:delText>
        </w:r>
      </w:del>
    </w:p>
    <w:p w14:paraId="69643423" w14:textId="0140E3DC" w:rsidR="00590398" w:rsidRPr="00590398" w:rsidDel="00870FCA" w:rsidRDefault="00590398" w:rsidP="00841599">
      <w:pPr>
        <w:pStyle w:val="Bibliography"/>
        <w:spacing w:line="240" w:lineRule="auto"/>
        <w:contextualSpacing/>
        <w:rPr>
          <w:del w:id="854" w:author="Daniel Noble" w:date="2023-07-21T16:11:00Z"/>
        </w:rPr>
      </w:pPr>
      <w:del w:id="855" w:author="Daniel Noble" w:date="2023-07-21T16:11:00Z">
        <w:r w:rsidRPr="00590398" w:rsidDel="00870FCA">
          <w:delText xml:space="preserve">Bonamour, S., Chevin, L.-M., Charmantier, A., &amp; Teplitsky, C. (2019). Phenotypic plasticity in response to climate change: The importance of cue variation.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74</w:delText>
        </w:r>
        <w:r w:rsidRPr="00590398" w:rsidDel="00870FCA">
          <w:delText>(1768), 20180178–12. https://doi.org/10.1098/rstb.2018.0178</w:delText>
        </w:r>
      </w:del>
    </w:p>
    <w:p w14:paraId="443104DF" w14:textId="59174074" w:rsidR="00590398" w:rsidRPr="00590398" w:rsidDel="00870FCA" w:rsidRDefault="00590398" w:rsidP="00841599">
      <w:pPr>
        <w:pStyle w:val="Bibliography"/>
        <w:spacing w:line="240" w:lineRule="auto"/>
        <w:contextualSpacing/>
        <w:rPr>
          <w:del w:id="856" w:author="Daniel Noble" w:date="2023-07-21T16:11:00Z"/>
        </w:rPr>
      </w:pPr>
      <w:del w:id="857" w:author="Daniel Noble" w:date="2023-07-21T16:11:00Z">
        <w:r w:rsidRPr="00590398" w:rsidDel="00870FCA">
          <w:delText xml:space="preserve">Booth, D. T. (2006). Influence of Incubation Temperature on Hatchling Phenotype in Reptiles. </w:delText>
        </w:r>
        <w:r w:rsidRPr="00590398" w:rsidDel="00870FCA">
          <w:rPr>
            <w:i/>
            <w:iCs/>
          </w:rPr>
          <w:delText>Physiological and Biochemical Zoology</w:delText>
        </w:r>
        <w:r w:rsidRPr="00590398" w:rsidDel="00870FCA">
          <w:delText xml:space="preserve">, </w:delText>
        </w:r>
        <w:r w:rsidRPr="00590398" w:rsidDel="00870FCA">
          <w:rPr>
            <w:i/>
            <w:iCs/>
          </w:rPr>
          <w:delText>79</w:delText>
        </w:r>
        <w:r w:rsidRPr="00590398" w:rsidDel="00870FCA">
          <w:delText>(2), 274–281. https://doi.org/10.1086/499988</w:delText>
        </w:r>
      </w:del>
    </w:p>
    <w:p w14:paraId="2794B6E8" w14:textId="78A5B07C" w:rsidR="00590398" w:rsidRPr="00590398" w:rsidDel="00870FCA" w:rsidRDefault="00590398" w:rsidP="00841599">
      <w:pPr>
        <w:pStyle w:val="Bibliography"/>
        <w:spacing w:line="240" w:lineRule="auto"/>
        <w:contextualSpacing/>
        <w:rPr>
          <w:del w:id="858" w:author="Daniel Noble" w:date="2023-07-21T16:11:00Z"/>
        </w:rPr>
      </w:pPr>
      <w:del w:id="859" w:author="Daniel Noble" w:date="2023-07-21T16:11:00Z">
        <w:r w:rsidRPr="00590398" w:rsidDel="00870FCA">
          <w:delText xml:space="preserve">Botero, C. A., Weissing, F. J., Wright, J., &amp; Rubenstein, D. R. (2015). Evolutionary tipping points in the capacity to adapt to environmental change. </w:delText>
        </w:r>
        <w:r w:rsidRPr="00590398" w:rsidDel="00870FCA">
          <w:rPr>
            <w:i/>
            <w:iCs/>
          </w:rPr>
          <w:delText>Proceedings of the National Academy of Sciences</w:delText>
        </w:r>
        <w:r w:rsidRPr="00590398" w:rsidDel="00870FCA">
          <w:delText xml:space="preserve">, </w:delText>
        </w:r>
        <w:r w:rsidRPr="00590398" w:rsidDel="00870FCA">
          <w:rPr>
            <w:i/>
            <w:iCs/>
          </w:rPr>
          <w:delText>112</w:delText>
        </w:r>
        <w:r w:rsidRPr="00590398" w:rsidDel="00870FCA">
          <w:delText>(1), 184–189. https://doi.org/10.1073/pnas.1408589111</w:delText>
        </w:r>
      </w:del>
    </w:p>
    <w:p w14:paraId="0F39983C" w14:textId="7E728D12" w:rsidR="00590398" w:rsidRPr="00590398" w:rsidDel="00870FCA" w:rsidRDefault="00590398" w:rsidP="00841599">
      <w:pPr>
        <w:pStyle w:val="Bibliography"/>
        <w:spacing w:line="240" w:lineRule="auto"/>
        <w:contextualSpacing/>
        <w:rPr>
          <w:del w:id="860" w:author="Daniel Noble" w:date="2023-07-21T16:11:00Z"/>
        </w:rPr>
      </w:pPr>
      <w:del w:id="861" w:author="Daniel Noble" w:date="2023-07-21T16:11:00Z">
        <w:r w:rsidRPr="00590398" w:rsidDel="00870FCA">
          <w:delText xml:space="preserve">Brown, G. P., &amp; Shine, R. (2009). Beyond size–number trade-offs: Clutch size as a maternal effect.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4</w:delText>
        </w:r>
        <w:r w:rsidRPr="00590398" w:rsidDel="00870FCA">
          <w:delText>(1520), 1097–1106. https://doi.org/10.1098/rstb.2008.0247</w:delText>
        </w:r>
      </w:del>
    </w:p>
    <w:p w14:paraId="2F91E0E2" w14:textId="58581363" w:rsidR="00590398" w:rsidRPr="00590398" w:rsidDel="00870FCA" w:rsidRDefault="00590398" w:rsidP="00841599">
      <w:pPr>
        <w:pStyle w:val="Bibliography"/>
        <w:spacing w:line="240" w:lineRule="auto"/>
        <w:contextualSpacing/>
        <w:rPr>
          <w:del w:id="862" w:author="Daniel Noble" w:date="2023-07-21T16:11:00Z"/>
        </w:rPr>
      </w:pPr>
      <w:del w:id="863" w:author="Daniel Noble" w:date="2023-07-21T16:11:00Z">
        <w:r w:rsidRPr="00590398" w:rsidDel="00870FCA">
          <w:delText xml:space="preserve">Bürkner, P. C. (2017). brms: An R package for Bayesian multilevel models using Stan. </w:delText>
        </w:r>
        <w:r w:rsidRPr="00590398" w:rsidDel="00870FCA">
          <w:rPr>
            <w:i/>
            <w:iCs/>
          </w:rPr>
          <w:delText>Journal of Statistical Software</w:delText>
        </w:r>
        <w:r w:rsidRPr="00590398" w:rsidDel="00870FCA">
          <w:delText xml:space="preserve">, </w:delText>
        </w:r>
        <w:r w:rsidRPr="00590398" w:rsidDel="00870FCA">
          <w:rPr>
            <w:i/>
            <w:iCs/>
          </w:rPr>
          <w:delText>80</w:delText>
        </w:r>
        <w:r w:rsidRPr="00590398" w:rsidDel="00870FCA">
          <w:delText>(1). https://doi.org/10.18637/jss.v080.i01</w:delText>
        </w:r>
      </w:del>
    </w:p>
    <w:p w14:paraId="0A6D0297" w14:textId="4FE8BDDB" w:rsidR="00590398" w:rsidRPr="00590398" w:rsidDel="00870FCA" w:rsidRDefault="00590398" w:rsidP="00841599">
      <w:pPr>
        <w:pStyle w:val="Bibliography"/>
        <w:spacing w:line="240" w:lineRule="auto"/>
        <w:contextualSpacing/>
        <w:rPr>
          <w:del w:id="864" w:author="Daniel Noble" w:date="2023-07-21T16:11:00Z"/>
        </w:rPr>
      </w:pPr>
      <w:del w:id="865" w:author="Daniel Noble" w:date="2023-07-21T16:11:00Z">
        <w:r w:rsidRPr="00590398" w:rsidDel="00870FCA">
          <w:delText xml:space="preserve">Chapple, D. G., Miller, K. A., Chaplin, K., Barnett, L., Thompson, M. B., &amp; Bray, R. D. (2014). Biology of the invasive delicate skink (Lampropholis delicata) on Lord Howe Island. </w:delText>
        </w:r>
        <w:r w:rsidRPr="00590398" w:rsidDel="00870FCA">
          <w:rPr>
            <w:i/>
            <w:iCs/>
          </w:rPr>
          <w:delText>Australian Journal of Zoology</w:delText>
        </w:r>
        <w:r w:rsidRPr="00590398" w:rsidDel="00870FCA">
          <w:delText xml:space="preserve">, </w:delText>
        </w:r>
        <w:r w:rsidRPr="00590398" w:rsidDel="00870FCA">
          <w:rPr>
            <w:i/>
            <w:iCs/>
          </w:rPr>
          <w:delText>62</w:delText>
        </w:r>
        <w:r w:rsidRPr="00590398" w:rsidDel="00870FCA">
          <w:delText>(6), 498–506. https://doi.org/10.1071/ZO14098</w:delText>
        </w:r>
      </w:del>
    </w:p>
    <w:p w14:paraId="13090F15" w14:textId="05C3332F" w:rsidR="00590398" w:rsidRPr="00590398" w:rsidDel="00870FCA" w:rsidRDefault="00590398" w:rsidP="00841599">
      <w:pPr>
        <w:pStyle w:val="Bibliography"/>
        <w:spacing w:line="240" w:lineRule="auto"/>
        <w:contextualSpacing/>
        <w:rPr>
          <w:del w:id="866" w:author="Daniel Noble" w:date="2023-07-21T16:11:00Z"/>
        </w:rPr>
      </w:pPr>
      <w:del w:id="867" w:author="Daniel Noble" w:date="2023-07-21T16:11:00Z">
        <w:r w:rsidRPr="00590398" w:rsidDel="00870FCA">
          <w:delText xml:space="preserve">Charmantier, A., &amp; Garant, D. (2005). Environmental quality and evolutionary potential: Lessons from wild populations.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72</w:delText>
        </w:r>
        <w:r w:rsidRPr="00590398" w:rsidDel="00870FCA">
          <w:delText>(1571), 1415–1425. https://doi.org/10.1098/rspb.2005.3117</w:delText>
        </w:r>
      </w:del>
    </w:p>
    <w:p w14:paraId="5D946342" w14:textId="684E3B43" w:rsidR="00590398" w:rsidRPr="00590398" w:rsidDel="00870FCA" w:rsidRDefault="00590398" w:rsidP="00841599">
      <w:pPr>
        <w:pStyle w:val="Bibliography"/>
        <w:spacing w:line="240" w:lineRule="auto"/>
        <w:contextualSpacing/>
        <w:rPr>
          <w:del w:id="868" w:author="Daniel Noble" w:date="2023-07-21T16:11:00Z"/>
        </w:rPr>
      </w:pPr>
      <w:del w:id="869" w:author="Daniel Noble" w:date="2023-07-21T16:11:00Z">
        <w:r w:rsidRPr="00590398" w:rsidDel="00870FCA">
          <w:delText xml:space="preserve">Charmantier, A., Kruuk, L. E. B., Blondel, J., &amp; Lambrechts, M. M. (2004). Testing for microevolution in body size in three blue tit populations. </w:delText>
        </w:r>
        <w:r w:rsidRPr="00590398" w:rsidDel="00870FCA">
          <w:rPr>
            <w:i/>
            <w:iCs/>
          </w:rPr>
          <w:delText>Journal of Evolutionary Biology</w:delText>
        </w:r>
        <w:r w:rsidRPr="00590398" w:rsidDel="00870FCA">
          <w:delText xml:space="preserve">, </w:delText>
        </w:r>
        <w:r w:rsidRPr="00590398" w:rsidDel="00870FCA">
          <w:rPr>
            <w:i/>
            <w:iCs/>
          </w:rPr>
          <w:delText>17</w:delText>
        </w:r>
        <w:r w:rsidRPr="00590398" w:rsidDel="00870FCA">
          <w:delText>(4), 732–743. https://doi.org/10.1111/j.1420-9101.2004.00734.x</w:delText>
        </w:r>
      </w:del>
    </w:p>
    <w:p w14:paraId="20B0B185" w14:textId="70364710" w:rsidR="00590398" w:rsidRPr="00590398" w:rsidDel="00870FCA" w:rsidRDefault="00590398" w:rsidP="00841599">
      <w:pPr>
        <w:pStyle w:val="Bibliography"/>
        <w:spacing w:line="240" w:lineRule="auto"/>
        <w:contextualSpacing/>
        <w:rPr>
          <w:del w:id="870" w:author="Daniel Noble" w:date="2023-07-21T16:11:00Z"/>
        </w:rPr>
      </w:pPr>
      <w:del w:id="871" w:author="Daniel Noble" w:date="2023-07-21T16:11:00Z">
        <w:r w:rsidRPr="00590398" w:rsidDel="00870FCA">
          <w:delText xml:space="preserve">Cheetham, E., Doody, J. S., Stewart, B., &amp; Harlow, P. (2011). Embryonic mortality as a cost of communal nesting in the delicate skink. </w:delText>
        </w:r>
        <w:r w:rsidRPr="00590398" w:rsidDel="00870FCA">
          <w:rPr>
            <w:i/>
            <w:iCs/>
          </w:rPr>
          <w:delText>Journal of Zoology</w:delText>
        </w:r>
        <w:r w:rsidRPr="00590398" w:rsidDel="00870FCA">
          <w:delText xml:space="preserve">, </w:delText>
        </w:r>
        <w:r w:rsidRPr="00590398" w:rsidDel="00870FCA">
          <w:rPr>
            <w:i/>
            <w:iCs/>
          </w:rPr>
          <w:delText>283</w:delText>
        </w:r>
        <w:r w:rsidRPr="00590398" w:rsidDel="00870FCA">
          <w:delText>(4), 234–242. https://doi.org/10.1111/j.1469-7998.2010.00764.x</w:delText>
        </w:r>
      </w:del>
    </w:p>
    <w:p w14:paraId="35970D4A" w14:textId="5FA07659" w:rsidR="00590398" w:rsidRPr="00590398" w:rsidDel="00870FCA" w:rsidRDefault="00590398" w:rsidP="00841599">
      <w:pPr>
        <w:pStyle w:val="Bibliography"/>
        <w:spacing w:line="240" w:lineRule="auto"/>
        <w:contextualSpacing/>
        <w:rPr>
          <w:del w:id="872" w:author="Daniel Noble" w:date="2023-07-21T16:11:00Z"/>
        </w:rPr>
      </w:pPr>
      <w:del w:id="873" w:author="Daniel Noble" w:date="2023-07-21T16:11:00Z">
        <w:r w:rsidRPr="00590398" w:rsidDel="00870FCA">
          <w:delText xml:space="preserve">Cheverud, J. M. (1984). Evolution by Kin Selection: A Quantitative Genetic Model Illustrated by Maternal Performance in Mice. </w:delText>
        </w:r>
        <w:r w:rsidRPr="00590398" w:rsidDel="00870FCA">
          <w:rPr>
            <w:i/>
            <w:iCs/>
          </w:rPr>
          <w:delText>Evolution</w:delText>
        </w:r>
        <w:r w:rsidRPr="00590398" w:rsidDel="00870FCA">
          <w:delText xml:space="preserve">, </w:delText>
        </w:r>
        <w:r w:rsidRPr="00590398" w:rsidDel="00870FCA">
          <w:rPr>
            <w:i/>
            <w:iCs/>
          </w:rPr>
          <w:delText>38</w:delText>
        </w:r>
        <w:r w:rsidRPr="00590398" w:rsidDel="00870FCA">
          <w:delText>(4), 766–777. https://doi.org/10.2307/2408388</w:delText>
        </w:r>
      </w:del>
    </w:p>
    <w:p w14:paraId="7EE59EC7" w14:textId="24FD676B" w:rsidR="00590398" w:rsidRPr="00590398" w:rsidDel="00870FCA" w:rsidRDefault="00590398" w:rsidP="00841599">
      <w:pPr>
        <w:pStyle w:val="Bibliography"/>
        <w:spacing w:line="240" w:lineRule="auto"/>
        <w:contextualSpacing/>
        <w:rPr>
          <w:del w:id="874" w:author="Daniel Noble" w:date="2023-07-21T16:11:00Z"/>
        </w:rPr>
      </w:pPr>
      <w:del w:id="875" w:author="Daniel Noble" w:date="2023-07-21T16:11:00Z">
        <w:r w:rsidRPr="00590398" w:rsidDel="00870FCA">
          <w:delText xml:space="preserve">Coltman, D. W., Pilkington, J., Kruuk, L. E. B., Wilson, K., &amp; Pemberton, J. M. (2001). Positive Genetic Correlation Between Parasite Resistance and Body Size in a Free-Living Ungulate Population. </w:delText>
        </w:r>
        <w:r w:rsidRPr="00590398" w:rsidDel="00870FCA">
          <w:rPr>
            <w:i/>
            <w:iCs/>
          </w:rPr>
          <w:delText>Evolution</w:delText>
        </w:r>
        <w:r w:rsidRPr="00590398" w:rsidDel="00870FCA">
          <w:delText xml:space="preserve">, </w:delText>
        </w:r>
        <w:r w:rsidRPr="00590398" w:rsidDel="00870FCA">
          <w:rPr>
            <w:i/>
            <w:iCs/>
          </w:rPr>
          <w:delText>55</w:delText>
        </w:r>
        <w:r w:rsidRPr="00590398" w:rsidDel="00870FCA">
          <w:delText>(10), 2116–2125. https://doi.org/10.1111/j.0014-3820.2001.tb01326.x</w:delText>
        </w:r>
      </w:del>
    </w:p>
    <w:p w14:paraId="4A0942C3" w14:textId="16ED2E25" w:rsidR="00590398" w:rsidRPr="00590398" w:rsidDel="00870FCA" w:rsidRDefault="00590398" w:rsidP="00841599">
      <w:pPr>
        <w:pStyle w:val="Bibliography"/>
        <w:spacing w:line="240" w:lineRule="auto"/>
        <w:contextualSpacing/>
        <w:rPr>
          <w:del w:id="876" w:author="Daniel Noble" w:date="2023-07-21T16:11:00Z"/>
        </w:rPr>
      </w:pPr>
      <w:del w:id="877" w:author="Daniel Noble" w:date="2023-07-21T16:11:00Z">
        <w:r w:rsidRPr="00590398" w:rsidDel="00870FCA">
          <w:delText xml:space="preserve">Core Team, R. (2013). </w:delText>
        </w:r>
        <w:r w:rsidRPr="00590398" w:rsidDel="00870FCA">
          <w:rPr>
            <w:i/>
            <w:iCs/>
          </w:rPr>
          <w:delText>Team (2012). R: A language and environment for statistical computing. R Foundation for Statistical Computing, Vienna, Austria</w:delText>
        </w:r>
        <w:r w:rsidRPr="00590398" w:rsidDel="00870FCA">
          <w:delText>.</w:delText>
        </w:r>
      </w:del>
    </w:p>
    <w:p w14:paraId="60530017" w14:textId="2B1CFB4B" w:rsidR="00590398" w:rsidRPr="00590398" w:rsidDel="00870FCA" w:rsidRDefault="00590398" w:rsidP="00841599">
      <w:pPr>
        <w:pStyle w:val="Bibliography"/>
        <w:spacing w:line="240" w:lineRule="auto"/>
        <w:contextualSpacing/>
        <w:rPr>
          <w:del w:id="878" w:author="Daniel Noble" w:date="2023-07-21T16:11:00Z"/>
        </w:rPr>
      </w:pPr>
      <w:del w:id="879" w:author="Daniel Noble" w:date="2023-07-21T16:11:00Z">
        <w:r w:rsidRPr="00590398" w:rsidDel="00870FCA">
          <w:delText xml:space="preserve">Dahlgaard, J., &amp; Hoffmann, A. A. (2000). Stress Resistance and Environmental Dependency of Inbreeding Depression in Drosophila melanogaster. </w:delText>
        </w:r>
        <w:r w:rsidRPr="00590398" w:rsidDel="00870FCA">
          <w:rPr>
            <w:i/>
            <w:iCs/>
          </w:rPr>
          <w:delText>Conservation Biology</w:delText>
        </w:r>
        <w:r w:rsidRPr="00590398" w:rsidDel="00870FCA">
          <w:delText xml:space="preserve">, </w:delText>
        </w:r>
        <w:r w:rsidRPr="00590398" w:rsidDel="00870FCA">
          <w:rPr>
            <w:i/>
            <w:iCs/>
          </w:rPr>
          <w:delText>14</w:delText>
        </w:r>
        <w:r w:rsidRPr="00590398" w:rsidDel="00870FCA">
          <w:delText>(4), 1187–1192. https://doi.org/10.1046/j.1523-1739.2000.99206.x</w:delText>
        </w:r>
      </w:del>
    </w:p>
    <w:p w14:paraId="6B37569B" w14:textId="2D7A45DB" w:rsidR="00590398" w:rsidRPr="00590398" w:rsidDel="00870FCA" w:rsidRDefault="00590398" w:rsidP="00841599">
      <w:pPr>
        <w:pStyle w:val="Bibliography"/>
        <w:spacing w:line="240" w:lineRule="auto"/>
        <w:contextualSpacing/>
        <w:rPr>
          <w:del w:id="880" w:author="Daniel Noble" w:date="2023-07-21T16:11:00Z"/>
        </w:rPr>
      </w:pPr>
      <w:del w:id="881" w:author="Daniel Noble" w:date="2023-07-21T16:11:00Z">
        <w:r w:rsidRPr="00590398" w:rsidDel="00870FCA">
          <w:delText xml:space="preserve">Dayananda, B., Gray, S., Pike, D., &amp; Webb, J. K. (2016). Communal nesting under climate change: Fitness consequences of higher incubation temperatures for a nocturnal lizard. </w:delText>
        </w:r>
        <w:r w:rsidRPr="00590398" w:rsidDel="00870FCA">
          <w:rPr>
            <w:i/>
            <w:iCs/>
          </w:rPr>
          <w:delText>Global Change Biology</w:delText>
        </w:r>
        <w:r w:rsidRPr="00590398" w:rsidDel="00870FCA">
          <w:delText xml:space="preserve">, </w:delText>
        </w:r>
        <w:r w:rsidRPr="00590398" w:rsidDel="00870FCA">
          <w:rPr>
            <w:i/>
            <w:iCs/>
          </w:rPr>
          <w:delText>22</w:delText>
        </w:r>
        <w:r w:rsidRPr="00590398" w:rsidDel="00870FCA">
          <w:delText>(7), 2405–2414. https://doi.org/10.1111/gcb.13231</w:delText>
        </w:r>
      </w:del>
    </w:p>
    <w:p w14:paraId="450279DC" w14:textId="073DBFB1" w:rsidR="00590398" w:rsidRPr="00590398" w:rsidDel="00870FCA" w:rsidRDefault="00590398" w:rsidP="00841599">
      <w:pPr>
        <w:pStyle w:val="Bibliography"/>
        <w:spacing w:line="240" w:lineRule="auto"/>
        <w:contextualSpacing/>
        <w:rPr>
          <w:del w:id="882" w:author="Daniel Noble" w:date="2023-07-21T16:11:00Z"/>
        </w:rPr>
      </w:pPr>
      <w:del w:id="883" w:author="Daniel Noble" w:date="2023-07-21T16:11:00Z">
        <w:r w:rsidRPr="00590398" w:rsidDel="00870FCA">
          <w:delText xml:space="preserve">Dmitriew, C., Blows, M. W., &amp; Rowe, L. (2010). Ontogenetic Change in Genetic Variance in Size Depends on Growth Environment. </w:delText>
        </w:r>
        <w:r w:rsidRPr="00590398" w:rsidDel="00870FCA">
          <w:rPr>
            <w:i/>
            <w:iCs/>
          </w:rPr>
          <w:delText>The American Naturalist</w:delText>
        </w:r>
        <w:r w:rsidRPr="00590398" w:rsidDel="00870FCA">
          <w:delText xml:space="preserve">, </w:delText>
        </w:r>
        <w:r w:rsidRPr="00590398" w:rsidDel="00870FCA">
          <w:rPr>
            <w:i/>
            <w:iCs/>
          </w:rPr>
          <w:delText>175</w:delText>
        </w:r>
        <w:r w:rsidRPr="00590398" w:rsidDel="00870FCA">
          <w:delText>(6), 640–649. https://doi.org/10.1086/652470</w:delText>
        </w:r>
      </w:del>
    </w:p>
    <w:p w14:paraId="0B09C903" w14:textId="3098933D" w:rsidR="00590398" w:rsidRPr="00590398" w:rsidDel="00870FCA" w:rsidRDefault="00590398" w:rsidP="00841599">
      <w:pPr>
        <w:pStyle w:val="Bibliography"/>
        <w:spacing w:line="240" w:lineRule="auto"/>
        <w:contextualSpacing/>
        <w:rPr>
          <w:del w:id="884" w:author="Daniel Noble" w:date="2023-07-21T16:11:00Z"/>
        </w:rPr>
      </w:pPr>
      <w:del w:id="885" w:author="Daniel Noble" w:date="2023-07-21T16:11:00Z">
        <w:r w:rsidRPr="00590398" w:rsidDel="00870FCA">
          <w:delText xml:space="preserve">Downes, S. J., &amp; Shine, R. (1999). Do incubation-induced changes in a lizard’s phenotype influence its vulnerability to predators? </w:delText>
        </w:r>
        <w:r w:rsidRPr="00590398" w:rsidDel="00870FCA">
          <w:rPr>
            <w:i/>
            <w:iCs/>
          </w:rPr>
          <w:delText>Oecologia</w:delText>
        </w:r>
        <w:r w:rsidRPr="00590398" w:rsidDel="00870FCA">
          <w:delText xml:space="preserve">, </w:delText>
        </w:r>
        <w:r w:rsidRPr="00590398" w:rsidDel="00870FCA">
          <w:rPr>
            <w:i/>
            <w:iCs/>
          </w:rPr>
          <w:delText>120</w:delText>
        </w:r>
        <w:r w:rsidRPr="00590398" w:rsidDel="00870FCA">
          <w:delText>(1), 9–18. https://doi.org/10.1007/s004420050827</w:delText>
        </w:r>
      </w:del>
    </w:p>
    <w:p w14:paraId="117134A3" w14:textId="1A0BD22B" w:rsidR="00590398" w:rsidRPr="00590398" w:rsidDel="00870FCA" w:rsidRDefault="00590398" w:rsidP="00841599">
      <w:pPr>
        <w:pStyle w:val="Bibliography"/>
        <w:spacing w:line="240" w:lineRule="auto"/>
        <w:contextualSpacing/>
        <w:rPr>
          <w:del w:id="886" w:author="Daniel Noble" w:date="2023-07-21T16:11:00Z"/>
        </w:rPr>
      </w:pPr>
      <w:del w:id="887" w:author="Daniel Noble" w:date="2023-07-21T16:11:00Z">
        <w:r w:rsidRPr="00590398" w:rsidDel="00870FCA">
          <w:delText xml:space="preserve">Elphick, M. J., &amp; Shine, R. (1998). Longterm effects of incubation temperatures on the morphology and locomotor performance of hatchling lizards (Bassiana duperreyi, Scincidae). </w:delText>
        </w:r>
        <w:r w:rsidRPr="00590398" w:rsidDel="00870FCA">
          <w:rPr>
            <w:i/>
            <w:iCs/>
          </w:rPr>
          <w:delText>Biological Journal of the Linnean Society</w:delText>
        </w:r>
        <w:r w:rsidRPr="00590398" w:rsidDel="00870FCA">
          <w:delText xml:space="preserve">, </w:delText>
        </w:r>
        <w:r w:rsidRPr="00590398" w:rsidDel="00870FCA">
          <w:rPr>
            <w:i/>
            <w:iCs/>
          </w:rPr>
          <w:delText>63</w:delText>
        </w:r>
        <w:r w:rsidRPr="00590398" w:rsidDel="00870FCA">
          <w:delText>(3), 429–447. https://doi.org/10.1111/j.1095-8312.1998.tb01527.x</w:delText>
        </w:r>
      </w:del>
    </w:p>
    <w:p w14:paraId="3EFCFBB3" w14:textId="1A678FCF" w:rsidR="00590398" w:rsidRPr="00590398" w:rsidDel="00870FCA" w:rsidRDefault="00590398" w:rsidP="00841599">
      <w:pPr>
        <w:pStyle w:val="Bibliography"/>
        <w:spacing w:line="240" w:lineRule="auto"/>
        <w:contextualSpacing/>
        <w:rPr>
          <w:del w:id="888" w:author="Daniel Noble" w:date="2023-07-21T16:11:00Z"/>
        </w:rPr>
      </w:pPr>
      <w:del w:id="889" w:author="Daniel Noble" w:date="2023-07-21T16:11:00Z">
        <w:r w:rsidRPr="00590398" w:rsidDel="00870FCA">
          <w:delText xml:space="preserve">Elphick, M. J., &amp; Shine, R. (1999). Sex differences in optimal incubation temperatures in a scincid lizard species. </w:delText>
        </w:r>
        <w:r w:rsidRPr="00590398" w:rsidDel="00870FCA">
          <w:rPr>
            <w:i/>
            <w:iCs/>
          </w:rPr>
          <w:delText>Oecologia</w:delText>
        </w:r>
        <w:r w:rsidRPr="00590398" w:rsidDel="00870FCA">
          <w:delText xml:space="preserve">, </w:delText>
        </w:r>
        <w:r w:rsidRPr="00590398" w:rsidDel="00870FCA">
          <w:rPr>
            <w:i/>
            <w:iCs/>
          </w:rPr>
          <w:delText>118</w:delText>
        </w:r>
        <w:r w:rsidRPr="00590398" w:rsidDel="00870FCA">
          <w:delText>(4), 431–437. https://doi.org/10.1007/s004420050745</w:delText>
        </w:r>
      </w:del>
    </w:p>
    <w:p w14:paraId="0A50DB7F" w14:textId="3D8F7890" w:rsidR="00590398" w:rsidRPr="00590398" w:rsidDel="00870FCA" w:rsidRDefault="00590398" w:rsidP="00841599">
      <w:pPr>
        <w:pStyle w:val="Bibliography"/>
        <w:spacing w:line="240" w:lineRule="auto"/>
        <w:contextualSpacing/>
        <w:rPr>
          <w:del w:id="890" w:author="Daniel Noble" w:date="2023-07-21T16:11:00Z"/>
        </w:rPr>
      </w:pPr>
      <w:del w:id="891" w:author="Daniel Noble" w:date="2023-07-21T16:11:00Z">
        <w:r w:rsidRPr="00590398" w:rsidDel="00870FCA">
          <w:delText xml:space="preserve">Eyck, H. J. F., Buchanan, K. L., Crino, O. L., &amp; Jessop, T. S. (2019). Effects of developmental stress on animal phenotype and performance: A quantitative review. </w:delText>
        </w:r>
        <w:r w:rsidRPr="00590398" w:rsidDel="00870FCA">
          <w:rPr>
            <w:i/>
            <w:iCs/>
          </w:rPr>
          <w:delText>Biological Reviews</w:delText>
        </w:r>
        <w:r w:rsidRPr="00590398" w:rsidDel="00870FCA">
          <w:delText xml:space="preserve">, </w:delText>
        </w:r>
        <w:r w:rsidRPr="00590398" w:rsidDel="00870FCA">
          <w:rPr>
            <w:i/>
            <w:iCs/>
          </w:rPr>
          <w:delText>94</w:delText>
        </w:r>
        <w:r w:rsidRPr="00590398" w:rsidDel="00870FCA">
          <w:delText>(3), 1143–1160. https://doi.org/10.1111/brv.12496</w:delText>
        </w:r>
      </w:del>
    </w:p>
    <w:p w14:paraId="5B0145F7" w14:textId="461C1A75" w:rsidR="00590398" w:rsidRPr="00590398" w:rsidDel="00870FCA" w:rsidRDefault="00590398" w:rsidP="00841599">
      <w:pPr>
        <w:pStyle w:val="Bibliography"/>
        <w:spacing w:line="240" w:lineRule="auto"/>
        <w:contextualSpacing/>
        <w:rPr>
          <w:del w:id="892" w:author="Daniel Noble" w:date="2023-07-21T16:11:00Z"/>
        </w:rPr>
      </w:pPr>
      <w:del w:id="893" w:author="Daniel Noble" w:date="2023-07-21T16:11:00Z">
        <w:r w:rsidRPr="00590398" w:rsidDel="00870FCA">
          <w:delText xml:space="preserve">Falconer, D. S. (1952). The Problem of Environment and Selection. </w:delText>
        </w:r>
        <w:r w:rsidRPr="00590398" w:rsidDel="00870FCA">
          <w:rPr>
            <w:i/>
            <w:iCs/>
          </w:rPr>
          <w:delText>The American Naturalist</w:delText>
        </w:r>
        <w:r w:rsidRPr="00590398" w:rsidDel="00870FCA">
          <w:delText xml:space="preserve">, </w:delText>
        </w:r>
        <w:r w:rsidRPr="00590398" w:rsidDel="00870FCA">
          <w:rPr>
            <w:i/>
            <w:iCs/>
          </w:rPr>
          <w:delText>86</w:delText>
        </w:r>
        <w:r w:rsidRPr="00590398" w:rsidDel="00870FCA">
          <w:delText>(830), 293–298.</w:delText>
        </w:r>
      </w:del>
    </w:p>
    <w:p w14:paraId="5AE602B9" w14:textId="12D77CFA" w:rsidR="00590398" w:rsidRPr="00590398" w:rsidDel="00870FCA" w:rsidRDefault="00590398" w:rsidP="00841599">
      <w:pPr>
        <w:pStyle w:val="Bibliography"/>
        <w:spacing w:line="240" w:lineRule="auto"/>
        <w:contextualSpacing/>
        <w:rPr>
          <w:del w:id="894" w:author="Daniel Noble" w:date="2023-07-21T16:11:00Z"/>
        </w:rPr>
      </w:pPr>
      <w:del w:id="895" w:author="Daniel Noble" w:date="2023-07-21T16:11:00Z">
        <w:r w:rsidRPr="00590398" w:rsidDel="00870FCA">
          <w:delText xml:space="preserve">Falconer, D. S., &amp; Mackay, T. F. C. (1996). </w:delText>
        </w:r>
        <w:r w:rsidRPr="00590398" w:rsidDel="00870FCA">
          <w:rPr>
            <w:i/>
            <w:iCs/>
          </w:rPr>
          <w:delText>Introduction to Quantitative Genetics</w:delText>
        </w:r>
        <w:r w:rsidRPr="00590398" w:rsidDel="00870FCA">
          <w:delText xml:space="preserve"> (4th ed.). Pearson Education.</w:delText>
        </w:r>
      </w:del>
    </w:p>
    <w:p w14:paraId="450365EC" w14:textId="22FB1B3B" w:rsidR="00590398" w:rsidRPr="00590398" w:rsidDel="00870FCA" w:rsidRDefault="00590398" w:rsidP="00841599">
      <w:pPr>
        <w:pStyle w:val="Bibliography"/>
        <w:spacing w:line="240" w:lineRule="auto"/>
        <w:contextualSpacing/>
        <w:rPr>
          <w:del w:id="896" w:author="Daniel Noble" w:date="2023-07-21T16:11:00Z"/>
        </w:rPr>
      </w:pPr>
      <w:del w:id="897" w:author="Daniel Noble" w:date="2023-07-21T16:11:00Z">
        <w:r w:rsidRPr="00590398" w:rsidDel="00870FCA">
          <w:delTex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delText>
        </w:r>
        <w:r w:rsidRPr="00590398" w:rsidDel="00870FCA">
          <w:rPr>
            <w:i/>
            <w:iCs/>
          </w:rPr>
          <w:delText>Heredity</w:delText>
        </w:r>
        <w:r w:rsidRPr="00590398" w:rsidDel="00870FCA">
          <w:delText>, 1–15. https://doi.org/10.1038/s41437-020-0338-4</w:delText>
        </w:r>
      </w:del>
    </w:p>
    <w:p w14:paraId="2E69EC19" w14:textId="6C9BF0D5" w:rsidR="00590398" w:rsidRPr="00590398" w:rsidDel="00870FCA" w:rsidRDefault="00590398" w:rsidP="00841599">
      <w:pPr>
        <w:pStyle w:val="Bibliography"/>
        <w:spacing w:line="240" w:lineRule="auto"/>
        <w:contextualSpacing/>
        <w:rPr>
          <w:del w:id="898" w:author="Daniel Noble" w:date="2023-07-21T16:11:00Z"/>
        </w:rPr>
      </w:pPr>
      <w:del w:id="899" w:author="Daniel Noble" w:date="2023-07-21T16:11:00Z">
        <w:r w:rsidRPr="00590398" w:rsidDel="00870FCA">
          <w:delText xml:space="preserve">Flatt, T., Shine, R., Borges-landaez, P. A., &amp; Downes, S. J. (2001). Phenotypic variation in an oviparous montane lizard (Bassiana duperreyi): The effects of thermal and hydric incubation environments. </w:delText>
        </w:r>
        <w:r w:rsidRPr="00590398" w:rsidDel="00870FCA">
          <w:rPr>
            <w:i/>
            <w:iCs/>
          </w:rPr>
          <w:delText>Biological Journal of the Linnean Society</w:delText>
        </w:r>
        <w:r w:rsidRPr="00590398" w:rsidDel="00870FCA">
          <w:delText xml:space="preserve">, </w:delText>
        </w:r>
        <w:r w:rsidRPr="00590398" w:rsidDel="00870FCA">
          <w:rPr>
            <w:i/>
            <w:iCs/>
          </w:rPr>
          <w:delText>74</w:delText>
        </w:r>
        <w:r w:rsidRPr="00590398" w:rsidDel="00870FCA">
          <w:delText>(3), 339–350. https://doi.org/10.1006/bijl.2001.0581</w:delText>
        </w:r>
      </w:del>
    </w:p>
    <w:p w14:paraId="30933AFF" w14:textId="29BA475D" w:rsidR="00590398" w:rsidRPr="00590398" w:rsidDel="00870FCA" w:rsidRDefault="00590398" w:rsidP="00841599">
      <w:pPr>
        <w:pStyle w:val="Bibliography"/>
        <w:spacing w:line="240" w:lineRule="auto"/>
        <w:contextualSpacing/>
        <w:rPr>
          <w:del w:id="900" w:author="Daniel Noble" w:date="2023-07-21T16:11:00Z"/>
        </w:rPr>
      </w:pPr>
      <w:del w:id="901" w:author="Daniel Noble" w:date="2023-07-21T16:11:00Z">
        <w:r w:rsidRPr="00590398" w:rsidDel="00870FCA">
          <w:delText xml:space="preserve">Forster, J., &amp; Hirst, A. G. (2012). The temperature-size rule emerges from ontogenetic differences between growth and development rates. </w:delText>
        </w:r>
        <w:r w:rsidRPr="00590398" w:rsidDel="00870FCA">
          <w:rPr>
            <w:i/>
            <w:iCs/>
          </w:rPr>
          <w:delText>Functional Ecology</w:delText>
        </w:r>
        <w:r w:rsidRPr="00590398" w:rsidDel="00870FCA">
          <w:delText xml:space="preserve">, </w:delText>
        </w:r>
        <w:r w:rsidRPr="00590398" w:rsidDel="00870FCA">
          <w:rPr>
            <w:i/>
            <w:iCs/>
          </w:rPr>
          <w:delText>26</w:delText>
        </w:r>
        <w:r w:rsidRPr="00590398" w:rsidDel="00870FCA">
          <w:delText>(2), 483–492. https://doi.org/10.1111/j.1365-2435.2011.01958.x</w:delText>
        </w:r>
      </w:del>
    </w:p>
    <w:p w14:paraId="1B4B2028" w14:textId="2DA32029" w:rsidR="00590398" w:rsidRPr="00590398" w:rsidDel="00870FCA" w:rsidRDefault="00590398" w:rsidP="00841599">
      <w:pPr>
        <w:pStyle w:val="Bibliography"/>
        <w:spacing w:line="240" w:lineRule="auto"/>
        <w:contextualSpacing/>
        <w:rPr>
          <w:del w:id="902" w:author="Daniel Noble" w:date="2023-07-21T16:11:00Z"/>
        </w:rPr>
      </w:pPr>
      <w:del w:id="903" w:author="Daniel Noble" w:date="2023-07-21T16:11:00Z">
        <w:r w:rsidRPr="00590398" w:rsidDel="00870FCA">
          <w:delText xml:space="preserve">Gelman, A., Lee, D., &amp; Guo, J. (2015). Stan: A Probabilistic Programming Language for Bayesian Inference and Optimization. </w:delText>
        </w:r>
        <w:r w:rsidRPr="00590398" w:rsidDel="00870FCA">
          <w:rPr>
            <w:i/>
            <w:iCs/>
          </w:rPr>
          <w:delText>Journal of Educational and Behavioral Statistics</w:delText>
        </w:r>
        <w:r w:rsidRPr="00590398" w:rsidDel="00870FCA">
          <w:delText xml:space="preserve">, </w:delText>
        </w:r>
        <w:r w:rsidRPr="00590398" w:rsidDel="00870FCA">
          <w:rPr>
            <w:i/>
            <w:iCs/>
          </w:rPr>
          <w:delText>40</w:delText>
        </w:r>
        <w:r w:rsidRPr="00590398" w:rsidDel="00870FCA">
          <w:delText>(5), 530–543. https://doi.org/10.3102/1076998615606113</w:delText>
        </w:r>
      </w:del>
    </w:p>
    <w:p w14:paraId="2C1D5801" w14:textId="685DB524" w:rsidR="00590398" w:rsidRPr="00590398" w:rsidDel="00870FCA" w:rsidRDefault="00590398" w:rsidP="00841599">
      <w:pPr>
        <w:pStyle w:val="Bibliography"/>
        <w:spacing w:line="240" w:lineRule="auto"/>
        <w:contextualSpacing/>
        <w:rPr>
          <w:del w:id="904" w:author="Daniel Noble" w:date="2023-07-21T16:11:00Z"/>
        </w:rPr>
      </w:pPr>
      <w:del w:id="905" w:author="Daniel Noble" w:date="2023-07-21T16:11:00Z">
        <w:r w:rsidRPr="00590398" w:rsidDel="00870FCA">
          <w:delText xml:space="preserve">Ghalambor, C. K., McKay, J. K., Carroll, S. P., &amp; REZNICK, D. N. (2007). Adaptive versus non-adaptive phenotypic plasticity and the potential for contemporary adaptation in new environments. </w:delText>
        </w:r>
        <w:r w:rsidRPr="00590398" w:rsidDel="00870FCA">
          <w:rPr>
            <w:i/>
            <w:iCs/>
          </w:rPr>
          <w:delText>Functional Ecology</w:delText>
        </w:r>
        <w:r w:rsidRPr="00590398" w:rsidDel="00870FCA">
          <w:delText xml:space="preserve">, </w:delText>
        </w:r>
        <w:r w:rsidRPr="00590398" w:rsidDel="00870FCA">
          <w:rPr>
            <w:i/>
            <w:iCs/>
          </w:rPr>
          <w:delText>21</w:delText>
        </w:r>
        <w:r w:rsidRPr="00590398" w:rsidDel="00870FCA">
          <w:delText>(3), 394–407. https://doi.org/10.1111/j.1365-2435.2007.01283.x</w:delText>
        </w:r>
      </w:del>
    </w:p>
    <w:p w14:paraId="7CC5DE0D" w14:textId="46C34466" w:rsidR="00590398" w:rsidRPr="00590398" w:rsidDel="00870FCA" w:rsidRDefault="00590398" w:rsidP="00841599">
      <w:pPr>
        <w:pStyle w:val="Bibliography"/>
        <w:spacing w:line="240" w:lineRule="auto"/>
        <w:contextualSpacing/>
        <w:rPr>
          <w:del w:id="906" w:author="Daniel Noble" w:date="2023-07-21T16:11:00Z"/>
        </w:rPr>
      </w:pPr>
      <w:del w:id="907" w:author="Daniel Noble" w:date="2023-07-21T16:11:00Z">
        <w:r w:rsidRPr="00590398" w:rsidDel="00870FCA">
          <w:delText xml:space="preserve">Gifford, M. E., Robinson, C. D., &amp; Clay, T. A. (2017). The influence of invasive fire ants on survival, space use, and patterns of natural selection in juvenile lizards. </w:delText>
        </w:r>
        <w:r w:rsidRPr="00590398" w:rsidDel="00870FCA">
          <w:rPr>
            <w:i/>
            <w:iCs/>
          </w:rPr>
          <w:delText>Biological Invasions</w:delText>
        </w:r>
        <w:r w:rsidRPr="00590398" w:rsidDel="00870FCA">
          <w:delText xml:space="preserve">, </w:delText>
        </w:r>
        <w:r w:rsidRPr="00590398" w:rsidDel="00870FCA">
          <w:rPr>
            <w:i/>
            <w:iCs/>
          </w:rPr>
          <w:delText>19</w:delText>
        </w:r>
        <w:r w:rsidRPr="00590398" w:rsidDel="00870FCA">
          <w:delText>(5), 1461–1469. https://doi.org/10.1007/s10530-017-1370-z</w:delText>
        </w:r>
      </w:del>
    </w:p>
    <w:p w14:paraId="4DE481B2" w14:textId="5981FD1E" w:rsidR="00590398" w:rsidRPr="00590398" w:rsidDel="00870FCA" w:rsidRDefault="00590398" w:rsidP="00841599">
      <w:pPr>
        <w:pStyle w:val="Bibliography"/>
        <w:spacing w:line="240" w:lineRule="auto"/>
        <w:contextualSpacing/>
        <w:rPr>
          <w:del w:id="908" w:author="Daniel Noble" w:date="2023-07-21T16:11:00Z"/>
        </w:rPr>
      </w:pPr>
      <w:del w:id="909" w:author="Daniel Noble" w:date="2023-07-21T16:11:00Z">
        <w:r w:rsidRPr="00590398" w:rsidDel="00870FCA">
          <w:delText xml:space="preserve">Goodman, B. A., Schwarzkopf, L., &amp; Krockenberger, A. K. (2013). Phenotypic Integration in Response to Incubation Environment Adaptively Influences Habitat Choice in a Tropical Lizard. </w:delText>
        </w:r>
        <w:r w:rsidRPr="00590398" w:rsidDel="00870FCA">
          <w:rPr>
            <w:i/>
            <w:iCs/>
          </w:rPr>
          <w:delText>The American Naturalist</w:delText>
        </w:r>
        <w:r w:rsidRPr="00590398" w:rsidDel="00870FCA">
          <w:delText xml:space="preserve">, </w:delText>
        </w:r>
        <w:r w:rsidRPr="00590398" w:rsidDel="00870FCA">
          <w:rPr>
            <w:i/>
            <w:iCs/>
          </w:rPr>
          <w:delText>182</w:delText>
        </w:r>
        <w:r w:rsidRPr="00590398" w:rsidDel="00870FCA">
          <w:delText>(5), 666–673. https://doi.org/10.1086/673299</w:delText>
        </w:r>
      </w:del>
    </w:p>
    <w:p w14:paraId="525075EF" w14:textId="760B647F" w:rsidR="00590398" w:rsidRPr="00590398" w:rsidDel="00870FCA" w:rsidRDefault="00590398" w:rsidP="00841599">
      <w:pPr>
        <w:pStyle w:val="Bibliography"/>
        <w:spacing w:line="240" w:lineRule="auto"/>
        <w:contextualSpacing/>
        <w:rPr>
          <w:del w:id="910" w:author="Daniel Noble" w:date="2023-07-21T16:11:00Z"/>
        </w:rPr>
      </w:pPr>
      <w:del w:id="911" w:author="Daniel Noble" w:date="2023-07-21T16:11:00Z">
        <w:r w:rsidRPr="00590398" w:rsidDel="00870FCA">
          <w:delText xml:space="preserve">Goodman, R. M. (2008). Latent effects of egg incubation temperature on growth in the lizard Anolis carolinensis. </w:delText>
        </w:r>
        <w:r w:rsidRPr="00590398" w:rsidDel="00870FCA">
          <w:rPr>
            <w:i/>
            <w:iCs/>
          </w:rPr>
          <w:delText>Journal of Experimental Zoology Part A: Ecological Genetics and Physiology</w:delText>
        </w:r>
        <w:r w:rsidRPr="00590398" w:rsidDel="00870FCA">
          <w:delText xml:space="preserve">, </w:delText>
        </w:r>
        <w:r w:rsidRPr="00590398" w:rsidDel="00870FCA">
          <w:rPr>
            <w:i/>
            <w:iCs/>
          </w:rPr>
          <w:delText>309A</w:delText>
        </w:r>
        <w:r w:rsidRPr="00590398" w:rsidDel="00870FCA">
          <w:delText>(9), 525–533. https://doi.org/10.1002/jez.483</w:delText>
        </w:r>
      </w:del>
    </w:p>
    <w:p w14:paraId="73C93DB8" w14:textId="7D1EFFA5" w:rsidR="00590398" w:rsidRPr="00590398" w:rsidDel="00870FCA" w:rsidRDefault="00590398" w:rsidP="00841599">
      <w:pPr>
        <w:pStyle w:val="Bibliography"/>
        <w:spacing w:line="240" w:lineRule="auto"/>
        <w:contextualSpacing/>
        <w:rPr>
          <w:del w:id="912" w:author="Daniel Noble" w:date="2023-07-21T16:11:00Z"/>
        </w:rPr>
      </w:pPr>
      <w:del w:id="913" w:author="Daniel Noble" w:date="2023-07-21T16:11:00Z">
        <w:r w:rsidRPr="00590398" w:rsidDel="00870FCA">
          <w:delText xml:space="preserve">Granato, I. S. C., Galli, G., de Oliveira Couto, E. G., e Souza, M. B., Mendonça, L. F., &amp; Fritsche-Neto, R. (2018). snpReady: A tool to assist breeders in genomic analysis. </w:delText>
        </w:r>
        <w:r w:rsidRPr="00590398" w:rsidDel="00870FCA">
          <w:rPr>
            <w:i/>
            <w:iCs/>
          </w:rPr>
          <w:delText>Molecular Breeding</w:delText>
        </w:r>
        <w:r w:rsidRPr="00590398" w:rsidDel="00870FCA">
          <w:delText xml:space="preserve">, </w:delText>
        </w:r>
        <w:r w:rsidRPr="00590398" w:rsidDel="00870FCA">
          <w:rPr>
            <w:i/>
            <w:iCs/>
          </w:rPr>
          <w:delText>38</w:delText>
        </w:r>
        <w:r w:rsidRPr="00590398" w:rsidDel="00870FCA">
          <w:delText>(8), 102. https://doi.org/10.1007/s11032-018-0844-8</w:delText>
        </w:r>
      </w:del>
    </w:p>
    <w:p w14:paraId="0A51AB44" w14:textId="29E0ECA9" w:rsidR="00590398" w:rsidRPr="00590398" w:rsidDel="00870FCA" w:rsidRDefault="00590398" w:rsidP="00841599">
      <w:pPr>
        <w:pStyle w:val="Bibliography"/>
        <w:spacing w:line="240" w:lineRule="auto"/>
        <w:contextualSpacing/>
        <w:rPr>
          <w:del w:id="914" w:author="Daniel Noble" w:date="2023-07-21T16:11:00Z"/>
        </w:rPr>
      </w:pPr>
      <w:del w:id="915" w:author="Daniel Noble" w:date="2023-07-21T16:11:00Z">
        <w:r w:rsidRPr="00590398" w:rsidDel="00870FCA">
          <w:delText xml:space="preserve">Gruber, B., Unmack, P. J., Berry, O. F., &amp; Georges, A. (2018). dartr: An r package to facilitate analysis of SNP data generated from reduced representation genome sequencing. </w:delText>
        </w:r>
        <w:r w:rsidRPr="00590398" w:rsidDel="00870FCA">
          <w:rPr>
            <w:i/>
            <w:iCs/>
          </w:rPr>
          <w:delText>Molecular Ecology Resources</w:delText>
        </w:r>
        <w:r w:rsidRPr="00590398" w:rsidDel="00870FCA">
          <w:delText xml:space="preserve">, </w:delText>
        </w:r>
        <w:r w:rsidRPr="00590398" w:rsidDel="00870FCA">
          <w:rPr>
            <w:i/>
            <w:iCs/>
          </w:rPr>
          <w:delText>18</w:delText>
        </w:r>
        <w:r w:rsidRPr="00590398" w:rsidDel="00870FCA">
          <w:delText>(3), 691–699. https://doi.org/10.1111/1755-0998.12745</w:delText>
        </w:r>
      </w:del>
    </w:p>
    <w:p w14:paraId="7A240712" w14:textId="44BA90F5" w:rsidR="00590398" w:rsidRPr="00590398" w:rsidDel="00870FCA" w:rsidRDefault="00590398" w:rsidP="00841599">
      <w:pPr>
        <w:pStyle w:val="Bibliography"/>
        <w:spacing w:line="240" w:lineRule="auto"/>
        <w:contextualSpacing/>
        <w:rPr>
          <w:del w:id="916" w:author="Daniel Noble" w:date="2023-07-21T16:11:00Z"/>
        </w:rPr>
      </w:pPr>
      <w:del w:id="917" w:author="Daniel Noble" w:date="2023-07-21T16:11:00Z">
        <w:r w:rsidRPr="00590398" w:rsidDel="00870FCA">
          <w:delText xml:space="preserve">Hare, K. M., Longson, C. G., Pledger, S., &amp; Daugherty, C. H. (2004). Size, Growth, and Survival Are Reduced at Cool Incubation Temperatures in the Temperate Lizard Oligosoma suteri (Lacertilia: Scincidae). </w:delText>
        </w:r>
        <w:r w:rsidRPr="00590398" w:rsidDel="00870FCA">
          <w:rPr>
            <w:i/>
            <w:iCs/>
          </w:rPr>
          <w:delText>Copeia</w:delText>
        </w:r>
        <w:r w:rsidRPr="00590398" w:rsidDel="00870FCA">
          <w:delText xml:space="preserve">, </w:delText>
        </w:r>
        <w:r w:rsidRPr="00590398" w:rsidDel="00870FCA">
          <w:rPr>
            <w:i/>
            <w:iCs/>
          </w:rPr>
          <w:delText>2004</w:delText>
        </w:r>
        <w:r w:rsidRPr="00590398" w:rsidDel="00870FCA">
          <w:delText>(2), 383–390. https://doi.org/10.1643/CP-03-084R2</w:delText>
        </w:r>
      </w:del>
    </w:p>
    <w:p w14:paraId="533046A8" w14:textId="3E420CD5" w:rsidR="00590398" w:rsidRPr="00590398" w:rsidDel="00870FCA" w:rsidRDefault="00590398" w:rsidP="00841599">
      <w:pPr>
        <w:pStyle w:val="Bibliography"/>
        <w:spacing w:line="240" w:lineRule="auto"/>
        <w:contextualSpacing/>
        <w:rPr>
          <w:del w:id="918" w:author="Daniel Noble" w:date="2023-07-21T16:11:00Z"/>
        </w:rPr>
      </w:pPr>
      <w:del w:id="919" w:author="Daniel Noble" w:date="2023-07-21T16:11:00Z">
        <w:r w:rsidRPr="00590398" w:rsidDel="00870FCA">
          <w:delText xml:space="preserve">Hoffman, A. A., &amp; Parsons, P. A. (1991). </w:delText>
        </w:r>
        <w:r w:rsidRPr="00590398" w:rsidDel="00870FCA">
          <w:rPr>
            <w:i/>
            <w:iCs/>
          </w:rPr>
          <w:delText>Evolutionary genetics and evolutionary stress</w:delText>
        </w:r>
        <w:r w:rsidRPr="00590398" w:rsidDel="00870FCA">
          <w:delText>. Oxford University Press.</w:delText>
        </w:r>
      </w:del>
    </w:p>
    <w:p w14:paraId="7E138474" w14:textId="76A898FE" w:rsidR="00590398" w:rsidRPr="00590398" w:rsidDel="00870FCA" w:rsidRDefault="00590398" w:rsidP="00841599">
      <w:pPr>
        <w:pStyle w:val="Bibliography"/>
        <w:spacing w:line="240" w:lineRule="auto"/>
        <w:contextualSpacing/>
        <w:rPr>
          <w:del w:id="920" w:author="Daniel Noble" w:date="2023-07-21T16:11:00Z"/>
        </w:rPr>
      </w:pPr>
      <w:del w:id="921" w:author="Daniel Noble" w:date="2023-07-21T16:11:00Z">
        <w:r w:rsidRPr="00590398" w:rsidDel="00870FCA">
          <w:delText xml:space="preserve">Hoffmann, A. A., &amp; Merilä, J. (1999). Heritable variation and evolution under favourable and unfavourable conditions. </w:delText>
        </w:r>
        <w:r w:rsidRPr="00590398" w:rsidDel="00870FCA">
          <w:rPr>
            <w:i/>
            <w:iCs/>
          </w:rPr>
          <w:delText>Trends in Ecology &amp; Evolution</w:delText>
        </w:r>
        <w:r w:rsidRPr="00590398" w:rsidDel="00870FCA">
          <w:delText xml:space="preserve">, </w:delText>
        </w:r>
        <w:r w:rsidRPr="00590398" w:rsidDel="00870FCA">
          <w:rPr>
            <w:i/>
            <w:iCs/>
          </w:rPr>
          <w:delText>14</w:delText>
        </w:r>
        <w:r w:rsidRPr="00590398" w:rsidDel="00870FCA">
          <w:delText>(3), 96–101. https://doi.org/10.1016/S0169-5347(99)01595-5</w:delText>
        </w:r>
      </w:del>
    </w:p>
    <w:p w14:paraId="4DCD45C9" w14:textId="2086609B" w:rsidR="00590398" w:rsidRPr="00590398" w:rsidDel="00870FCA" w:rsidRDefault="00590398" w:rsidP="00841599">
      <w:pPr>
        <w:pStyle w:val="Bibliography"/>
        <w:spacing w:line="240" w:lineRule="auto"/>
        <w:contextualSpacing/>
        <w:rPr>
          <w:del w:id="922" w:author="Daniel Noble" w:date="2023-07-21T16:11:00Z"/>
        </w:rPr>
      </w:pPr>
      <w:del w:id="923" w:author="Daniel Noble" w:date="2023-07-21T16:11:00Z">
        <w:r w:rsidRPr="00590398" w:rsidDel="00870FCA">
          <w:delText xml:space="preserve">Houle, D. (1998). How should we explain variation in the genetic variance of traits? </w:delText>
        </w:r>
        <w:r w:rsidRPr="00590398" w:rsidDel="00870FCA">
          <w:rPr>
            <w:i/>
            <w:iCs/>
          </w:rPr>
          <w:delText>Genetica</w:delText>
        </w:r>
        <w:r w:rsidRPr="00590398" w:rsidDel="00870FCA">
          <w:delText xml:space="preserve">, </w:delText>
        </w:r>
        <w:r w:rsidRPr="00590398" w:rsidDel="00870FCA">
          <w:rPr>
            <w:i/>
            <w:iCs/>
          </w:rPr>
          <w:delText>102</w:delText>
        </w:r>
        <w:r w:rsidRPr="00590398" w:rsidDel="00870FCA">
          <w:delText>(0), 241. https://doi.org/10.1023/A:1017034925212</w:delText>
        </w:r>
      </w:del>
    </w:p>
    <w:p w14:paraId="56FAFC5F" w14:textId="53462968" w:rsidR="00590398" w:rsidRPr="00590398" w:rsidDel="00870FCA" w:rsidRDefault="00590398" w:rsidP="00841599">
      <w:pPr>
        <w:pStyle w:val="Bibliography"/>
        <w:spacing w:line="240" w:lineRule="auto"/>
        <w:contextualSpacing/>
        <w:rPr>
          <w:del w:id="924" w:author="Daniel Noble" w:date="2023-07-21T16:11:00Z"/>
        </w:rPr>
      </w:pPr>
      <w:del w:id="925" w:author="Daniel Noble" w:date="2023-07-21T16:11:00Z">
        <w:r w:rsidRPr="00590398" w:rsidDel="00870FCA">
          <w:delText xml:space="preserve">Huisman, J. (2017). Pedigree reconstruction from SNP data: Parentage assignment, sibship clustering and beyond. </w:delText>
        </w:r>
        <w:r w:rsidRPr="00590398" w:rsidDel="00870FCA">
          <w:rPr>
            <w:i/>
            <w:iCs/>
          </w:rPr>
          <w:delText>Molecular Ecology Resources</w:delText>
        </w:r>
        <w:r w:rsidRPr="00590398" w:rsidDel="00870FCA">
          <w:delText xml:space="preserve">, </w:delText>
        </w:r>
        <w:r w:rsidRPr="00590398" w:rsidDel="00870FCA">
          <w:rPr>
            <w:i/>
            <w:iCs/>
          </w:rPr>
          <w:delText>17</w:delText>
        </w:r>
        <w:r w:rsidRPr="00590398" w:rsidDel="00870FCA">
          <w:delText>(5), 1009–1024. https://doi.org/10.1111/1755-0998.12665</w:delText>
        </w:r>
      </w:del>
    </w:p>
    <w:p w14:paraId="75B0A5DF" w14:textId="5909B1BB" w:rsidR="00590398" w:rsidRPr="00590398" w:rsidDel="00870FCA" w:rsidRDefault="00590398" w:rsidP="00841599">
      <w:pPr>
        <w:pStyle w:val="Bibliography"/>
        <w:spacing w:line="240" w:lineRule="auto"/>
        <w:contextualSpacing/>
        <w:rPr>
          <w:del w:id="926" w:author="Daniel Noble" w:date="2023-07-21T16:11:00Z"/>
        </w:rPr>
      </w:pPr>
      <w:del w:id="927" w:author="Daniel Noble" w:date="2023-07-21T16:11:00Z">
        <w:r w:rsidRPr="00590398" w:rsidDel="00870FCA">
          <w:delText xml:space="preserve">Ji, X., Chen, F., Du, W.-G., &amp; Chen, H.-L. (2003). Incubation temperature affects hatchling growth but not sexual phenotype in the Chinese soft-shelled turtle, Pelodiscus sinensis (Trionychidae). </w:delText>
        </w:r>
        <w:r w:rsidRPr="00590398" w:rsidDel="00870FCA">
          <w:rPr>
            <w:i/>
            <w:iCs/>
          </w:rPr>
          <w:delText>Journal of Zoology</w:delText>
        </w:r>
        <w:r w:rsidRPr="00590398" w:rsidDel="00870FCA">
          <w:delText xml:space="preserve">, </w:delText>
        </w:r>
        <w:r w:rsidRPr="00590398" w:rsidDel="00870FCA">
          <w:rPr>
            <w:i/>
            <w:iCs/>
          </w:rPr>
          <w:delText>261</w:delText>
        </w:r>
        <w:r w:rsidRPr="00590398" w:rsidDel="00870FCA">
          <w:delText>(4), 409–416. https://doi.org/10.1017/S0952836903004266</w:delText>
        </w:r>
      </w:del>
    </w:p>
    <w:p w14:paraId="14D8424B" w14:textId="06C57E92" w:rsidR="00590398" w:rsidRPr="00590398" w:rsidDel="00870FCA" w:rsidRDefault="00590398" w:rsidP="00841599">
      <w:pPr>
        <w:pStyle w:val="Bibliography"/>
        <w:spacing w:line="240" w:lineRule="auto"/>
        <w:contextualSpacing/>
        <w:rPr>
          <w:del w:id="928" w:author="Daniel Noble" w:date="2023-07-21T16:11:00Z"/>
        </w:rPr>
      </w:pPr>
      <w:del w:id="929" w:author="Daniel Noble" w:date="2023-07-21T16:11:00Z">
        <w:r w:rsidRPr="00590398" w:rsidDel="00870FCA">
          <w:delText xml:space="preserve">Kimock, C. M., Dubuc, C., Brent, L. J. N., &amp; Higham, J. P. (2019). Male morphological traits are heritable but do not predict reproductive success in a sexually-dimorphic primate. </w:delText>
        </w:r>
        <w:r w:rsidRPr="00590398" w:rsidDel="00870FCA">
          <w:rPr>
            <w:i/>
            <w:iCs/>
          </w:rPr>
          <w:delText>Scientific Reports</w:delText>
        </w:r>
        <w:r w:rsidRPr="00590398" w:rsidDel="00870FCA">
          <w:delText xml:space="preserve">, </w:delText>
        </w:r>
        <w:r w:rsidRPr="00590398" w:rsidDel="00870FCA">
          <w:rPr>
            <w:i/>
            <w:iCs/>
          </w:rPr>
          <w:delText>9</w:delText>
        </w:r>
        <w:r w:rsidRPr="00590398" w:rsidDel="00870FCA">
          <w:delText>(1), 19794. https://doi.org/10.1038/s41598-019-52633-4</w:delText>
        </w:r>
      </w:del>
    </w:p>
    <w:p w14:paraId="4773E879" w14:textId="24046DA3" w:rsidR="00590398" w:rsidRPr="00590398" w:rsidDel="00870FCA" w:rsidRDefault="00590398" w:rsidP="00841599">
      <w:pPr>
        <w:pStyle w:val="Bibliography"/>
        <w:spacing w:line="240" w:lineRule="auto"/>
        <w:contextualSpacing/>
        <w:rPr>
          <w:del w:id="930" w:author="Daniel Noble" w:date="2023-07-21T16:11:00Z"/>
        </w:rPr>
      </w:pPr>
      <w:del w:id="931" w:author="Daniel Noble" w:date="2023-07-21T16:11:00Z">
        <w:r w:rsidRPr="00590398" w:rsidDel="00870FCA">
          <w:delText xml:space="preserve">Krist, M. (2010). Egg size and offspring quality: A meta-analysis in birds. </w:delText>
        </w:r>
        <w:r w:rsidRPr="00590398" w:rsidDel="00870FCA">
          <w:rPr>
            <w:i/>
            <w:iCs/>
          </w:rPr>
          <w:delText>Biological Reviews</w:delText>
        </w:r>
        <w:r w:rsidRPr="00590398" w:rsidDel="00870FCA">
          <w:delText xml:space="preserve">, </w:delText>
        </w:r>
        <w:r w:rsidRPr="00590398" w:rsidDel="00870FCA">
          <w:rPr>
            <w:i/>
            <w:iCs/>
          </w:rPr>
          <w:delText>86</w:delText>
        </w:r>
        <w:r w:rsidRPr="00590398" w:rsidDel="00870FCA">
          <w:delText>(3), 692–716. https://doi.org/10.1111/j.1469-185X.2010.00166.x</w:delText>
        </w:r>
      </w:del>
    </w:p>
    <w:p w14:paraId="44AA50C2" w14:textId="6ADC01F1" w:rsidR="00590398" w:rsidRPr="00590398" w:rsidDel="00870FCA" w:rsidRDefault="00590398" w:rsidP="00841599">
      <w:pPr>
        <w:pStyle w:val="Bibliography"/>
        <w:spacing w:line="240" w:lineRule="auto"/>
        <w:contextualSpacing/>
        <w:rPr>
          <w:del w:id="932" w:author="Daniel Noble" w:date="2023-07-21T16:11:00Z"/>
        </w:rPr>
      </w:pPr>
      <w:del w:id="933" w:author="Daniel Noble" w:date="2023-07-21T16:11:00Z">
        <w:r w:rsidRPr="00590398" w:rsidDel="00870FCA">
          <w:delText xml:space="preserve">Kruuk, L. E. B. (2004). Estimating genetic parameters in natural populations using the ‘animal model’. </w:delText>
        </w:r>
        <w:r w:rsidRPr="00590398" w:rsidDel="00870FCA">
          <w:rPr>
            <w:i/>
            <w:iCs/>
          </w:rPr>
          <w:delText>Philosophical Transactions of the Royal Society of London. Series B, Biological Sciences</w:delText>
        </w:r>
        <w:r w:rsidRPr="00590398" w:rsidDel="00870FCA">
          <w:delText xml:space="preserve">, </w:delText>
        </w:r>
        <w:r w:rsidRPr="00590398" w:rsidDel="00870FCA">
          <w:rPr>
            <w:i/>
            <w:iCs/>
          </w:rPr>
          <w:delText>359</w:delText>
        </w:r>
        <w:r w:rsidRPr="00590398" w:rsidDel="00870FCA">
          <w:delText>(1446), 873–890. https://doi.org/10.1098/rstb.2003.1437</w:delText>
        </w:r>
      </w:del>
    </w:p>
    <w:p w14:paraId="54E90468" w14:textId="515E87A8" w:rsidR="00590398" w:rsidRPr="00590398" w:rsidDel="00870FCA" w:rsidRDefault="00590398" w:rsidP="00841599">
      <w:pPr>
        <w:pStyle w:val="Bibliography"/>
        <w:spacing w:line="240" w:lineRule="auto"/>
        <w:contextualSpacing/>
        <w:rPr>
          <w:del w:id="934" w:author="Daniel Noble" w:date="2023-07-21T16:11:00Z"/>
        </w:rPr>
      </w:pPr>
      <w:del w:id="935" w:author="Daniel Noble" w:date="2023-07-21T16:11:00Z">
        <w:r w:rsidRPr="00590398" w:rsidDel="00870FCA">
          <w:delText xml:space="preserve">Lindholm, A. K., Hunt, J., &amp; Brooks, R. (2006). Where do all the maternal effects go? Variation in offspring body size through ontogeny in the live-bearing fish Poecilia parae. </w:delText>
        </w:r>
        <w:r w:rsidRPr="00590398" w:rsidDel="00870FCA">
          <w:rPr>
            <w:i/>
            <w:iCs/>
          </w:rPr>
          <w:delText>Biology Letters</w:delText>
        </w:r>
        <w:r w:rsidRPr="00590398" w:rsidDel="00870FCA">
          <w:delText xml:space="preserve">, </w:delText>
        </w:r>
        <w:r w:rsidRPr="00590398" w:rsidDel="00870FCA">
          <w:rPr>
            <w:i/>
            <w:iCs/>
          </w:rPr>
          <w:delText>2</w:delText>
        </w:r>
        <w:r w:rsidRPr="00590398" w:rsidDel="00870FCA">
          <w:delText>(4), 586–589. https://doi.org/10.1098/rsbl.2006.0546</w:delText>
        </w:r>
      </w:del>
    </w:p>
    <w:p w14:paraId="0A5AF322" w14:textId="29FA9777" w:rsidR="00590398" w:rsidRPr="00590398" w:rsidDel="00870FCA" w:rsidRDefault="00590398" w:rsidP="00841599">
      <w:pPr>
        <w:pStyle w:val="Bibliography"/>
        <w:spacing w:line="240" w:lineRule="auto"/>
        <w:contextualSpacing/>
        <w:rPr>
          <w:del w:id="936" w:author="Daniel Noble" w:date="2023-07-21T16:11:00Z"/>
        </w:rPr>
      </w:pPr>
      <w:del w:id="937" w:author="Daniel Noble" w:date="2023-07-21T16:11:00Z">
        <w:r w:rsidRPr="00590398" w:rsidDel="00870FCA">
          <w:delText xml:space="preserve">Lynch, M., &amp; Walsh, B. (1998). </w:delText>
        </w:r>
        <w:r w:rsidRPr="00590398" w:rsidDel="00870FCA">
          <w:rPr>
            <w:i/>
            <w:iCs/>
          </w:rPr>
          <w:delText>Genetics And Analysis Of Quantitative Traits</w:delText>
        </w:r>
        <w:r w:rsidRPr="00590398" w:rsidDel="00870FCA">
          <w:delText>. Oxford University Press.</w:delText>
        </w:r>
      </w:del>
    </w:p>
    <w:p w14:paraId="5E2E21A9" w14:textId="258C4949" w:rsidR="00590398" w:rsidRPr="00590398" w:rsidDel="00870FCA" w:rsidRDefault="00590398" w:rsidP="00841599">
      <w:pPr>
        <w:pStyle w:val="Bibliography"/>
        <w:spacing w:line="240" w:lineRule="auto"/>
        <w:contextualSpacing/>
        <w:rPr>
          <w:del w:id="938" w:author="Daniel Noble" w:date="2023-07-21T16:11:00Z"/>
        </w:rPr>
      </w:pPr>
      <w:del w:id="939" w:author="Daniel Noble" w:date="2023-07-21T16:11:00Z">
        <w:r w:rsidRPr="00590398" w:rsidDel="00870FCA">
          <w:delText xml:space="preserve">Marshall, D. J., Pettersen, A. K., Bode, M., &amp; White, C. R. (2020). Developmental cost theory predicts thermal environment and vulnerability to global warming. </w:delText>
        </w:r>
        <w:r w:rsidRPr="00590398" w:rsidDel="00870FCA">
          <w:rPr>
            <w:i/>
            <w:iCs/>
          </w:rPr>
          <w:delText>Nature Ecology &amp; Evolution</w:delText>
        </w:r>
        <w:r w:rsidRPr="00590398" w:rsidDel="00870FCA">
          <w:delText xml:space="preserve">, </w:delText>
        </w:r>
        <w:r w:rsidRPr="00590398" w:rsidDel="00870FCA">
          <w:rPr>
            <w:i/>
            <w:iCs/>
          </w:rPr>
          <w:delText>4</w:delText>
        </w:r>
        <w:r w:rsidRPr="00590398" w:rsidDel="00870FCA">
          <w:delText>(3), 406–411. https://doi.org/10.1038/s41559-020-1114-9</w:delText>
        </w:r>
      </w:del>
    </w:p>
    <w:p w14:paraId="2ACE4715" w14:textId="2180E81F" w:rsidR="00590398" w:rsidRPr="00590398" w:rsidDel="00870FCA" w:rsidRDefault="00590398" w:rsidP="00841599">
      <w:pPr>
        <w:pStyle w:val="Bibliography"/>
        <w:spacing w:line="240" w:lineRule="auto"/>
        <w:contextualSpacing/>
        <w:rPr>
          <w:del w:id="940" w:author="Daniel Noble" w:date="2023-07-21T16:11:00Z"/>
        </w:rPr>
      </w:pPr>
      <w:del w:id="941" w:author="Daniel Noble" w:date="2023-07-21T16:11:00Z">
        <w:r w:rsidRPr="00590398" w:rsidDel="00870FCA">
          <w:delText xml:space="preserve">Martins, F., Kruuk, L. E. B., Llewelyn, J., Moritz, C., &amp; Phillips, B. (2019). Heritability of climate-relevant traits in a rainforest skink. </w:delText>
        </w:r>
        <w:r w:rsidRPr="00590398" w:rsidDel="00870FCA">
          <w:rPr>
            <w:i/>
            <w:iCs/>
          </w:rPr>
          <w:delText>Heredity</w:delText>
        </w:r>
        <w:r w:rsidRPr="00590398" w:rsidDel="00870FCA">
          <w:delText xml:space="preserve">, </w:delText>
        </w:r>
        <w:r w:rsidRPr="00590398" w:rsidDel="00870FCA">
          <w:rPr>
            <w:i/>
            <w:iCs/>
          </w:rPr>
          <w:delText>122</w:delText>
        </w:r>
        <w:r w:rsidRPr="00590398" w:rsidDel="00870FCA">
          <w:delText>(1), 41–52. https://doi.org/10.1038/s41437-018-0085-y</w:delText>
        </w:r>
      </w:del>
    </w:p>
    <w:p w14:paraId="4689BFAE" w14:textId="33CCD6C5" w:rsidR="00590398" w:rsidRPr="00590398" w:rsidDel="00870FCA" w:rsidRDefault="00590398" w:rsidP="00841599">
      <w:pPr>
        <w:pStyle w:val="Bibliography"/>
        <w:spacing w:line="240" w:lineRule="auto"/>
        <w:contextualSpacing/>
        <w:rPr>
          <w:del w:id="942" w:author="Daniel Noble" w:date="2023-07-21T16:11:00Z"/>
        </w:rPr>
      </w:pPr>
      <w:del w:id="943" w:author="Daniel Noble" w:date="2023-07-21T16:11:00Z">
        <w:r w:rsidRPr="00590398" w:rsidDel="00870FCA">
          <w:delText xml:space="preserve">Mitchell, T. S., Hall, J. M., &amp; Warner, D. A. (2018). Female investment in offspring size and number shifts seasonally in a lizard with single-egg clutches. </w:delText>
        </w:r>
        <w:r w:rsidRPr="00590398" w:rsidDel="00870FCA">
          <w:rPr>
            <w:i/>
            <w:iCs/>
          </w:rPr>
          <w:delText>Evolutionary Ecology</w:delText>
        </w:r>
        <w:r w:rsidRPr="00590398" w:rsidDel="00870FCA">
          <w:delText xml:space="preserve">, </w:delText>
        </w:r>
        <w:r w:rsidRPr="00590398" w:rsidDel="00870FCA">
          <w:rPr>
            <w:i/>
            <w:iCs/>
          </w:rPr>
          <w:delText>32</w:delText>
        </w:r>
        <w:r w:rsidRPr="00590398" w:rsidDel="00870FCA">
          <w:delText>(2), 231–245. https://doi.org/10.1007/s10682-018-9936-5</w:delText>
        </w:r>
      </w:del>
    </w:p>
    <w:p w14:paraId="2D8B41E4" w14:textId="58DD71E7" w:rsidR="00590398" w:rsidRPr="00590398" w:rsidDel="00870FCA" w:rsidRDefault="00590398" w:rsidP="00841599">
      <w:pPr>
        <w:pStyle w:val="Bibliography"/>
        <w:spacing w:line="240" w:lineRule="auto"/>
        <w:contextualSpacing/>
        <w:rPr>
          <w:del w:id="944" w:author="Daniel Noble" w:date="2023-07-21T16:11:00Z"/>
        </w:rPr>
      </w:pPr>
      <w:del w:id="945" w:author="Daniel Noble" w:date="2023-07-21T16:11:00Z">
        <w:r w:rsidRPr="00590398" w:rsidDel="00870FCA">
          <w:delText xml:space="preserve">Monaghan, P. (2008). Early growth conditions, phenotypic development and environmental change.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3</w:delText>
        </w:r>
        <w:r w:rsidRPr="00590398" w:rsidDel="00870FCA">
          <w:delText>(1497), 1635–1645. https://doi.org/10.1098/rstb.2007.0011</w:delText>
        </w:r>
      </w:del>
    </w:p>
    <w:p w14:paraId="526B8CD6" w14:textId="6E94929F" w:rsidR="00590398" w:rsidRPr="00590398" w:rsidDel="00870FCA" w:rsidRDefault="00590398" w:rsidP="00841599">
      <w:pPr>
        <w:pStyle w:val="Bibliography"/>
        <w:spacing w:line="240" w:lineRule="auto"/>
        <w:contextualSpacing/>
        <w:rPr>
          <w:del w:id="946" w:author="Daniel Noble" w:date="2023-07-21T16:11:00Z"/>
        </w:rPr>
      </w:pPr>
      <w:del w:id="947" w:author="Daniel Noble" w:date="2023-07-21T16:11:00Z">
        <w:r w:rsidRPr="00590398" w:rsidDel="00870FCA">
          <w:delText xml:space="preserve">Mousseau, T. A., &amp; Fox, C. W. (1998). The adaptive significance of maternal effects. </w:delText>
        </w:r>
        <w:r w:rsidRPr="00590398" w:rsidDel="00870FCA">
          <w:rPr>
            <w:i/>
            <w:iCs/>
          </w:rPr>
          <w:delText>Trends Ecology and Evolution</w:delText>
        </w:r>
        <w:r w:rsidRPr="00590398" w:rsidDel="00870FCA">
          <w:delText xml:space="preserve">, </w:delText>
        </w:r>
        <w:r w:rsidRPr="00590398" w:rsidDel="00870FCA">
          <w:rPr>
            <w:i/>
            <w:iCs/>
          </w:rPr>
          <w:delText>13</w:delText>
        </w:r>
        <w:r w:rsidRPr="00590398" w:rsidDel="00870FCA">
          <w:delText>(10), 403–407. https://doi.org/10.1016/S0169-5347(98)01472-4</w:delText>
        </w:r>
      </w:del>
    </w:p>
    <w:p w14:paraId="0306D2C0" w14:textId="0AC14B1C" w:rsidR="00590398" w:rsidRPr="00590398" w:rsidDel="00870FCA" w:rsidRDefault="00590398" w:rsidP="00841599">
      <w:pPr>
        <w:pStyle w:val="Bibliography"/>
        <w:spacing w:line="240" w:lineRule="auto"/>
        <w:contextualSpacing/>
        <w:rPr>
          <w:del w:id="948" w:author="Daniel Noble" w:date="2023-07-21T16:11:00Z"/>
        </w:rPr>
      </w:pPr>
      <w:del w:id="949" w:author="Daniel Noble" w:date="2023-07-21T16:11:00Z">
        <w:r w:rsidRPr="00590398" w:rsidDel="00870FCA">
          <w:delText xml:space="preserve">Noble, D. W. A., McFarlane, S. E., Keogh, J. S., &amp; Whiting, M. J. (2014). Maternal and additive genetic effects contribute to variation in offspring traits in a lizard. </w:delText>
        </w:r>
        <w:r w:rsidRPr="00590398" w:rsidDel="00870FCA">
          <w:rPr>
            <w:i/>
            <w:iCs/>
          </w:rPr>
          <w:delText>Behavioral Ecology</w:delText>
        </w:r>
        <w:r w:rsidRPr="00590398" w:rsidDel="00870FCA">
          <w:delText xml:space="preserve">, </w:delText>
        </w:r>
        <w:r w:rsidRPr="00590398" w:rsidDel="00870FCA">
          <w:rPr>
            <w:i/>
            <w:iCs/>
          </w:rPr>
          <w:delText>25</w:delText>
        </w:r>
        <w:r w:rsidRPr="00590398" w:rsidDel="00870FCA">
          <w:delText>(3), 633–640. https://doi.org/10.1093/beheco/aru032</w:delText>
        </w:r>
      </w:del>
    </w:p>
    <w:p w14:paraId="37CFBD88" w14:textId="5B4304B7" w:rsidR="00590398" w:rsidRPr="00590398" w:rsidDel="00870FCA" w:rsidRDefault="00590398" w:rsidP="00841599">
      <w:pPr>
        <w:pStyle w:val="Bibliography"/>
        <w:spacing w:line="240" w:lineRule="auto"/>
        <w:contextualSpacing/>
        <w:rPr>
          <w:del w:id="950" w:author="Daniel Noble" w:date="2023-07-21T16:11:00Z"/>
        </w:rPr>
      </w:pPr>
      <w:del w:id="951" w:author="Daniel Noble" w:date="2023-07-21T16:11:00Z">
        <w:r w:rsidRPr="00590398" w:rsidDel="00870FCA">
          <w:delText xml:space="preserve">Noble, D. W. A., Radersma, R., &amp; Uller, T. (2019). Plastic responses to novel environments are biased towards phenotype dimensions with high additive genetic variation. </w:delText>
        </w:r>
        <w:r w:rsidRPr="00590398" w:rsidDel="00870FCA">
          <w:rPr>
            <w:i/>
            <w:iCs/>
          </w:rPr>
          <w:delText>Proceedings of the National Academy of Sciences</w:delText>
        </w:r>
        <w:r w:rsidRPr="00590398" w:rsidDel="00870FCA">
          <w:delText xml:space="preserve">, </w:delText>
        </w:r>
        <w:r w:rsidRPr="00590398" w:rsidDel="00870FCA">
          <w:rPr>
            <w:i/>
            <w:iCs/>
          </w:rPr>
          <w:delText>116</w:delText>
        </w:r>
        <w:r w:rsidRPr="00590398" w:rsidDel="00870FCA">
          <w:delText>(27), 13452–13461. https://doi.org/10.1073/pnas.1821066116</w:delText>
        </w:r>
      </w:del>
    </w:p>
    <w:p w14:paraId="37A6E393" w14:textId="440D55C2" w:rsidR="00590398" w:rsidRPr="00590398" w:rsidDel="00870FCA" w:rsidRDefault="00590398" w:rsidP="00841599">
      <w:pPr>
        <w:pStyle w:val="Bibliography"/>
        <w:spacing w:line="240" w:lineRule="auto"/>
        <w:contextualSpacing/>
        <w:rPr>
          <w:del w:id="952" w:author="Daniel Noble" w:date="2023-07-21T16:11:00Z"/>
        </w:rPr>
      </w:pPr>
      <w:del w:id="953" w:author="Daniel Noble" w:date="2023-07-21T16:11:00Z">
        <w:r w:rsidRPr="00590398" w:rsidDel="00870FCA">
          <w:delText xml:space="preserve">Noble, D. W. A., Stenhouse, V., &amp; Schwanz, L. E. (2018). Developmental temperatures and phenotypic plasticity in reptiles: A systematic review and meta-analysis. </w:delText>
        </w:r>
        <w:r w:rsidRPr="00590398" w:rsidDel="00870FCA">
          <w:rPr>
            <w:i/>
            <w:iCs/>
          </w:rPr>
          <w:delText>Biological Reviews</w:delText>
        </w:r>
        <w:r w:rsidRPr="00590398" w:rsidDel="00870FCA">
          <w:delText xml:space="preserve">, </w:delText>
        </w:r>
        <w:r w:rsidRPr="00590398" w:rsidDel="00870FCA">
          <w:rPr>
            <w:i/>
            <w:iCs/>
          </w:rPr>
          <w:delText>93</w:delText>
        </w:r>
        <w:r w:rsidRPr="00590398" w:rsidDel="00870FCA">
          <w:delText>(1), 72–97. https://doi.org/10.1111/brv.12333</w:delText>
        </w:r>
      </w:del>
    </w:p>
    <w:p w14:paraId="18754EBA" w14:textId="5C2EAF9C" w:rsidR="00590398" w:rsidRPr="00590398" w:rsidDel="00870FCA" w:rsidRDefault="00590398" w:rsidP="00841599">
      <w:pPr>
        <w:pStyle w:val="Bibliography"/>
        <w:spacing w:line="240" w:lineRule="auto"/>
        <w:contextualSpacing/>
        <w:rPr>
          <w:del w:id="954" w:author="Daniel Noble" w:date="2023-07-21T16:11:00Z"/>
        </w:rPr>
      </w:pPr>
      <w:del w:id="955" w:author="Daniel Noble" w:date="2023-07-21T16:11:00Z">
        <w:r w:rsidRPr="00590398" w:rsidDel="00870FCA">
          <w:delText xml:space="preserve">Noordwijk, A. J. V., Balen, J. H. V., &amp; Scharloo, W. (1988). Heritability of body size in a natural population of the Great Tit (Parus major) and its relation to age and environmental conditions during growth. </w:delText>
        </w:r>
        <w:r w:rsidRPr="00590398" w:rsidDel="00870FCA">
          <w:rPr>
            <w:i/>
            <w:iCs/>
          </w:rPr>
          <w:delText>Genetical Research</w:delText>
        </w:r>
        <w:r w:rsidRPr="00590398" w:rsidDel="00870FCA">
          <w:delText xml:space="preserve">, </w:delText>
        </w:r>
        <w:r w:rsidRPr="00590398" w:rsidDel="00870FCA">
          <w:rPr>
            <w:i/>
            <w:iCs/>
          </w:rPr>
          <w:delText>51</w:delText>
        </w:r>
        <w:r w:rsidRPr="00590398" w:rsidDel="00870FCA">
          <w:delText>(2), 149–162. https://doi.org/10.1017/S0016672300024162</w:delText>
        </w:r>
      </w:del>
    </w:p>
    <w:p w14:paraId="675A049E" w14:textId="15AFEA8B" w:rsidR="00590398" w:rsidRPr="00590398" w:rsidDel="00870FCA" w:rsidRDefault="00590398" w:rsidP="00841599">
      <w:pPr>
        <w:pStyle w:val="Bibliography"/>
        <w:spacing w:line="240" w:lineRule="auto"/>
        <w:contextualSpacing/>
        <w:rPr>
          <w:del w:id="956" w:author="Daniel Noble" w:date="2023-07-21T16:11:00Z"/>
        </w:rPr>
      </w:pPr>
      <w:del w:id="957" w:author="Daniel Noble" w:date="2023-07-21T16:11:00Z">
        <w:r w:rsidRPr="00590398" w:rsidDel="00870FCA">
          <w:delText xml:space="preserve">O’Dea, R. E., Lagisz, M., Hendry, A. P., &amp; Nakagawa, S. (2019). Developmental temperature affects phenotypic means and variability: A meta-analysis of fish data. </w:delText>
        </w:r>
        <w:r w:rsidRPr="00590398" w:rsidDel="00870FCA">
          <w:rPr>
            <w:i/>
            <w:iCs/>
          </w:rPr>
          <w:delText>Fish and Fisheries</w:delText>
        </w:r>
        <w:r w:rsidRPr="00590398" w:rsidDel="00870FCA">
          <w:delText xml:space="preserve">, </w:delText>
        </w:r>
        <w:r w:rsidRPr="00590398" w:rsidDel="00870FCA">
          <w:rPr>
            <w:i/>
            <w:iCs/>
          </w:rPr>
          <w:delText>20</w:delText>
        </w:r>
        <w:r w:rsidRPr="00590398" w:rsidDel="00870FCA">
          <w:delText>(5), 1005–1022. https://doi.org/10.1111/faf.12394</w:delText>
        </w:r>
      </w:del>
    </w:p>
    <w:p w14:paraId="03701371" w14:textId="375C3189" w:rsidR="00590398" w:rsidRPr="00590398" w:rsidDel="00870FCA" w:rsidRDefault="00590398" w:rsidP="00841599">
      <w:pPr>
        <w:pStyle w:val="Bibliography"/>
        <w:spacing w:line="240" w:lineRule="auto"/>
        <w:contextualSpacing/>
        <w:rPr>
          <w:del w:id="958" w:author="Daniel Noble" w:date="2023-07-21T16:11:00Z"/>
        </w:rPr>
      </w:pPr>
      <w:del w:id="959" w:author="Daniel Noble" w:date="2023-07-21T16:11:00Z">
        <w:r w:rsidRPr="00590398" w:rsidDel="00870FCA">
          <w:delText xml:space="preserve">Paaby, A. B., &amp; Rockman, M. V. (2014). Cryptic genetic variation: Evolution’s hidden substrate. </w:delText>
        </w:r>
        <w:r w:rsidRPr="00590398" w:rsidDel="00870FCA">
          <w:rPr>
            <w:i/>
            <w:iCs/>
          </w:rPr>
          <w:delText>Nature Reviews Genetics</w:delText>
        </w:r>
        <w:r w:rsidRPr="00590398" w:rsidDel="00870FCA">
          <w:delText xml:space="preserve">, </w:delText>
        </w:r>
        <w:r w:rsidRPr="00590398" w:rsidDel="00870FCA">
          <w:rPr>
            <w:i/>
            <w:iCs/>
          </w:rPr>
          <w:delText>15</w:delText>
        </w:r>
        <w:r w:rsidRPr="00590398" w:rsidDel="00870FCA">
          <w:delText>(4), 247–258. https://doi.org/10.1038/nrg3688</w:delText>
        </w:r>
      </w:del>
    </w:p>
    <w:p w14:paraId="7DA69B0E" w14:textId="1FC5B4C0" w:rsidR="00590398" w:rsidRPr="00590398" w:rsidDel="00870FCA" w:rsidRDefault="00590398" w:rsidP="00841599">
      <w:pPr>
        <w:pStyle w:val="Bibliography"/>
        <w:spacing w:line="240" w:lineRule="auto"/>
        <w:contextualSpacing/>
        <w:rPr>
          <w:del w:id="960" w:author="Daniel Noble" w:date="2023-07-21T16:11:00Z"/>
        </w:rPr>
      </w:pPr>
      <w:del w:id="961" w:author="Daniel Noble" w:date="2023-07-21T16:11:00Z">
        <w:r w:rsidRPr="00590398" w:rsidDel="00870FCA">
          <w:delText xml:space="preserve">Pick, J. L., Ebneter, C., Hutter, P., &amp; Tschirren, B. (2016). Disentangling Genetic and Prenatal Maternal Effects on Offspring Size and Survival. </w:delText>
        </w:r>
        <w:r w:rsidRPr="00590398" w:rsidDel="00870FCA">
          <w:rPr>
            <w:i/>
            <w:iCs/>
          </w:rPr>
          <w:delText>The American Naturalist</w:delText>
        </w:r>
        <w:r w:rsidRPr="00590398" w:rsidDel="00870FCA">
          <w:delText xml:space="preserve">, </w:delText>
        </w:r>
        <w:r w:rsidRPr="00590398" w:rsidDel="00870FCA">
          <w:rPr>
            <w:i/>
            <w:iCs/>
          </w:rPr>
          <w:delText>188</w:delText>
        </w:r>
        <w:r w:rsidRPr="00590398" w:rsidDel="00870FCA">
          <w:delText>(6), 628–639. https://doi.org/10.1086/688918</w:delText>
        </w:r>
      </w:del>
    </w:p>
    <w:p w14:paraId="7B977373" w14:textId="459A6B1D" w:rsidR="00590398" w:rsidRPr="00590398" w:rsidDel="00870FCA" w:rsidRDefault="00590398" w:rsidP="00841599">
      <w:pPr>
        <w:pStyle w:val="Bibliography"/>
        <w:spacing w:line="240" w:lineRule="auto"/>
        <w:contextualSpacing/>
        <w:rPr>
          <w:del w:id="962" w:author="Daniel Noble" w:date="2023-07-21T16:11:00Z"/>
        </w:rPr>
      </w:pPr>
      <w:del w:id="963" w:author="Daniel Noble" w:date="2023-07-21T16:11:00Z">
        <w:r w:rsidRPr="00590398" w:rsidDel="00870FCA">
          <w:delText xml:space="preserve">Qualls, F. J., &amp; Shine, R. (2000). Post-hatching environment contributes greatly to phenotypic variation between two populations of the Australian garden skink, Lampropholis guichenoti. </w:delText>
        </w:r>
        <w:r w:rsidRPr="00590398" w:rsidDel="00870FCA">
          <w:rPr>
            <w:i/>
            <w:iCs/>
          </w:rPr>
          <w:delText>Biological Journal of the Linnean Society</w:delText>
        </w:r>
        <w:r w:rsidRPr="00590398" w:rsidDel="00870FCA">
          <w:delText xml:space="preserve">, </w:delText>
        </w:r>
        <w:r w:rsidRPr="00590398" w:rsidDel="00870FCA">
          <w:rPr>
            <w:i/>
            <w:iCs/>
          </w:rPr>
          <w:delText>71</w:delText>
        </w:r>
        <w:r w:rsidRPr="00590398" w:rsidDel="00870FCA">
          <w:delText>(2), 315–341. https://doi.org/10.1006/bijl.2000.0445</w:delText>
        </w:r>
      </w:del>
    </w:p>
    <w:p w14:paraId="7C34FD48" w14:textId="68F4E0BB" w:rsidR="00590398" w:rsidRPr="00590398" w:rsidDel="00870FCA" w:rsidRDefault="00590398" w:rsidP="00841599">
      <w:pPr>
        <w:pStyle w:val="Bibliography"/>
        <w:spacing w:line="240" w:lineRule="auto"/>
        <w:contextualSpacing/>
        <w:rPr>
          <w:del w:id="964" w:author="Daniel Noble" w:date="2023-07-21T16:11:00Z"/>
        </w:rPr>
      </w:pPr>
      <w:del w:id="965" w:author="Daniel Noble" w:date="2023-07-21T16:11:00Z">
        <w:r w:rsidRPr="00590398" w:rsidDel="00870FCA">
          <w:delText xml:space="preserve">Réale, D., Festa‐Bianchet, M., &amp; Jorgenson, J. T. (1999). Heritability of body mass varies with age and season in wild bighorn sheep. </w:delText>
        </w:r>
        <w:r w:rsidRPr="00590398" w:rsidDel="00870FCA">
          <w:rPr>
            <w:i/>
            <w:iCs/>
          </w:rPr>
          <w:delText>Heredity</w:delText>
        </w:r>
        <w:r w:rsidRPr="00590398" w:rsidDel="00870FCA">
          <w:delText xml:space="preserve">, </w:delText>
        </w:r>
        <w:r w:rsidRPr="00590398" w:rsidDel="00870FCA">
          <w:rPr>
            <w:i/>
            <w:iCs/>
          </w:rPr>
          <w:delText>83</w:delText>
        </w:r>
        <w:r w:rsidRPr="00590398" w:rsidDel="00870FCA">
          <w:delText>(5), 526–532. https://doi.org/10.1046/j.1365-2540.1999.00543.x</w:delText>
        </w:r>
      </w:del>
    </w:p>
    <w:p w14:paraId="17E5B2C3" w14:textId="7FFAEC9E" w:rsidR="00590398" w:rsidRPr="00590398" w:rsidDel="00870FCA" w:rsidRDefault="00590398" w:rsidP="00841599">
      <w:pPr>
        <w:pStyle w:val="Bibliography"/>
        <w:spacing w:line="240" w:lineRule="auto"/>
        <w:contextualSpacing/>
        <w:rPr>
          <w:del w:id="966" w:author="Daniel Noble" w:date="2023-07-21T16:11:00Z"/>
        </w:rPr>
      </w:pPr>
      <w:del w:id="967" w:author="Daniel Noble" w:date="2023-07-21T16:11:00Z">
        <w:r w:rsidRPr="00590398" w:rsidDel="00870FCA">
          <w:delText xml:space="preserve">Reed, T. E., Waples, R. S., Schindler, D. E., Hard, J. J., &amp; Kinnison, M. T. (2010). Phenotypic plasticity and population viability: The importance of environmental predictability.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77</w:delText>
        </w:r>
        <w:r w:rsidRPr="00590398" w:rsidDel="00870FCA">
          <w:delText>(1699), 3391–3400. https://doi.org/10.1098/rspb.2010.0771</w:delText>
        </w:r>
      </w:del>
    </w:p>
    <w:p w14:paraId="6207A334" w14:textId="7A693D5A" w:rsidR="00590398" w:rsidRPr="00590398" w:rsidDel="00870FCA" w:rsidRDefault="00590398" w:rsidP="00841599">
      <w:pPr>
        <w:pStyle w:val="Bibliography"/>
        <w:spacing w:line="240" w:lineRule="auto"/>
        <w:contextualSpacing/>
        <w:rPr>
          <w:del w:id="968" w:author="Daniel Noble" w:date="2023-07-21T16:11:00Z"/>
        </w:rPr>
      </w:pPr>
      <w:del w:id="969" w:author="Daniel Noble" w:date="2023-07-21T16:11:00Z">
        <w:r w:rsidRPr="00590398" w:rsidDel="00870FCA">
          <w:delText xml:space="preserve">Roelofs, D., Morgan, J., &amp; Stürzenbaum, S. (2010). The significance of genome-wide transcriptional regulation in the evolution of stress tolerance. </w:delText>
        </w:r>
        <w:r w:rsidRPr="00590398" w:rsidDel="00870FCA">
          <w:rPr>
            <w:i/>
            <w:iCs/>
          </w:rPr>
          <w:delText>Evolutionary Ecology</w:delText>
        </w:r>
        <w:r w:rsidRPr="00590398" w:rsidDel="00870FCA">
          <w:delText xml:space="preserve">, </w:delText>
        </w:r>
        <w:r w:rsidRPr="00590398" w:rsidDel="00870FCA">
          <w:rPr>
            <w:i/>
            <w:iCs/>
          </w:rPr>
          <w:delText>24</w:delText>
        </w:r>
        <w:r w:rsidRPr="00590398" w:rsidDel="00870FCA">
          <w:delText>(3), 527–539. https://doi.org/10.1007/s10682-009-9345-x</w:delText>
        </w:r>
      </w:del>
    </w:p>
    <w:p w14:paraId="5A0CDCDA" w14:textId="36F14B01" w:rsidR="00590398" w:rsidRPr="00590398" w:rsidDel="00870FCA" w:rsidRDefault="00590398" w:rsidP="00841599">
      <w:pPr>
        <w:pStyle w:val="Bibliography"/>
        <w:spacing w:line="240" w:lineRule="auto"/>
        <w:contextualSpacing/>
        <w:rPr>
          <w:del w:id="970" w:author="Daniel Noble" w:date="2023-07-21T16:11:00Z"/>
        </w:rPr>
      </w:pPr>
      <w:del w:id="971" w:author="Daniel Noble" w:date="2023-07-21T16:11:00Z">
        <w:r w:rsidRPr="00590398" w:rsidDel="00870FCA">
          <w:delText xml:space="preserve">Rollinson, N., &amp; Rowe, L. (2015). Persistent directional selection on body size and a resolution to the paradox of stasis.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9), 2441–2451. https://doi.org/10.1111/evo.12753</w:delText>
        </w:r>
      </w:del>
    </w:p>
    <w:p w14:paraId="3A8184AB" w14:textId="4A14A104" w:rsidR="00590398" w:rsidRPr="00590398" w:rsidDel="00870FCA" w:rsidRDefault="00590398" w:rsidP="00841599">
      <w:pPr>
        <w:pStyle w:val="Bibliography"/>
        <w:spacing w:line="240" w:lineRule="auto"/>
        <w:contextualSpacing/>
        <w:rPr>
          <w:del w:id="972" w:author="Daniel Noble" w:date="2023-07-21T16:11:00Z"/>
        </w:rPr>
      </w:pPr>
      <w:del w:id="973" w:author="Daniel Noble" w:date="2023-07-21T16:11:00Z">
        <w:r w:rsidRPr="00590398" w:rsidDel="00870FCA">
          <w:delText xml:space="preserve">Rowiński, P. K., &amp; Rogell, B. (2017). Environmental stress correlates with increases in both genetic and residual variances: A meta-analysis of animal studies. </w:delText>
        </w:r>
        <w:r w:rsidRPr="00590398" w:rsidDel="00870FCA">
          <w:rPr>
            <w:i/>
            <w:iCs/>
          </w:rPr>
          <w:delText>Evolution</w:delText>
        </w:r>
        <w:r w:rsidRPr="00590398" w:rsidDel="00870FCA">
          <w:delText xml:space="preserve">, </w:delText>
        </w:r>
        <w:r w:rsidRPr="00590398" w:rsidDel="00870FCA">
          <w:rPr>
            <w:i/>
            <w:iCs/>
          </w:rPr>
          <w:delText>71</w:delText>
        </w:r>
        <w:r w:rsidRPr="00590398" w:rsidDel="00870FCA">
          <w:delText>(5), 1339–1351. https://doi.org/10.1111/evo.13201</w:delText>
        </w:r>
      </w:del>
    </w:p>
    <w:p w14:paraId="15CB5610" w14:textId="7C743C32" w:rsidR="00590398" w:rsidRPr="00590398" w:rsidDel="00870FCA" w:rsidRDefault="00590398" w:rsidP="00841599">
      <w:pPr>
        <w:pStyle w:val="Bibliography"/>
        <w:spacing w:line="240" w:lineRule="auto"/>
        <w:contextualSpacing/>
        <w:rPr>
          <w:del w:id="974" w:author="Daniel Noble" w:date="2023-07-21T16:11:00Z"/>
        </w:rPr>
      </w:pPr>
      <w:del w:id="975" w:author="Daniel Noble" w:date="2023-07-21T16:11:00Z">
        <w:r w:rsidRPr="00590398" w:rsidDel="00870FCA">
          <w:delText xml:space="preserve">Rueden, C. T., Schindelin, J., Hiner, M. C., DeZonia, B. E., Walter, A. E., Arena, E. T., &amp; Eliceiri, K. W. (2017). ImageJ2: ImageJ for the next generation of scientific image data. </w:delText>
        </w:r>
        <w:r w:rsidRPr="00590398" w:rsidDel="00870FCA">
          <w:rPr>
            <w:i/>
            <w:iCs/>
          </w:rPr>
          <w:delText>BMC Bioinformatics</w:delText>
        </w:r>
        <w:r w:rsidRPr="00590398" w:rsidDel="00870FCA">
          <w:delText xml:space="preserve">, </w:delText>
        </w:r>
        <w:r w:rsidRPr="00590398" w:rsidDel="00870FCA">
          <w:rPr>
            <w:i/>
            <w:iCs/>
          </w:rPr>
          <w:delText>18</w:delText>
        </w:r>
        <w:r w:rsidRPr="00590398" w:rsidDel="00870FCA">
          <w:delText>(1), 529. https://doi.org/10.1186/s12859-017-1934-z</w:delText>
        </w:r>
      </w:del>
    </w:p>
    <w:p w14:paraId="34B1514C" w14:textId="0AFBD3CC" w:rsidR="00590398" w:rsidRPr="00590398" w:rsidDel="00870FCA" w:rsidRDefault="00590398" w:rsidP="00841599">
      <w:pPr>
        <w:pStyle w:val="Bibliography"/>
        <w:spacing w:line="240" w:lineRule="auto"/>
        <w:contextualSpacing/>
        <w:rPr>
          <w:del w:id="976" w:author="Daniel Noble" w:date="2023-07-21T16:11:00Z"/>
        </w:rPr>
      </w:pPr>
      <w:del w:id="977" w:author="Daniel Noble" w:date="2023-07-21T16:11:00Z">
        <w:r w:rsidRPr="00590398" w:rsidDel="00870FCA">
          <w:delText xml:space="preserve">Salin, K., Auer, S. K., Anderson, G. J., Selman, C., &amp; Metcalfe, N. B. (2016). Inadequate food intake at high temperatures is related to depressed mitochondrial respiratory capacity. </w:delText>
        </w:r>
        <w:r w:rsidRPr="00590398" w:rsidDel="00870FCA">
          <w:rPr>
            <w:i/>
            <w:iCs/>
          </w:rPr>
          <w:delText>The Journal of Experimental Biology</w:delText>
        </w:r>
        <w:r w:rsidRPr="00590398" w:rsidDel="00870FCA">
          <w:delText xml:space="preserve">, </w:delText>
        </w:r>
        <w:r w:rsidRPr="00590398" w:rsidDel="00870FCA">
          <w:rPr>
            <w:i/>
            <w:iCs/>
          </w:rPr>
          <w:delText>219</w:delText>
        </w:r>
        <w:r w:rsidRPr="00590398" w:rsidDel="00870FCA">
          <w:delText>(9), 1356–1362. https://doi.org/10.1242/jeb.133025</w:delText>
        </w:r>
      </w:del>
    </w:p>
    <w:p w14:paraId="11888DE7" w14:textId="6EDB09B0" w:rsidR="00590398" w:rsidRPr="00590398" w:rsidDel="00870FCA" w:rsidRDefault="00590398" w:rsidP="00841599">
      <w:pPr>
        <w:pStyle w:val="Bibliography"/>
        <w:spacing w:line="240" w:lineRule="auto"/>
        <w:contextualSpacing/>
        <w:rPr>
          <w:del w:id="978" w:author="Daniel Noble" w:date="2023-07-21T16:11:00Z"/>
        </w:rPr>
      </w:pPr>
      <w:del w:id="979" w:author="Daniel Noble" w:date="2023-07-21T16:11:00Z">
        <w:r w:rsidRPr="00590398" w:rsidDel="00870FCA">
          <w:delText xml:space="preserve">Salin, K., Villasevil, E. M., Anderson, G. J., Lamarre, S. G., Melanson, C. A., McCarthy, I., Selman, C., &amp; Metcalfe, N. B. (2019). Differences in mitochondrial efficiency explain individual variation in growth performance.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86</w:delText>
        </w:r>
        <w:r w:rsidRPr="00590398" w:rsidDel="00870FCA">
          <w:delText>(1909), 20191466. https://doi.org/10.1098/rspb.2019.1466</w:delText>
        </w:r>
      </w:del>
    </w:p>
    <w:p w14:paraId="3EB8A0B9" w14:textId="4F88E890" w:rsidR="00590398" w:rsidRPr="00590398" w:rsidDel="00870FCA" w:rsidRDefault="00590398" w:rsidP="00841599">
      <w:pPr>
        <w:pStyle w:val="Bibliography"/>
        <w:spacing w:line="240" w:lineRule="auto"/>
        <w:contextualSpacing/>
        <w:rPr>
          <w:del w:id="980" w:author="Daniel Noble" w:date="2023-07-21T16:11:00Z"/>
        </w:rPr>
      </w:pPr>
      <w:del w:id="981" w:author="Daniel Noble" w:date="2023-07-21T16:11:00Z">
        <w:r w:rsidRPr="00590398" w:rsidDel="00870FCA">
          <w:delText xml:space="preserve">Schielzeth, H., &amp; Nakagawa, S. (2020). Conditional repeatability and the variance explained by reaction norm variation in random slope models. </w:delText>
        </w:r>
        <w:r w:rsidRPr="00590398" w:rsidDel="00870FCA">
          <w:rPr>
            <w:i/>
            <w:iCs/>
          </w:rPr>
          <w:delText>BioRxiv</w:delText>
        </w:r>
        <w:r w:rsidRPr="00590398" w:rsidDel="00870FCA">
          <w:delText>, 2020.03.11.987073. https://doi.org/10.1101/2020.03.11.987073</w:delText>
        </w:r>
      </w:del>
    </w:p>
    <w:p w14:paraId="4BFAAFD3" w14:textId="25F1E41C" w:rsidR="00590398" w:rsidRPr="00590398" w:rsidDel="00870FCA" w:rsidRDefault="00590398" w:rsidP="00841599">
      <w:pPr>
        <w:pStyle w:val="Bibliography"/>
        <w:spacing w:line="240" w:lineRule="auto"/>
        <w:contextualSpacing/>
        <w:rPr>
          <w:del w:id="982" w:author="Daniel Noble" w:date="2023-07-21T16:11:00Z"/>
        </w:rPr>
      </w:pPr>
      <w:del w:id="983" w:author="Daniel Noble" w:date="2023-07-21T16:11:00Z">
        <w:r w:rsidRPr="00590398" w:rsidDel="00870FCA">
          <w:delText xml:space="preserve">Sgrò, C. M., &amp; Hoffmann, A. A. (2004). Genetic correlations, tradeoffs and environmental variation. </w:delText>
        </w:r>
        <w:r w:rsidRPr="00590398" w:rsidDel="00870FCA">
          <w:rPr>
            <w:i/>
            <w:iCs/>
          </w:rPr>
          <w:delText>Heredity</w:delText>
        </w:r>
        <w:r w:rsidRPr="00590398" w:rsidDel="00870FCA">
          <w:delText xml:space="preserve">, </w:delText>
        </w:r>
        <w:r w:rsidRPr="00590398" w:rsidDel="00870FCA">
          <w:rPr>
            <w:i/>
            <w:iCs/>
          </w:rPr>
          <w:delText>93</w:delText>
        </w:r>
        <w:r w:rsidRPr="00590398" w:rsidDel="00870FCA">
          <w:delText>(3), 241–248. https://doi.org/10.1038/sj.hdy.6800532</w:delText>
        </w:r>
      </w:del>
    </w:p>
    <w:p w14:paraId="6B380A97" w14:textId="7EB704EB" w:rsidR="00590398" w:rsidRPr="00590398" w:rsidDel="00870FCA" w:rsidRDefault="00590398" w:rsidP="00841599">
      <w:pPr>
        <w:pStyle w:val="Bibliography"/>
        <w:spacing w:line="240" w:lineRule="auto"/>
        <w:contextualSpacing/>
        <w:rPr>
          <w:del w:id="984" w:author="Daniel Noble" w:date="2023-07-21T16:11:00Z"/>
        </w:rPr>
      </w:pPr>
      <w:del w:id="985" w:author="Daniel Noble" w:date="2023-07-21T16:11:00Z">
        <w:r w:rsidRPr="00590398" w:rsidDel="00870FCA">
          <w:delText xml:space="preserve">Shine, R., &amp; Harlow, P. S. (1996). Maternal Manipulation of Offspring Phenotypes via Nest-Site Selection in an Oviparous Lizard. </w:delText>
        </w:r>
        <w:r w:rsidRPr="00590398" w:rsidDel="00870FCA">
          <w:rPr>
            <w:i/>
            <w:iCs/>
          </w:rPr>
          <w:delText>Ecology</w:delText>
        </w:r>
        <w:r w:rsidRPr="00590398" w:rsidDel="00870FCA">
          <w:delText xml:space="preserve">, </w:delText>
        </w:r>
        <w:r w:rsidRPr="00590398" w:rsidDel="00870FCA">
          <w:rPr>
            <w:i/>
            <w:iCs/>
          </w:rPr>
          <w:delText>77</w:delText>
        </w:r>
        <w:r w:rsidRPr="00590398" w:rsidDel="00870FCA">
          <w:delText>(6), 1808–1817. https://doi.org/10.2307/2265785</w:delText>
        </w:r>
      </w:del>
    </w:p>
    <w:p w14:paraId="5FFB33FF" w14:textId="1A4D7273" w:rsidR="00590398" w:rsidRPr="00590398" w:rsidDel="00870FCA" w:rsidRDefault="00590398" w:rsidP="00841599">
      <w:pPr>
        <w:pStyle w:val="Bibliography"/>
        <w:spacing w:line="240" w:lineRule="auto"/>
        <w:contextualSpacing/>
        <w:rPr>
          <w:del w:id="986" w:author="Daniel Noble" w:date="2023-07-21T16:11:00Z"/>
        </w:rPr>
      </w:pPr>
      <w:del w:id="987" w:author="Daniel Noble" w:date="2023-07-21T16:11:00Z">
        <w:r w:rsidRPr="00590398" w:rsidDel="00870FCA">
          <w:delText xml:space="preserve">Stillwell, R. C., &amp; Fox, C. W. (2009). Geographic variation in body size, sexual size dimorphism and fitness components of a seed beetle: Local adaptation versus phenotypic plasticity. </w:delText>
        </w:r>
        <w:r w:rsidRPr="00590398" w:rsidDel="00870FCA">
          <w:rPr>
            <w:i/>
            <w:iCs/>
          </w:rPr>
          <w:delText>Oikos</w:delText>
        </w:r>
        <w:r w:rsidRPr="00590398" w:rsidDel="00870FCA">
          <w:delText xml:space="preserve">, </w:delText>
        </w:r>
        <w:r w:rsidRPr="00590398" w:rsidDel="00870FCA">
          <w:rPr>
            <w:i/>
            <w:iCs/>
          </w:rPr>
          <w:delText>118</w:delText>
        </w:r>
        <w:r w:rsidRPr="00590398" w:rsidDel="00870FCA">
          <w:delText>(5), 703–712. https://doi.org/10.1111/j.1600-0706.2008.17327.x</w:delText>
        </w:r>
      </w:del>
    </w:p>
    <w:p w14:paraId="4306A244" w14:textId="1F635904" w:rsidR="00590398" w:rsidRPr="00590398" w:rsidDel="00870FCA" w:rsidRDefault="00590398" w:rsidP="00841599">
      <w:pPr>
        <w:pStyle w:val="Bibliography"/>
        <w:spacing w:line="240" w:lineRule="auto"/>
        <w:contextualSpacing/>
        <w:rPr>
          <w:del w:id="988" w:author="Daniel Noble" w:date="2023-07-21T16:11:00Z"/>
        </w:rPr>
      </w:pPr>
      <w:del w:id="989" w:author="Daniel Noble" w:date="2023-07-21T16:11:00Z">
        <w:r w:rsidRPr="00590398" w:rsidDel="00870FCA">
          <w:delText xml:space="preserve">Storm, M. A., &amp; Angilletta, M. J. (2007). Rapid assimilation of yolk enhances growth and development of lizard embryos from a cold environment. </w:delText>
        </w:r>
        <w:r w:rsidRPr="00590398" w:rsidDel="00870FCA">
          <w:rPr>
            <w:i/>
            <w:iCs/>
          </w:rPr>
          <w:delText>The Journal of Experimental Biology</w:delText>
        </w:r>
        <w:r w:rsidRPr="00590398" w:rsidDel="00870FCA">
          <w:delText xml:space="preserve">, </w:delText>
        </w:r>
        <w:r w:rsidRPr="00590398" w:rsidDel="00870FCA">
          <w:rPr>
            <w:i/>
            <w:iCs/>
          </w:rPr>
          <w:delText>210</w:delText>
        </w:r>
        <w:r w:rsidRPr="00590398" w:rsidDel="00870FCA">
          <w:delText>(19), 3415–3421. https://doi.org/10.1242/jeb.005652</w:delText>
        </w:r>
      </w:del>
    </w:p>
    <w:p w14:paraId="708BE25E" w14:textId="7BB7FCC1" w:rsidR="00590398" w:rsidRPr="00590398" w:rsidDel="00870FCA" w:rsidRDefault="00590398" w:rsidP="00841599">
      <w:pPr>
        <w:pStyle w:val="Bibliography"/>
        <w:spacing w:line="240" w:lineRule="auto"/>
        <w:contextualSpacing/>
        <w:rPr>
          <w:del w:id="990" w:author="Daniel Noble" w:date="2023-07-21T16:11:00Z"/>
        </w:rPr>
      </w:pPr>
      <w:del w:id="991" w:author="Daniel Noble" w:date="2023-07-21T16:11:00Z">
        <w:r w:rsidRPr="00590398" w:rsidDel="00870FCA">
          <w:delText xml:space="preserve">Sun, B.-J., Li, T., Gao, J., Ma, L., &amp; Du, W.-G. (2015). High incubation temperatures enhance mitochondrial energy metabolism in reptile embryos. </w:delText>
        </w:r>
        <w:r w:rsidRPr="00590398" w:rsidDel="00870FCA">
          <w:rPr>
            <w:i/>
            <w:iCs/>
          </w:rPr>
          <w:delText>Scientific Reports</w:delText>
        </w:r>
        <w:r w:rsidRPr="00590398" w:rsidDel="00870FCA">
          <w:delText xml:space="preserve">, </w:delText>
        </w:r>
        <w:r w:rsidRPr="00590398" w:rsidDel="00870FCA">
          <w:rPr>
            <w:i/>
            <w:iCs/>
          </w:rPr>
          <w:delText>5</w:delText>
        </w:r>
        <w:r w:rsidRPr="00590398" w:rsidDel="00870FCA">
          <w:delText>(1), 8861. https://doi.org/10.1038/srep08861</w:delText>
        </w:r>
      </w:del>
    </w:p>
    <w:p w14:paraId="41781DEB" w14:textId="7DF0DA71" w:rsidR="00590398" w:rsidRPr="00590398" w:rsidDel="00870FCA" w:rsidRDefault="00590398" w:rsidP="00841599">
      <w:pPr>
        <w:pStyle w:val="Bibliography"/>
        <w:spacing w:line="240" w:lineRule="auto"/>
        <w:contextualSpacing/>
        <w:rPr>
          <w:del w:id="992" w:author="Daniel Noble" w:date="2023-07-21T16:11:00Z"/>
        </w:rPr>
      </w:pPr>
      <w:del w:id="993" w:author="Daniel Noble" w:date="2023-07-21T16:11:00Z">
        <w:r w:rsidRPr="00590398" w:rsidDel="00870FCA">
          <w:delText xml:space="preserve">Telemeco, R. S., Radder, R. S., Baird, T. A., &amp; Shine, R. (2010). Thermal effects on reptile reproduction: Adaptation and phenotypic plasticity in a montane lizard. </w:delText>
        </w:r>
        <w:r w:rsidRPr="00590398" w:rsidDel="00870FCA">
          <w:rPr>
            <w:i/>
            <w:iCs/>
          </w:rPr>
          <w:delText>Biological Journal of the Linnean Society</w:delText>
        </w:r>
        <w:r w:rsidRPr="00590398" w:rsidDel="00870FCA">
          <w:delText xml:space="preserve">, </w:delText>
        </w:r>
        <w:r w:rsidRPr="00590398" w:rsidDel="00870FCA">
          <w:rPr>
            <w:i/>
            <w:iCs/>
          </w:rPr>
          <w:delText>100</w:delText>
        </w:r>
        <w:r w:rsidRPr="00590398" w:rsidDel="00870FCA">
          <w:delText>(3), 642–655. https://doi.org/10.1111/j.1095-8312.2010.01439.x</w:delText>
        </w:r>
      </w:del>
    </w:p>
    <w:p w14:paraId="38209E42" w14:textId="2CCDC66C" w:rsidR="00590398" w:rsidRPr="00590398" w:rsidDel="00870FCA" w:rsidRDefault="00590398" w:rsidP="00841599">
      <w:pPr>
        <w:pStyle w:val="Bibliography"/>
        <w:spacing w:line="240" w:lineRule="auto"/>
        <w:contextualSpacing/>
        <w:rPr>
          <w:del w:id="994" w:author="Daniel Noble" w:date="2023-07-21T16:11:00Z"/>
        </w:rPr>
      </w:pPr>
      <w:del w:id="995" w:author="Daniel Noble" w:date="2023-07-21T16:11:00Z">
        <w:r w:rsidRPr="00590398" w:rsidDel="00870FCA">
          <w:delText xml:space="preserve">Uller, T., &amp; Olsson, M. (2010). Offspring size and timing of hatching determine survival and reproductive output in a lizard. </w:delText>
        </w:r>
        <w:r w:rsidRPr="00590398" w:rsidDel="00870FCA">
          <w:rPr>
            <w:i/>
            <w:iCs/>
          </w:rPr>
          <w:delText>Oecologia</w:delText>
        </w:r>
        <w:r w:rsidRPr="00590398" w:rsidDel="00870FCA">
          <w:delText xml:space="preserve">, </w:delText>
        </w:r>
        <w:r w:rsidRPr="00590398" w:rsidDel="00870FCA">
          <w:rPr>
            <w:i/>
            <w:iCs/>
          </w:rPr>
          <w:delText>162</w:delText>
        </w:r>
        <w:r w:rsidRPr="00590398" w:rsidDel="00870FCA">
          <w:delText>(3), 663–671. https://doi.org/10.1007/s00442-009-1503-x</w:delText>
        </w:r>
      </w:del>
    </w:p>
    <w:p w14:paraId="5664144E" w14:textId="176077BE" w:rsidR="00590398" w:rsidRPr="00590398" w:rsidDel="00870FCA" w:rsidRDefault="00590398" w:rsidP="00841599">
      <w:pPr>
        <w:pStyle w:val="Bibliography"/>
        <w:spacing w:line="240" w:lineRule="auto"/>
        <w:contextualSpacing/>
        <w:rPr>
          <w:del w:id="996" w:author="Daniel Noble" w:date="2023-07-21T16:11:00Z"/>
        </w:rPr>
      </w:pPr>
      <w:del w:id="997" w:author="Daniel Noble" w:date="2023-07-21T16:11:00Z">
        <w:r w:rsidRPr="00590398" w:rsidDel="00870FCA">
          <w:delText xml:space="preserve">VanRaden, P. M. (2008). Efficient Methods to Compute Genomic Predictions. </w:delText>
        </w:r>
        <w:r w:rsidRPr="00590398" w:rsidDel="00870FCA">
          <w:rPr>
            <w:i/>
            <w:iCs/>
          </w:rPr>
          <w:delText>Journal of Dairy Science</w:delText>
        </w:r>
        <w:r w:rsidRPr="00590398" w:rsidDel="00870FCA">
          <w:delText xml:space="preserve">, </w:delText>
        </w:r>
        <w:r w:rsidRPr="00590398" w:rsidDel="00870FCA">
          <w:rPr>
            <w:i/>
            <w:iCs/>
          </w:rPr>
          <w:delText>91</w:delText>
        </w:r>
        <w:r w:rsidRPr="00590398" w:rsidDel="00870FCA">
          <w:delText>(11), 4414–4423. https://doi.org/10.3168/jds.2007-0980</w:delText>
        </w:r>
      </w:del>
    </w:p>
    <w:p w14:paraId="586BD55E" w14:textId="1A250B7A" w:rsidR="00590398" w:rsidRPr="00590398" w:rsidDel="00870FCA" w:rsidRDefault="00590398" w:rsidP="00841599">
      <w:pPr>
        <w:pStyle w:val="Bibliography"/>
        <w:spacing w:line="240" w:lineRule="auto"/>
        <w:contextualSpacing/>
        <w:rPr>
          <w:del w:id="998" w:author="Daniel Noble" w:date="2023-07-21T16:11:00Z"/>
        </w:rPr>
      </w:pPr>
      <w:del w:id="999" w:author="Daniel Noble" w:date="2023-07-21T16:11:00Z">
        <w:r w:rsidRPr="00590398" w:rsidDel="00870FCA">
          <w:delText xml:space="preserve">Verdú‐Ricoy, J., Iraeta, P., Salvador, A., &amp; Díaz, J. A. (2014). Phenotypic responses to incubation conditions in ecologically distinct populations of a lacertid lizard: A tale of two phylogeographic lineages. </w:delText>
        </w:r>
        <w:r w:rsidRPr="00590398" w:rsidDel="00870FCA">
          <w:rPr>
            <w:i/>
            <w:iCs/>
          </w:rPr>
          <w:delText>Journal of Zoology</w:delText>
        </w:r>
        <w:r w:rsidRPr="00590398" w:rsidDel="00870FCA">
          <w:delText xml:space="preserve">, </w:delText>
        </w:r>
        <w:r w:rsidRPr="00590398" w:rsidDel="00870FCA">
          <w:rPr>
            <w:i/>
            <w:iCs/>
          </w:rPr>
          <w:delText>292</w:delText>
        </w:r>
        <w:r w:rsidRPr="00590398" w:rsidDel="00870FCA">
          <w:delText>(3), 184–191. https://doi.org/10.1111/jzo.12091</w:delText>
        </w:r>
      </w:del>
    </w:p>
    <w:p w14:paraId="3BE5599B" w14:textId="7A646BF5" w:rsidR="00590398" w:rsidRPr="00590398" w:rsidDel="00870FCA" w:rsidRDefault="00590398" w:rsidP="00841599">
      <w:pPr>
        <w:pStyle w:val="Bibliography"/>
        <w:spacing w:line="240" w:lineRule="auto"/>
        <w:contextualSpacing/>
        <w:rPr>
          <w:del w:id="1000" w:author="Daniel Noble" w:date="2023-07-21T16:11:00Z"/>
        </w:rPr>
      </w:pPr>
      <w:del w:id="1001" w:author="Daniel Noble" w:date="2023-07-21T16:11:00Z">
        <w:r w:rsidRPr="00590398" w:rsidDel="00870FCA">
          <w:delText xml:space="preserve">Wallace, B. P., Sotherland, P. R., Santidrian Tomillo, P., Reina, R. D., Spotila, J. R., &amp; Paladino, F. V. (2007). Maternal investment in reproduction and its consequences in leatherback turtles. </w:delText>
        </w:r>
        <w:r w:rsidRPr="00590398" w:rsidDel="00870FCA">
          <w:rPr>
            <w:i/>
            <w:iCs/>
          </w:rPr>
          <w:delText>Oecologia</w:delText>
        </w:r>
        <w:r w:rsidRPr="00590398" w:rsidDel="00870FCA">
          <w:delText xml:space="preserve">, </w:delText>
        </w:r>
        <w:r w:rsidRPr="00590398" w:rsidDel="00870FCA">
          <w:rPr>
            <w:i/>
            <w:iCs/>
          </w:rPr>
          <w:delText>152</w:delText>
        </w:r>
        <w:r w:rsidRPr="00590398" w:rsidDel="00870FCA">
          <w:delText>(1), 37–47. https://doi.org/10.1007/s00442-006-0641-7</w:delText>
        </w:r>
      </w:del>
    </w:p>
    <w:p w14:paraId="68AB5CB5" w14:textId="0B6750BA" w:rsidR="00590398" w:rsidRPr="00590398" w:rsidDel="00870FCA" w:rsidRDefault="00590398" w:rsidP="00841599">
      <w:pPr>
        <w:pStyle w:val="Bibliography"/>
        <w:spacing w:line="240" w:lineRule="auto"/>
        <w:contextualSpacing/>
        <w:rPr>
          <w:del w:id="1002" w:author="Daniel Noble" w:date="2023-07-21T16:11:00Z"/>
        </w:rPr>
      </w:pPr>
      <w:del w:id="1003" w:author="Daniel Noble" w:date="2023-07-21T16:11:00Z">
        <w:r w:rsidRPr="00590398" w:rsidDel="00870FCA">
          <w:delText xml:space="preserve">Warner, D. A., &amp; Lovern, M. B. (2014). The Maternal Environment Affects Offspring Viability via an Indirect Effect of Yolk Investment on Offspring Size. </w:delText>
        </w:r>
        <w:r w:rsidRPr="00590398" w:rsidDel="00870FCA">
          <w:rPr>
            <w:i/>
            <w:iCs/>
          </w:rPr>
          <w:delText>Physiological and Biochemical Zoology</w:delText>
        </w:r>
        <w:r w:rsidRPr="00590398" w:rsidDel="00870FCA">
          <w:delText xml:space="preserve">, </w:delText>
        </w:r>
        <w:r w:rsidRPr="00590398" w:rsidDel="00870FCA">
          <w:rPr>
            <w:i/>
            <w:iCs/>
          </w:rPr>
          <w:delText>87</w:delText>
        </w:r>
        <w:r w:rsidRPr="00590398" w:rsidDel="00870FCA">
          <w:delText>(2), 276–287. https://doi.org/10.1086/674454</w:delText>
        </w:r>
      </w:del>
    </w:p>
    <w:p w14:paraId="11107DF3" w14:textId="71742624" w:rsidR="00590398" w:rsidRPr="00590398" w:rsidDel="00870FCA" w:rsidRDefault="00590398" w:rsidP="00841599">
      <w:pPr>
        <w:pStyle w:val="Bibliography"/>
        <w:spacing w:line="240" w:lineRule="auto"/>
        <w:contextualSpacing/>
        <w:rPr>
          <w:del w:id="1004" w:author="Daniel Noble" w:date="2023-07-21T16:11:00Z"/>
        </w:rPr>
      </w:pPr>
      <w:del w:id="1005" w:author="Daniel Noble" w:date="2023-07-21T16:11:00Z">
        <w:r w:rsidRPr="00590398" w:rsidDel="00870FCA">
          <w:delText xml:space="preserve">Warner, D. A., &amp; Shine, R. (2008). Determinants of Dispersal Distance in Free-Ranging Juvenile Lizards. </w:delText>
        </w:r>
        <w:r w:rsidRPr="00590398" w:rsidDel="00870FCA">
          <w:rPr>
            <w:i/>
            <w:iCs/>
          </w:rPr>
          <w:delText>Ethology</w:delText>
        </w:r>
        <w:r w:rsidRPr="00590398" w:rsidDel="00870FCA">
          <w:delText xml:space="preserve">, </w:delText>
        </w:r>
        <w:r w:rsidRPr="00590398" w:rsidDel="00870FCA">
          <w:rPr>
            <w:i/>
            <w:iCs/>
          </w:rPr>
          <w:delText>114</w:delText>
        </w:r>
        <w:r w:rsidRPr="00590398" w:rsidDel="00870FCA">
          <w:delText>(4), 361–368. https://doi.org/10.1111/j.1439-0310.2008.01475.x</w:delText>
        </w:r>
      </w:del>
    </w:p>
    <w:p w14:paraId="40BC7FDC" w14:textId="1ACA9595" w:rsidR="00590398" w:rsidRPr="00590398" w:rsidDel="00870FCA" w:rsidRDefault="00590398" w:rsidP="00841599">
      <w:pPr>
        <w:pStyle w:val="Bibliography"/>
        <w:spacing w:line="240" w:lineRule="auto"/>
        <w:contextualSpacing/>
        <w:rPr>
          <w:del w:id="1006" w:author="Daniel Noble" w:date="2023-07-21T16:11:00Z"/>
        </w:rPr>
      </w:pPr>
      <w:del w:id="1007" w:author="Daniel Noble" w:date="2023-07-21T16:11:00Z">
        <w:r w:rsidRPr="00590398" w:rsidDel="00870FCA">
          <w:delText xml:space="preserve">Weigensberg, I., &amp; Roff, D. A. (1996). Natural Heritabilities: Can They Be Reliably Estimated in the Laboratory? </w:delText>
        </w:r>
        <w:r w:rsidRPr="00590398" w:rsidDel="00870FCA">
          <w:rPr>
            <w:i/>
            <w:iCs/>
          </w:rPr>
          <w:delText>Evolution</w:delText>
        </w:r>
        <w:r w:rsidRPr="00590398" w:rsidDel="00870FCA">
          <w:delText xml:space="preserve">, </w:delText>
        </w:r>
        <w:r w:rsidRPr="00590398" w:rsidDel="00870FCA">
          <w:rPr>
            <w:i/>
            <w:iCs/>
          </w:rPr>
          <w:delText>50</w:delText>
        </w:r>
        <w:r w:rsidRPr="00590398" w:rsidDel="00870FCA">
          <w:delText>(6), 2149–2157. https://doi.org/10.1111/j.1558-5646.1996.tb03605.x</w:delText>
        </w:r>
      </w:del>
    </w:p>
    <w:p w14:paraId="1A81F7B0" w14:textId="6C55F36A" w:rsidR="00590398" w:rsidRPr="00590398" w:rsidDel="00870FCA" w:rsidRDefault="00590398" w:rsidP="00841599">
      <w:pPr>
        <w:pStyle w:val="Bibliography"/>
        <w:spacing w:line="240" w:lineRule="auto"/>
        <w:contextualSpacing/>
        <w:rPr>
          <w:del w:id="1008" w:author="Daniel Noble" w:date="2023-07-21T16:11:00Z"/>
        </w:rPr>
      </w:pPr>
      <w:del w:id="1009" w:author="Daniel Noble" w:date="2023-07-21T16:11:00Z">
        <w:r w:rsidRPr="00590398" w:rsidDel="00870FCA">
          <w:delText xml:space="preserve">West-Eberhard, M. J. (2003). </w:delText>
        </w:r>
        <w:r w:rsidRPr="00590398" w:rsidDel="00870FCA">
          <w:rPr>
            <w:i/>
            <w:iCs/>
          </w:rPr>
          <w:delText>Developmental Plasticity and Evolution</w:delText>
        </w:r>
        <w:r w:rsidRPr="00590398" w:rsidDel="00870FCA">
          <w:delText>. Oxford University Press.</w:delText>
        </w:r>
      </w:del>
    </w:p>
    <w:p w14:paraId="0707C979" w14:textId="68ECACEF" w:rsidR="00590398" w:rsidRPr="00590398" w:rsidDel="00870FCA" w:rsidRDefault="00590398" w:rsidP="00841599">
      <w:pPr>
        <w:pStyle w:val="Bibliography"/>
        <w:spacing w:line="240" w:lineRule="auto"/>
        <w:contextualSpacing/>
        <w:rPr>
          <w:del w:id="1010" w:author="Daniel Noble" w:date="2023-07-21T16:11:00Z"/>
        </w:rPr>
      </w:pPr>
      <w:del w:id="1011" w:author="Daniel Noble" w:date="2023-07-21T16:11:00Z">
        <w:r w:rsidRPr="00590398" w:rsidDel="00870FCA">
          <w:delText xml:space="preserve">While, G. M., Noble, D. W. A., Uller, T., Warner, D. A., Riley, J. L., Du, W.-G., &amp; Schwanz, L. E. (2018). Patterns of developmental plasticity in response to incubation temperature in reptiles. </w:delText>
        </w:r>
        <w:r w:rsidRPr="00590398" w:rsidDel="00870FCA">
          <w:rPr>
            <w:i/>
            <w:iCs/>
          </w:rPr>
          <w:delText>Journal of Experimental Zoology Part A: Ecological and Integrative Physiology</w:delText>
        </w:r>
        <w:r w:rsidRPr="00590398" w:rsidDel="00870FCA">
          <w:delText xml:space="preserve">, </w:delText>
        </w:r>
        <w:r w:rsidRPr="00590398" w:rsidDel="00870FCA">
          <w:rPr>
            <w:i/>
            <w:iCs/>
          </w:rPr>
          <w:delText>329</w:delText>
        </w:r>
        <w:r w:rsidRPr="00590398" w:rsidDel="00870FCA">
          <w:delText>(4–5), 162–176. https://doi.org/10.1002/jez.2181</w:delText>
        </w:r>
      </w:del>
    </w:p>
    <w:p w14:paraId="50C8D2B7" w14:textId="39970E5B" w:rsidR="00590398" w:rsidRPr="00590398" w:rsidDel="00870FCA" w:rsidRDefault="00590398" w:rsidP="00841599">
      <w:pPr>
        <w:pStyle w:val="Bibliography"/>
        <w:spacing w:line="240" w:lineRule="auto"/>
        <w:contextualSpacing/>
        <w:rPr>
          <w:del w:id="1012" w:author="Daniel Noble" w:date="2023-07-21T16:11:00Z"/>
        </w:rPr>
      </w:pPr>
      <w:del w:id="1013" w:author="Daniel Noble" w:date="2023-07-21T16:11:00Z">
        <w:r w:rsidRPr="00590398" w:rsidDel="00870FCA">
          <w:delText xml:space="preserve">While, G. M., Williamson, J., Prescott, G., Horvathova, T., Fresnillo, B., Beeton, N. J., Halliwell, B., Michaelides, S., &amp; Uller, T. (2015). Adaptive responses to cool climate promotes persistence of a non-native lizard.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82</w:delText>
        </w:r>
        <w:r w:rsidRPr="00590398" w:rsidDel="00870FCA">
          <w:delText>(1803), 20142638–20142638. https://doi.org/10.1098/rspb.2014.2638</w:delText>
        </w:r>
      </w:del>
    </w:p>
    <w:p w14:paraId="43489351" w14:textId="2034EA26" w:rsidR="00590398" w:rsidRPr="00590398" w:rsidDel="00870FCA" w:rsidRDefault="00590398" w:rsidP="00841599">
      <w:pPr>
        <w:pStyle w:val="Bibliography"/>
        <w:spacing w:line="240" w:lineRule="auto"/>
        <w:contextualSpacing/>
        <w:rPr>
          <w:del w:id="1014" w:author="Daniel Noble" w:date="2023-07-21T16:11:00Z"/>
        </w:rPr>
      </w:pPr>
      <w:del w:id="1015" w:author="Daniel Noble" w:date="2023-07-21T16:11:00Z">
        <w:r w:rsidRPr="00590398" w:rsidDel="00870FCA">
          <w:delText xml:space="preserve">Wilson, A. J., Coltman, D. W., Pemberton, J. M., Overall, A. D. J., Byrne, K. A., &amp; Kruuk, L. E. B. (2005). Maternal genetic effects set the potential for evolution in a free-living vertebrate population. </w:delText>
        </w:r>
        <w:r w:rsidRPr="00590398" w:rsidDel="00870FCA">
          <w:rPr>
            <w:i/>
            <w:iCs/>
          </w:rPr>
          <w:delText>Journal of Evolutionary Biology</w:delText>
        </w:r>
        <w:r w:rsidRPr="00590398" w:rsidDel="00870FCA">
          <w:delText xml:space="preserve">, </w:delText>
        </w:r>
        <w:r w:rsidRPr="00590398" w:rsidDel="00870FCA">
          <w:rPr>
            <w:i/>
            <w:iCs/>
          </w:rPr>
          <w:delText>18</w:delText>
        </w:r>
        <w:r w:rsidRPr="00590398" w:rsidDel="00870FCA">
          <w:delText>(2), 405–414. https://doi.org/10.1111/j.1420-9101.2004.00824.x</w:delText>
        </w:r>
      </w:del>
    </w:p>
    <w:p w14:paraId="52486649" w14:textId="13CECFB5" w:rsidR="00590398" w:rsidRPr="00590398" w:rsidDel="00870FCA" w:rsidRDefault="00590398" w:rsidP="00841599">
      <w:pPr>
        <w:pStyle w:val="Bibliography"/>
        <w:spacing w:line="240" w:lineRule="auto"/>
        <w:contextualSpacing/>
        <w:rPr>
          <w:del w:id="1016" w:author="Daniel Noble" w:date="2023-07-21T16:11:00Z"/>
        </w:rPr>
      </w:pPr>
      <w:del w:id="1017" w:author="Daniel Noble" w:date="2023-07-21T16:11:00Z">
        <w:r w:rsidRPr="00590398" w:rsidDel="00870FCA">
          <w:delText xml:space="preserve">Wilson, A. J., Kruuk, L. E. B., &amp; Coltman, D. W. (2005). Ontogenetic Patterns in Heritable Variation for Body Size: Using Random Regression Models in a Wild Ungulate Population. </w:delText>
        </w:r>
        <w:r w:rsidRPr="00590398" w:rsidDel="00870FCA">
          <w:rPr>
            <w:i/>
            <w:iCs/>
          </w:rPr>
          <w:delText>The American Naturalist</w:delText>
        </w:r>
        <w:r w:rsidRPr="00590398" w:rsidDel="00870FCA">
          <w:delText xml:space="preserve">, </w:delText>
        </w:r>
        <w:r w:rsidRPr="00590398" w:rsidDel="00870FCA">
          <w:rPr>
            <w:i/>
            <w:iCs/>
          </w:rPr>
          <w:delText>166</w:delText>
        </w:r>
        <w:r w:rsidRPr="00590398" w:rsidDel="00870FCA">
          <w:delText>(6), E177–E192. https://doi.org/10.1086/497441</w:delText>
        </w:r>
      </w:del>
    </w:p>
    <w:p w14:paraId="3E88F2E2" w14:textId="7907248D" w:rsidR="00590398" w:rsidRPr="00590398" w:rsidDel="00870FCA" w:rsidRDefault="00590398" w:rsidP="00841599">
      <w:pPr>
        <w:pStyle w:val="Bibliography"/>
        <w:spacing w:line="240" w:lineRule="auto"/>
        <w:contextualSpacing/>
        <w:rPr>
          <w:del w:id="1018" w:author="Daniel Noble" w:date="2023-07-21T16:11:00Z"/>
        </w:rPr>
      </w:pPr>
      <w:del w:id="1019" w:author="Daniel Noble" w:date="2023-07-21T16:11:00Z">
        <w:r w:rsidRPr="00590398" w:rsidDel="00870FCA">
          <w:delText xml:space="preserve">Wilson, A. J., Pemberston, J. M., Pilkington, J. G., Clutton-Brock, T. H., Coltman, D. W., &amp; Kruuk, L. E. B. (2007). Quantitative genetics of growth and cryptic evolution of body size in an island population. </w:delText>
        </w:r>
        <w:r w:rsidRPr="00590398" w:rsidDel="00870FCA">
          <w:rPr>
            <w:i/>
            <w:iCs/>
          </w:rPr>
          <w:delText>Evolutionary Ecology</w:delText>
        </w:r>
        <w:r w:rsidRPr="00590398" w:rsidDel="00870FCA">
          <w:delText xml:space="preserve">, </w:delText>
        </w:r>
        <w:r w:rsidRPr="00590398" w:rsidDel="00870FCA">
          <w:rPr>
            <w:i/>
            <w:iCs/>
          </w:rPr>
          <w:delText>21</w:delText>
        </w:r>
        <w:r w:rsidRPr="00590398" w:rsidDel="00870FCA">
          <w:delText>(3), 337–356. https://doi.org/10.1007/s10682-006-9106-z</w:delText>
        </w:r>
      </w:del>
    </w:p>
    <w:p w14:paraId="26DAA550" w14:textId="5F3F1A51" w:rsidR="00590398" w:rsidRPr="00590398" w:rsidDel="00870FCA" w:rsidRDefault="00590398" w:rsidP="00841599">
      <w:pPr>
        <w:pStyle w:val="Bibliography"/>
        <w:spacing w:line="240" w:lineRule="auto"/>
        <w:contextualSpacing/>
        <w:rPr>
          <w:del w:id="1020" w:author="Daniel Noble" w:date="2023-07-21T16:11:00Z"/>
        </w:rPr>
      </w:pPr>
      <w:del w:id="1021" w:author="Daniel Noble" w:date="2023-07-21T16:11:00Z">
        <w:r w:rsidRPr="00590398" w:rsidDel="00870FCA">
          <w:delText xml:space="preserve">Wilson, A. J., &amp; Réale, D. (2006). Ontogeny of Additive and Maternal Genetic Effects: Lessons from Domestic Mammals. </w:delText>
        </w:r>
        <w:r w:rsidRPr="00590398" w:rsidDel="00870FCA">
          <w:rPr>
            <w:i/>
            <w:iCs/>
          </w:rPr>
          <w:delText>The American Naturalist</w:delText>
        </w:r>
        <w:r w:rsidRPr="00590398" w:rsidDel="00870FCA">
          <w:delText xml:space="preserve">, </w:delText>
        </w:r>
        <w:r w:rsidRPr="00590398" w:rsidDel="00870FCA">
          <w:rPr>
            <w:i/>
            <w:iCs/>
          </w:rPr>
          <w:delText>167</w:delText>
        </w:r>
        <w:r w:rsidRPr="00590398" w:rsidDel="00870FCA">
          <w:delText>(1), E23–E38. https://doi.org/10.1086/498138</w:delText>
        </w:r>
      </w:del>
    </w:p>
    <w:p w14:paraId="2D04C668" w14:textId="56E08BDA" w:rsidR="00590398" w:rsidRPr="00590398" w:rsidDel="00870FCA" w:rsidRDefault="00590398" w:rsidP="00841599">
      <w:pPr>
        <w:pStyle w:val="Bibliography"/>
        <w:spacing w:line="240" w:lineRule="auto"/>
        <w:contextualSpacing/>
        <w:rPr>
          <w:del w:id="1022" w:author="Daniel Noble" w:date="2023-07-21T16:11:00Z"/>
        </w:rPr>
      </w:pPr>
      <w:del w:id="1023" w:author="Daniel Noble" w:date="2023-07-21T16:11:00Z">
        <w:r w:rsidRPr="00590398" w:rsidDel="00870FCA">
          <w:delText xml:space="preserve">Wilson, A. J., Reale, D., Clements, M. N., Morrissey, M. M., Postma, E., Walling, C. A., Kruuk, L. E. B., &amp; Nussey, D. H. (2010). An ecologist’s guide to the animal model. </w:delText>
        </w:r>
        <w:r w:rsidRPr="00590398" w:rsidDel="00870FCA">
          <w:rPr>
            <w:i/>
            <w:iCs/>
          </w:rPr>
          <w:delText>Journal of Animal Ecology</w:delText>
        </w:r>
        <w:r w:rsidRPr="00590398" w:rsidDel="00870FCA">
          <w:delText xml:space="preserve">, </w:delText>
        </w:r>
        <w:r w:rsidRPr="00590398" w:rsidDel="00870FCA">
          <w:rPr>
            <w:i/>
            <w:iCs/>
          </w:rPr>
          <w:delText>79</w:delText>
        </w:r>
        <w:r w:rsidRPr="00590398" w:rsidDel="00870FCA">
          <w:delText>(1), 13–26. https://doi.org/10.1111/j.1365-2656.2009.01639.x</w:delText>
        </w:r>
      </w:del>
    </w:p>
    <w:p w14:paraId="2B3C3D2E" w14:textId="310EF962" w:rsidR="00590398" w:rsidRPr="00590398" w:rsidDel="00870FCA" w:rsidRDefault="00590398" w:rsidP="00841599">
      <w:pPr>
        <w:pStyle w:val="Bibliography"/>
        <w:spacing w:line="240" w:lineRule="auto"/>
        <w:contextualSpacing/>
        <w:rPr>
          <w:del w:id="1024" w:author="Daniel Noble" w:date="2023-07-21T16:11:00Z"/>
        </w:rPr>
      </w:pPr>
      <w:del w:id="1025" w:author="Daniel Noble" w:date="2023-07-21T16:11:00Z">
        <w:r w:rsidRPr="00590398" w:rsidDel="00870FCA">
          <w:delText xml:space="preserve">Wood, C. W., &amp; Brodie, E. D. (2015). Environmental effects on the structure of the G-matrix.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11), 2927–2940. https://doi.org/10.1111/evo.12795</w:delText>
        </w:r>
      </w:del>
    </w:p>
    <w:p w14:paraId="28525421" w14:textId="60539187" w:rsidR="00841599" w:rsidDel="00870FCA" w:rsidRDefault="00450314" w:rsidP="00841599">
      <w:pPr>
        <w:contextualSpacing/>
        <w:rPr>
          <w:del w:id="1026" w:author="Daniel Noble" w:date="2023-07-21T16:11:00Z"/>
        </w:rPr>
      </w:pPr>
      <w:del w:id="1027" w:author="Daniel Noble" w:date="2023-07-21T16:11:00Z">
        <w:r w:rsidDel="00870FCA">
          <w:fldChar w:fldCharType="end"/>
        </w:r>
      </w:del>
    </w:p>
    <w:p w14:paraId="2D17BB9C" w14:textId="64F6C8B1" w:rsidR="00841599" w:rsidRPr="00914DBA" w:rsidDel="00870FCA" w:rsidRDefault="00841599" w:rsidP="00841599">
      <w:pPr>
        <w:contextualSpacing/>
        <w:rPr>
          <w:del w:id="1028" w:author="Daniel Noble" w:date="2023-07-21T16:11:00Z"/>
          <w:b/>
          <w:bCs/>
          <w:rPrChange w:id="1029" w:author="Daniel Noble" w:date="2023-06-23T09:56:00Z">
            <w:rPr>
              <w:del w:id="1030" w:author="Daniel Noble" w:date="2023-07-21T16:11:00Z"/>
            </w:rPr>
          </w:rPrChange>
        </w:rPr>
      </w:pPr>
    </w:p>
    <w:p w14:paraId="7D6A769B" w14:textId="77777777" w:rsidR="008429BB" w:rsidRPr="008429BB" w:rsidRDefault="00841599" w:rsidP="008429BB">
      <w:pPr>
        <w:pStyle w:val="EndNoteBibliography"/>
        <w:rPr>
          <w:noProof/>
        </w:rPr>
      </w:pPr>
      <w:r>
        <w:fldChar w:fldCharType="begin"/>
      </w:r>
      <w:r>
        <w:instrText xml:space="preserve"> ADDIN EN.REFLIST </w:instrText>
      </w:r>
      <w:r>
        <w:fldChar w:fldCharType="separate"/>
      </w:r>
      <w:bookmarkStart w:id="1031" w:name="_ENREF_1"/>
      <w:r w:rsidR="008429BB" w:rsidRPr="008429BB">
        <w:rPr>
          <w:noProof/>
        </w:rPr>
        <w:t xml:space="preserve">Andrews RM, Mathies T, Warner DA (2000). Effect of Incubation Temperature on Morphology, Growth, and Survival of Juvenile Sceloporus undulatus. </w:t>
      </w:r>
      <w:r w:rsidR="008429BB" w:rsidRPr="008429BB">
        <w:rPr>
          <w:i/>
          <w:noProof/>
        </w:rPr>
        <w:t>Herpetological Monographs</w:t>
      </w:r>
      <w:r w:rsidR="008429BB" w:rsidRPr="008429BB">
        <w:rPr>
          <w:noProof/>
        </w:rPr>
        <w:t xml:space="preserve"> </w:t>
      </w:r>
      <w:r w:rsidR="008429BB" w:rsidRPr="008429BB">
        <w:rPr>
          <w:b/>
          <w:noProof/>
        </w:rPr>
        <w:t>14:</w:t>
      </w:r>
      <w:r w:rsidR="008429BB" w:rsidRPr="008429BB">
        <w:rPr>
          <w:noProof/>
        </w:rPr>
        <w:t xml:space="preserve"> 420--431.</w:t>
      </w:r>
    </w:p>
    <w:bookmarkEnd w:id="1031"/>
    <w:p w14:paraId="758E54D5" w14:textId="77777777" w:rsidR="008429BB" w:rsidRPr="008429BB" w:rsidRDefault="008429BB" w:rsidP="008429BB">
      <w:pPr>
        <w:pStyle w:val="EndNoteBibliography"/>
        <w:rPr>
          <w:noProof/>
        </w:rPr>
      </w:pPr>
    </w:p>
    <w:p w14:paraId="277202E5" w14:textId="77777777" w:rsidR="008429BB" w:rsidRPr="008429BB" w:rsidRDefault="008429BB" w:rsidP="008429BB">
      <w:pPr>
        <w:pStyle w:val="EndNoteBibliography"/>
        <w:rPr>
          <w:noProof/>
        </w:rPr>
      </w:pPr>
      <w:bookmarkStart w:id="1032" w:name="_ENREF_2"/>
      <w:r w:rsidRPr="008429BB">
        <w:rPr>
          <w:noProof/>
        </w:rPr>
        <w:t xml:space="preserve">Angilletta Jr MJ, Steury TD, Sears MW (2017). Temperature, Growth Rate, and Body Size in Ectotherms: Fitting Pieces of a Life-History Puzzle. </w:t>
      </w:r>
      <w:r w:rsidRPr="008429BB">
        <w:rPr>
          <w:i/>
          <w:noProof/>
        </w:rPr>
        <w:t>Integrative and Comparative Biology</w:t>
      </w:r>
      <w:r w:rsidRPr="008429BB">
        <w:rPr>
          <w:b/>
          <w:noProof/>
        </w:rPr>
        <w:t>:</w:t>
      </w:r>
      <w:r w:rsidRPr="008429BB">
        <w:rPr>
          <w:noProof/>
        </w:rPr>
        <w:t xml:space="preserve"> 1-12.</w:t>
      </w:r>
    </w:p>
    <w:bookmarkEnd w:id="1032"/>
    <w:p w14:paraId="18D04C49" w14:textId="77777777" w:rsidR="008429BB" w:rsidRPr="008429BB" w:rsidRDefault="008429BB" w:rsidP="008429BB">
      <w:pPr>
        <w:pStyle w:val="EndNoteBibliography"/>
        <w:rPr>
          <w:noProof/>
        </w:rPr>
      </w:pPr>
    </w:p>
    <w:p w14:paraId="1766A526" w14:textId="77777777" w:rsidR="008429BB" w:rsidRPr="008429BB" w:rsidRDefault="008429BB" w:rsidP="008429BB">
      <w:pPr>
        <w:pStyle w:val="EndNoteBibliography"/>
        <w:rPr>
          <w:noProof/>
        </w:rPr>
      </w:pPr>
      <w:bookmarkStart w:id="1033" w:name="_ENREF_3"/>
      <w:r w:rsidRPr="008429BB">
        <w:rPr>
          <w:noProof/>
        </w:rPr>
        <w:t xml:space="preserve">Beaman JE, White CR, Seebacher F (2016). Evolution of Plasticity: Mechanistic Link between Development and Reversible Acclimation. </w:t>
      </w:r>
      <w:r w:rsidRPr="008429BB">
        <w:rPr>
          <w:i/>
          <w:noProof/>
        </w:rPr>
        <w:t>Trends in Ecology &amp; Evolution</w:t>
      </w:r>
      <w:r w:rsidRPr="008429BB">
        <w:rPr>
          <w:noProof/>
        </w:rPr>
        <w:t xml:space="preserve"> </w:t>
      </w:r>
      <w:r w:rsidRPr="008429BB">
        <w:rPr>
          <w:b/>
          <w:noProof/>
        </w:rPr>
        <w:t>31</w:t>
      </w:r>
      <w:r w:rsidRPr="008429BB">
        <w:rPr>
          <w:noProof/>
        </w:rPr>
        <w:t>(3)</w:t>
      </w:r>
      <w:r w:rsidRPr="008429BB">
        <w:rPr>
          <w:b/>
          <w:noProof/>
        </w:rPr>
        <w:t>:</w:t>
      </w:r>
      <w:r w:rsidRPr="008429BB">
        <w:rPr>
          <w:noProof/>
        </w:rPr>
        <w:t xml:space="preserve"> 237--249.</w:t>
      </w:r>
    </w:p>
    <w:bookmarkEnd w:id="1033"/>
    <w:p w14:paraId="6D3B64B0" w14:textId="77777777" w:rsidR="008429BB" w:rsidRPr="008429BB" w:rsidRDefault="008429BB" w:rsidP="008429BB">
      <w:pPr>
        <w:pStyle w:val="EndNoteBibliography"/>
        <w:rPr>
          <w:noProof/>
        </w:rPr>
      </w:pPr>
    </w:p>
    <w:p w14:paraId="0926DA0D" w14:textId="77777777" w:rsidR="008429BB" w:rsidRPr="008429BB" w:rsidRDefault="008429BB" w:rsidP="008429BB">
      <w:pPr>
        <w:pStyle w:val="EndNoteBibliography"/>
        <w:rPr>
          <w:noProof/>
        </w:rPr>
      </w:pPr>
      <w:bookmarkStart w:id="1034" w:name="_ENREF_4"/>
      <w:r w:rsidRPr="008429BB">
        <w:rPr>
          <w:noProof/>
        </w:rPr>
        <w:t xml:space="preserve">Beldade P, Mateus ARA, Keller RA (2011). Evolution and molecular mechanisms of adaptive developmental plasticity. </w:t>
      </w:r>
      <w:r w:rsidRPr="008429BB">
        <w:rPr>
          <w:i/>
          <w:noProof/>
        </w:rPr>
        <w:t>Molecular Ecology</w:t>
      </w:r>
      <w:r w:rsidRPr="008429BB">
        <w:rPr>
          <w:noProof/>
        </w:rPr>
        <w:t xml:space="preserve"> </w:t>
      </w:r>
      <w:r w:rsidRPr="008429BB">
        <w:rPr>
          <w:b/>
          <w:noProof/>
        </w:rPr>
        <w:t>20</w:t>
      </w:r>
      <w:r w:rsidRPr="008429BB">
        <w:rPr>
          <w:noProof/>
        </w:rPr>
        <w:t>(7)</w:t>
      </w:r>
      <w:r w:rsidRPr="008429BB">
        <w:rPr>
          <w:b/>
          <w:noProof/>
        </w:rPr>
        <w:t>:</w:t>
      </w:r>
      <w:r w:rsidRPr="008429BB">
        <w:rPr>
          <w:noProof/>
        </w:rPr>
        <w:t xml:space="preserve"> 1347--1363.</w:t>
      </w:r>
    </w:p>
    <w:bookmarkEnd w:id="1034"/>
    <w:p w14:paraId="23832B6A" w14:textId="77777777" w:rsidR="008429BB" w:rsidRPr="008429BB" w:rsidRDefault="008429BB" w:rsidP="008429BB">
      <w:pPr>
        <w:pStyle w:val="EndNoteBibliography"/>
        <w:rPr>
          <w:noProof/>
        </w:rPr>
      </w:pPr>
    </w:p>
    <w:p w14:paraId="681AA3AB" w14:textId="77777777" w:rsidR="008429BB" w:rsidRPr="008429BB" w:rsidRDefault="008429BB" w:rsidP="008429BB">
      <w:pPr>
        <w:pStyle w:val="EndNoteBibliography"/>
        <w:rPr>
          <w:noProof/>
        </w:rPr>
      </w:pPr>
      <w:bookmarkStart w:id="1035" w:name="_ENREF_5"/>
      <w:r w:rsidRPr="008429BB">
        <w:rPr>
          <w:noProof/>
        </w:rPr>
        <w:t xml:space="preserve">Bérénos C, Ellis PA, Pilkington JG, Pemberton JM (2014). Estimating quantitative genetic parameters in wild populations: A comparison of pedigree and genomic approaches. </w:t>
      </w:r>
      <w:r w:rsidRPr="008429BB">
        <w:rPr>
          <w:i/>
          <w:noProof/>
        </w:rPr>
        <w:t>Molecular Ecology</w:t>
      </w:r>
      <w:r w:rsidRPr="008429BB">
        <w:rPr>
          <w:noProof/>
        </w:rPr>
        <w:t xml:space="preserve"> </w:t>
      </w:r>
      <w:r w:rsidRPr="008429BB">
        <w:rPr>
          <w:b/>
          <w:noProof/>
        </w:rPr>
        <w:t>23:</w:t>
      </w:r>
      <w:r w:rsidRPr="008429BB">
        <w:rPr>
          <w:noProof/>
        </w:rPr>
        <w:t xml:space="preserve"> 3434–3451.</w:t>
      </w:r>
    </w:p>
    <w:bookmarkEnd w:id="1035"/>
    <w:p w14:paraId="3453F421" w14:textId="77777777" w:rsidR="008429BB" w:rsidRPr="008429BB" w:rsidRDefault="008429BB" w:rsidP="008429BB">
      <w:pPr>
        <w:pStyle w:val="EndNoteBibliography"/>
        <w:rPr>
          <w:noProof/>
        </w:rPr>
      </w:pPr>
    </w:p>
    <w:p w14:paraId="3D3A3B65" w14:textId="77777777" w:rsidR="008429BB" w:rsidRPr="008429BB" w:rsidRDefault="008429BB" w:rsidP="008429BB">
      <w:pPr>
        <w:pStyle w:val="EndNoteBibliography"/>
        <w:rPr>
          <w:noProof/>
        </w:rPr>
      </w:pPr>
      <w:bookmarkStart w:id="1036" w:name="_ENREF_6"/>
      <w:r w:rsidRPr="008429BB">
        <w:rPr>
          <w:noProof/>
        </w:rPr>
        <w:t xml:space="preserve">Bonamour S, Chevin L-M, Charmantier A, Teplitsky C (2019). Phenotypic plasticity in response to climate change: the importance of cue variation. </w:t>
      </w:r>
      <w:r w:rsidRPr="008429BB">
        <w:rPr>
          <w:i/>
          <w:noProof/>
        </w:rPr>
        <w:t>Philosophical Transactions of the Royal Society B: Biological Sciences</w:t>
      </w:r>
      <w:r w:rsidRPr="008429BB">
        <w:rPr>
          <w:noProof/>
        </w:rPr>
        <w:t xml:space="preserve"> </w:t>
      </w:r>
      <w:r w:rsidRPr="008429BB">
        <w:rPr>
          <w:b/>
          <w:noProof/>
        </w:rPr>
        <w:t>374</w:t>
      </w:r>
      <w:r w:rsidRPr="008429BB">
        <w:rPr>
          <w:noProof/>
        </w:rPr>
        <w:t>(1768)</w:t>
      </w:r>
      <w:r w:rsidRPr="008429BB">
        <w:rPr>
          <w:b/>
          <w:noProof/>
        </w:rPr>
        <w:t>:</w:t>
      </w:r>
      <w:r w:rsidRPr="008429BB">
        <w:rPr>
          <w:noProof/>
        </w:rPr>
        <w:t xml:space="preserve"> 20180178–20180112.</w:t>
      </w:r>
    </w:p>
    <w:bookmarkEnd w:id="1036"/>
    <w:p w14:paraId="2F1B07AD" w14:textId="77777777" w:rsidR="008429BB" w:rsidRPr="008429BB" w:rsidRDefault="008429BB" w:rsidP="008429BB">
      <w:pPr>
        <w:pStyle w:val="EndNoteBibliography"/>
        <w:rPr>
          <w:noProof/>
        </w:rPr>
      </w:pPr>
    </w:p>
    <w:p w14:paraId="415EBBFF" w14:textId="77777777" w:rsidR="008429BB" w:rsidRPr="008429BB" w:rsidRDefault="008429BB" w:rsidP="008429BB">
      <w:pPr>
        <w:pStyle w:val="EndNoteBibliography"/>
        <w:rPr>
          <w:noProof/>
        </w:rPr>
      </w:pPr>
      <w:bookmarkStart w:id="1037" w:name="_ENREF_7"/>
      <w:r w:rsidRPr="008429BB">
        <w:rPr>
          <w:noProof/>
        </w:rPr>
        <w:t xml:space="preserve">Booth DT (2006). Influence of Incubation Temperature on Hatchling Phenotype in Reptiles. </w:t>
      </w:r>
      <w:r w:rsidRPr="008429BB">
        <w:rPr>
          <w:i/>
          <w:noProof/>
        </w:rPr>
        <w:t>Physiological and Biochemical Zoology</w:t>
      </w:r>
      <w:r w:rsidRPr="008429BB">
        <w:rPr>
          <w:noProof/>
        </w:rPr>
        <w:t xml:space="preserve"> </w:t>
      </w:r>
      <w:r w:rsidRPr="008429BB">
        <w:rPr>
          <w:b/>
          <w:noProof/>
        </w:rPr>
        <w:t>79</w:t>
      </w:r>
      <w:r w:rsidRPr="008429BB">
        <w:rPr>
          <w:noProof/>
        </w:rPr>
        <w:t>(2)</w:t>
      </w:r>
      <w:r w:rsidRPr="008429BB">
        <w:rPr>
          <w:b/>
          <w:noProof/>
        </w:rPr>
        <w:t>:</w:t>
      </w:r>
      <w:r w:rsidRPr="008429BB">
        <w:rPr>
          <w:noProof/>
        </w:rPr>
        <w:t xml:space="preserve"> 274--281.</w:t>
      </w:r>
    </w:p>
    <w:bookmarkEnd w:id="1037"/>
    <w:p w14:paraId="5B78861A" w14:textId="77777777" w:rsidR="008429BB" w:rsidRPr="008429BB" w:rsidRDefault="008429BB" w:rsidP="008429BB">
      <w:pPr>
        <w:pStyle w:val="EndNoteBibliography"/>
        <w:rPr>
          <w:noProof/>
        </w:rPr>
      </w:pPr>
    </w:p>
    <w:p w14:paraId="32F0FCE0" w14:textId="77777777" w:rsidR="008429BB" w:rsidRPr="008429BB" w:rsidRDefault="008429BB" w:rsidP="008429BB">
      <w:pPr>
        <w:pStyle w:val="EndNoteBibliography"/>
        <w:rPr>
          <w:noProof/>
        </w:rPr>
      </w:pPr>
      <w:bookmarkStart w:id="1038" w:name="_ENREF_8"/>
      <w:r w:rsidRPr="008429BB">
        <w:rPr>
          <w:noProof/>
        </w:rPr>
        <w:t xml:space="preserve">Botero CA, Weissing FJ, Wright J, Rubenstein DR (2015). Evolutionary tipping points in the capacity to adapt to environmental change. </w:t>
      </w:r>
      <w:r w:rsidRPr="008429BB">
        <w:rPr>
          <w:i/>
          <w:noProof/>
        </w:rPr>
        <w:t>Proceedings of the National Academy of Sciences</w:t>
      </w:r>
      <w:r w:rsidRPr="008429BB">
        <w:rPr>
          <w:noProof/>
        </w:rPr>
        <w:t xml:space="preserve"> </w:t>
      </w:r>
      <w:r w:rsidRPr="008429BB">
        <w:rPr>
          <w:b/>
          <w:noProof/>
        </w:rPr>
        <w:t>112</w:t>
      </w:r>
      <w:r w:rsidRPr="008429BB">
        <w:rPr>
          <w:noProof/>
        </w:rPr>
        <w:t>(1)</w:t>
      </w:r>
      <w:r w:rsidRPr="008429BB">
        <w:rPr>
          <w:b/>
          <w:noProof/>
        </w:rPr>
        <w:t>:</w:t>
      </w:r>
      <w:r w:rsidRPr="008429BB">
        <w:rPr>
          <w:noProof/>
        </w:rPr>
        <w:t xml:space="preserve"> 184--189.</w:t>
      </w:r>
    </w:p>
    <w:bookmarkEnd w:id="1038"/>
    <w:p w14:paraId="488C5364" w14:textId="77777777" w:rsidR="008429BB" w:rsidRPr="008429BB" w:rsidRDefault="008429BB" w:rsidP="008429BB">
      <w:pPr>
        <w:pStyle w:val="EndNoteBibliography"/>
        <w:rPr>
          <w:noProof/>
        </w:rPr>
      </w:pPr>
    </w:p>
    <w:p w14:paraId="6AFD425D" w14:textId="77777777" w:rsidR="008429BB" w:rsidRPr="008429BB" w:rsidRDefault="008429BB" w:rsidP="008429BB">
      <w:pPr>
        <w:pStyle w:val="EndNoteBibliography"/>
        <w:rPr>
          <w:noProof/>
        </w:rPr>
      </w:pPr>
      <w:bookmarkStart w:id="1039" w:name="_ENREF_9"/>
      <w:r w:rsidRPr="008429BB">
        <w:rPr>
          <w:noProof/>
        </w:rPr>
        <w:t xml:space="preserve">Brown GP, Shine R (2009). Beyond size–number trade-offs: clutch size as a maternal effect. </w:t>
      </w:r>
      <w:r w:rsidRPr="008429BB">
        <w:rPr>
          <w:i/>
          <w:noProof/>
        </w:rPr>
        <w:t>Philosophical Transactions of the Royal Society B: Biological Sciences</w:t>
      </w:r>
      <w:r w:rsidRPr="008429BB">
        <w:rPr>
          <w:noProof/>
        </w:rPr>
        <w:t xml:space="preserve"> </w:t>
      </w:r>
      <w:r w:rsidRPr="008429BB">
        <w:rPr>
          <w:b/>
          <w:noProof/>
        </w:rPr>
        <w:t>364</w:t>
      </w:r>
      <w:r w:rsidRPr="008429BB">
        <w:rPr>
          <w:noProof/>
        </w:rPr>
        <w:t>(1520)</w:t>
      </w:r>
      <w:r w:rsidRPr="008429BB">
        <w:rPr>
          <w:b/>
          <w:noProof/>
        </w:rPr>
        <w:t>:</w:t>
      </w:r>
      <w:r w:rsidRPr="008429BB">
        <w:rPr>
          <w:noProof/>
        </w:rPr>
        <w:t xml:space="preserve"> 1097--1106.</w:t>
      </w:r>
    </w:p>
    <w:bookmarkEnd w:id="1039"/>
    <w:p w14:paraId="2B0B6C0A" w14:textId="77777777" w:rsidR="008429BB" w:rsidRPr="008429BB" w:rsidRDefault="008429BB" w:rsidP="008429BB">
      <w:pPr>
        <w:pStyle w:val="EndNoteBibliography"/>
        <w:rPr>
          <w:noProof/>
        </w:rPr>
      </w:pPr>
    </w:p>
    <w:p w14:paraId="6EF1690D" w14:textId="407A2B7C" w:rsidR="008429BB" w:rsidRPr="008429BB" w:rsidRDefault="008429BB" w:rsidP="008429BB">
      <w:pPr>
        <w:pStyle w:val="EndNoteBibliography"/>
        <w:rPr>
          <w:noProof/>
        </w:rPr>
      </w:pPr>
      <w:bookmarkStart w:id="1040" w:name="_ENREF_10"/>
      <w:r w:rsidRPr="008429BB">
        <w:rPr>
          <w:noProof/>
        </w:rPr>
        <w:t xml:space="preserve">Bürkner PC (2017). brms: An R package for Bayesian multilevel models using Stan. </w:t>
      </w:r>
      <w:r w:rsidRPr="008429BB">
        <w:rPr>
          <w:i/>
          <w:noProof/>
        </w:rPr>
        <w:t>Journal of Statistical Software</w:t>
      </w:r>
      <w:r w:rsidRPr="008429BB">
        <w:rPr>
          <w:noProof/>
        </w:rPr>
        <w:t xml:space="preserve"> </w:t>
      </w:r>
      <w:r w:rsidRPr="008429BB">
        <w:rPr>
          <w:b/>
          <w:noProof/>
        </w:rPr>
        <w:t xml:space="preserve">80(1). </w:t>
      </w:r>
      <w:hyperlink r:id="rId19" w:history="1">
        <w:r w:rsidRPr="008429BB">
          <w:rPr>
            <w:rStyle w:val="Hyperlink"/>
            <w:b/>
            <w:noProof/>
          </w:rPr>
          <w:t>https://doi.org/10.18637/jss.v080.i01</w:t>
        </w:r>
      </w:hyperlink>
      <w:r w:rsidRPr="008429BB">
        <w:rPr>
          <w:noProof/>
        </w:rPr>
        <w:t>.</w:t>
      </w:r>
    </w:p>
    <w:bookmarkEnd w:id="1040"/>
    <w:p w14:paraId="54921128" w14:textId="77777777" w:rsidR="008429BB" w:rsidRPr="008429BB" w:rsidRDefault="008429BB" w:rsidP="008429BB">
      <w:pPr>
        <w:pStyle w:val="EndNoteBibliography"/>
        <w:rPr>
          <w:noProof/>
        </w:rPr>
      </w:pPr>
    </w:p>
    <w:p w14:paraId="101DAC16" w14:textId="77777777" w:rsidR="008429BB" w:rsidRPr="008429BB" w:rsidRDefault="008429BB" w:rsidP="008429BB">
      <w:pPr>
        <w:pStyle w:val="EndNoteBibliography"/>
        <w:rPr>
          <w:noProof/>
        </w:rPr>
      </w:pPr>
      <w:bookmarkStart w:id="1041" w:name="_ENREF_11"/>
      <w:r w:rsidRPr="008429BB">
        <w:rPr>
          <w:noProof/>
        </w:rPr>
        <w:t xml:space="preserve">Chapple DG, Miller KA, Chaplin K, Barnett L, Thompson MB, Bray RD (2014). Biology of the invasive delicate skink (Lampropholis delicata) on Lord Howe Island. </w:t>
      </w:r>
      <w:r w:rsidRPr="008429BB">
        <w:rPr>
          <w:i/>
          <w:noProof/>
        </w:rPr>
        <w:t>Australian Journal of Zoology</w:t>
      </w:r>
      <w:r w:rsidRPr="008429BB">
        <w:rPr>
          <w:noProof/>
        </w:rPr>
        <w:t xml:space="preserve"> </w:t>
      </w:r>
      <w:r w:rsidRPr="008429BB">
        <w:rPr>
          <w:b/>
          <w:noProof/>
        </w:rPr>
        <w:t>62</w:t>
      </w:r>
      <w:r w:rsidRPr="008429BB">
        <w:rPr>
          <w:noProof/>
        </w:rPr>
        <w:t>(6)</w:t>
      </w:r>
      <w:r w:rsidRPr="008429BB">
        <w:rPr>
          <w:b/>
          <w:noProof/>
        </w:rPr>
        <w:t>:</w:t>
      </w:r>
      <w:r w:rsidRPr="008429BB">
        <w:rPr>
          <w:noProof/>
        </w:rPr>
        <w:t xml:space="preserve"> 498–506.</w:t>
      </w:r>
    </w:p>
    <w:bookmarkEnd w:id="1041"/>
    <w:p w14:paraId="3233263A" w14:textId="77777777" w:rsidR="008429BB" w:rsidRPr="008429BB" w:rsidRDefault="008429BB" w:rsidP="008429BB">
      <w:pPr>
        <w:pStyle w:val="EndNoteBibliography"/>
        <w:rPr>
          <w:noProof/>
        </w:rPr>
      </w:pPr>
    </w:p>
    <w:p w14:paraId="32949C54" w14:textId="77777777" w:rsidR="008429BB" w:rsidRPr="008429BB" w:rsidRDefault="008429BB" w:rsidP="008429BB">
      <w:pPr>
        <w:pStyle w:val="EndNoteBibliography"/>
        <w:rPr>
          <w:noProof/>
        </w:rPr>
      </w:pPr>
      <w:bookmarkStart w:id="1042" w:name="_ENREF_12"/>
      <w:r w:rsidRPr="008429BB">
        <w:rPr>
          <w:noProof/>
        </w:rPr>
        <w:t>Chapple DG, Miller KA, Kraus F, Thompson MB (2013). Divergent introduction histories among invasive populations of the delicate skink (</w:t>
      </w:r>
      <w:r w:rsidRPr="008429BB">
        <w:rPr>
          <w:i/>
          <w:noProof/>
        </w:rPr>
        <w:t>Lampropholis delicata</w:t>
      </w:r>
      <w:r w:rsidRPr="008429BB">
        <w:rPr>
          <w:noProof/>
        </w:rPr>
        <w:t xml:space="preserve">): has the importance of genetic admixture in the success of biological invasions been overemphasized? </w:t>
      </w:r>
      <w:r w:rsidRPr="008429BB">
        <w:rPr>
          <w:i/>
          <w:noProof/>
        </w:rPr>
        <w:t>Diversity and Distributions</w:t>
      </w:r>
      <w:r w:rsidRPr="008429BB">
        <w:rPr>
          <w:noProof/>
        </w:rPr>
        <w:t xml:space="preserve"> </w:t>
      </w:r>
      <w:r w:rsidRPr="008429BB">
        <w:rPr>
          <w:b/>
          <w:noProof/>
        </w:rPr>
        <w:t>19:</w:t>
      </w:r>
      <w:r w:rsidRPr="008429BB">
        <w:rPr>
          <w:noProof/>
        </w:rPr>
        <w:t xml:space="preserve"> 134–146.</w:t>
      </w:r>
    </w:p>
    <w:bookmarkEnd w:id="1042"/>
    <w:p w14:paraId="0CD834F7" w14:textId="77777777" w:rsidR="008429BB" w:rsidRPr="008429BB" w:rsidRDefault="008429BB" w:rsidP="008429BB">
      <w:pPr>
        <w:pStyle w:val="EndNoteBibliography"/>
        <w:rPr>
          <w:noProof/>
        </w:rPr>
      </w:pPr>
    </w:p>
    <w:p w14:paraId="5EAC63D4" w14:textId="77777777" w:rsidR="008429BB" w:rsidRPr="008429BB" w:rsidRDefault="008429BB" w:rsidP="008429BB">
      <w:pPr>
        <w:pStyle w:val="EndNoteBibliography"/>
        <w:rPr>
          <w:noProof/>
        </w:rPr>
      </w:pPr>
      <w:bookmarkStart w:id="1043" w:name="_ENREF_13"/>
      <w:r w:rsidRPr="008429BB">
        <w:rPr>
          <w:noProof/>
        </w:rPr>
        <w:t xml:space="preserve">Charmantier A, Garant D (2005). Environmental quality and evolutionary potential: lessons from wild populations. </w:t>
      </w:r>
      <w:r w:rsidRPr="008429BB">
        <w:rPr>
          <w:i/>
          <w:noProof/>
        </w:rPr>
        <w:t>Proceedings of the Royal Society B: Biological Sciences</w:t>
      </w:r>
      <w:r w:rsidRPr="008429BB">
        <w:rPr>
          <w:noProof/>
        </w:rPr>
        <w:t xml:space="preserve"> </w:t>
      </w:r>
      <w:r w:rsidRPr="008429BB">
        <w:rPr>
          <w:b/>
          <w:noProof/>
        </w:rPr>
        <w:t>272</w:t>
      </w:r>
      <w:r w:rsidRPr="008429BB">
        <w:rPr>
          <w:noProof/>
        </w:rPr>
        <w:t>(1571)</w:t>
      </w:r>
      <w:r w:rsidRPr="008429BB">
        <w:rPr>
          <w:b/>
          <w:noProof/>
        </w:rPr>
        <w:t>:</w:t>
      </w:r>
      <w:r w:rsidRPr="008429BB">
        <w:rPr>
          <w:noProof/>
        </w:rPr>
        <w:t xml:space="preserve"> 1415--1425.</w:t>
      </w:r>
    </w:p>
    <w:bookmarkEnd w:id="1043"/>
    <w:p w14:paraId="12E2D1BD" w14:textId="77777777" w:rsidR="008429BB" w:rsidRPr="008429BB" w:rsidRDefault="008429BB" w:rsidP="008429BB">
      <w:pPr>
        <w:pStyle w:val="EndNoteBibliography"/>
        <w:rPr>
          <w:noProof/>
        </w:rPr>
      </w:pPr>
    </w:p>
    <w:p w14:paraId="50B01142" w14:textId="77777777" w:rsidR="008429BB" w:rsidRPr="008429BB" w:rsidRDefault="008429BB" w:rsidP="008429BB">
      <w:pPr>
        <w:pStyle w:val="EndNoteBibliography"/>
        <w:rPr>
          <w:noProof/>
        </w:rPr>
      </w:pPr>
      <w:bookmarkStart w:id="1044" w:name="_ENREF_14"/>
      <w:r w:rsidRPr="008429BB">
        <w:rPr>
          <w:noProof/>
        </w:rPr>
        <w:t xml:space="preserve">Charmantier A, Kruuk LEB, Blondel J, Lambrechts MM (2004). Testing for microevolution in body size in three blue tit populations. </w:t>
      </w:r>
      <w:r w:rsidRPr="008429BB">
        <w:rPr>
          <w:i/>
          <w:noProof/>
        </w:rPr>
        <w:t>Journal of Evolutionary Biology</w:t>
      </w:r>
      <w:r w:rsidRPr="008429BB">
        <w:rPr>
          <w:noProof/>
        </w:rPr>
        <w:t xml:space="preserve"> </w:t>
      </w:r>
      <w:r w:rsidRPr="008429BB">
        <w:rPr>
          <w:b/>
          <w:noProof/>
        </w:rPr>
        <w:t>17</w:t>
      </w:r>
      <w:r w:rsidRPr="008429BB">
        <w:rPr>
          <w:noProof/>
        </w:rPr>
        <w:t>(4)</w:t>
      </w:r>
      <w:r w:rsidRPr="008429BB">
        <w:rPr>
          <w:b/>
          <w:noProof/>
        </w:rPr>
        <w:t>:</w:t>
      </w:r>
      <w:r w:rsidRPr="008429BB">
        <w:rPr>
          <w:noProof/>
        </w:rPr>
        <w:t xml:space="preserve"> 732--743.</w:t>
      </w:r>
    </w:p>
    <w:bookmarkEnd w:id="1044"/>
    <w:p w14:paraId="574FF0B8" w14:textId="77777777" w:rsidR="008429BB" w:rsidRPr="008429BB" w:rsidRDefault="008429BB" w:rsidP="008429BB">
      <w:pPr>
        <w:pStyle w:val="EndNoteBibliography"/>
        <w:rPr>
          <w:noProof/>
        </w:rPr>
      </w:pPr>
    </w:p>
    <w:p w14:paraId="7257C097" w14:textId="77777777" w:rsidR="008429BB" w:rsidRPr="008429BB" w:rsidRDefault="008429BB" w:rsidP="008429BB">
      <w:pPr>
        <w:pStyle w:val="EndNoteBibliography"/>
        <w:rPr>
          <w:noProof/>
        </w:rPr>
      </w:pPr>
      <w:bookmarkStart w:id="1045" w:name="_ENREF_15"/>
      <w:r w:rsidRPr="008429BB">
        <w:rPr>
          <w:noProof/>
        </w:rPr>
        <w:lastRenderedPageBreak/>
        <w:t xml:space="preserve">Cheetham E, Doody JS, Stewart B, Harlow P (2011). Embryonic mortality as a cost of communal nesting in the delicate skink. </w:t>
      </w:r>
      <w:r w:rsidRPr="008429BB">
        <w:rPr>
          <w:i/>
          <w:noProof/>
        </w:rPr>
        <w:t>Journal of Zoology</w:t>
      </w:r>
      <w:r w:rsidRPr="008429BB">
        <w:rPr>
          <w:noProof/>
        </w:rPr>
        <w:t xml:space="preserve"> </w:t>
      </w:r>
      <w:r w:rsidRPr="008429BB">
        <w:rPr>
          <w:b/>
          <w:noProof/>
        </w:rPr>
        <w:t>283</w:t>
      </w:r>
      <w:r w:rsidRPr="008429BB">
        <w:rPr>
          <w:noProof/>
        </w:rPr>
        <w:t>(4)</w:t>
      </w:r>
      <w:r w:rsidRPr="008429BB">
        <w:rPr>
          <w:b/>
          <w:noProof/>
        </w:rPr>
        <w:t>:</w:t>
      </w:r>
      <w:r w:rsidRPr="008429BB">
        <w:rPr>
          <w:noProof/>
        </w:rPr>
        <w:t xml:space="preserve"> 234–242.</w:t>
      </w:r>
    </w:p>
    <w:bookmarkEnd w:id="1045"/>
    <w:p w14:paraId="0F923960" w14:textId="77777777" w:rsidR="008429BB" w:rsidRPr="008429BB" w:rsidRDefault="008429BB" w:rsidP="008429BB">
      <w:pPr>
        <w:pStyle w:val="EndNoteBibliography"/>
        <w:rPr>
          <w:noProof/>
        </w:rPr>
      </w:pPr>
    </w:p>
    <w:p w14:paraId="30049741" w14:textId="77777777" w:rsidR="008429BB" w:rsidRPr="008429BB" w:rsidRDefault="008429BB" w:rsidP="008429BB">
      <w:pPr>
        <w:pStyle w:val="EndNoteBibliography"/>
        <w:rPr>
          <w:noProof/>
        </w:rPr>
      </w:pPr>
      <w:bookmarkStart w:id="1046" w:name="_ENREF_16"/>
      <w:r w:rsidRPr="008429BB">
        <w:rPr>
          <w:noProof/>
        </w:rPr>
        <w:t xml:space="preserve">Cheverud JM (1984). Evolution by Kin Selection: A Quantitative Genetic Model Illustrated by Maternal Performance in Mice. </w:t>
      </w:r>
      <w:r w:rsidRPr="008429BB">
        <w:rPr>
          <w:i/>
          <w:noProof/>
        </w:rPr>
        <w:t>Evolution</w:t>
      </w:r>
      <w:r w:rsidRPr="008429BB">
        <w:rPr>
          <w:noProof/>
        </w:rPr>
        <w:t xml:space="preserve"> </w:t>
      </w:r>
      <w:r w:rsidRPr="008429BB">
        <w:rPr>
          <w:b/>
          <w:noProof/>
        </w:rPr>
        <w:t>38</w:t>
      </w:r>
      <w:r w:rsidRPr="008429BB">
        <w:rPr>
          <w:noProof/>
        </w:rPr>
        <w:t>(4)</w:t>
      </w:r>
      <w:r w:rsidRPr="008429BB">
        <w:rPr>
          <w:b/>
          <w:noProof/>
        </w:rPr>
        <w:t>:</w:t>
      </w:r>
      <w:r w:rsidRPr="008429BB">
        <w:rPr>
          <w:noProof/>
        </w:rPr>
        <w:t xml:space="preserve"> 766--777.</w:t>
      </w:r>
    </w:p>
    <w:bookmarkEnd w:id="1046"/>
    <w:p w14:paraId="0AA4F6E8" w14:textId="77777777" w:rsidR="008429BB" w:rsidRPr="008429BB" w:rsidRDefault="008429BB" w:rsidP="008429BB">
      <w:pPr>
        <w:pStyle w:val="EndNoteBibliography"/>
        <w:rPr>
          <w:noProof/>
        </w:rPr>
      </w:pPr>
    </w:p>
    <w:p w14:paraId="4C7635D1" w14:textId="77777777" w:rsidR="008429BB" w:rsidRPr="008429BB" w:rsidRDefault="008429BB" w:rsidP="008429BB">
      <w:pPr>
        <w:pStyle w:val="EndNoteBibliography"/>
        <w:rPr>
          <w:noProof/>
        </w:rPr>
      </w:pPr>
      <w:bookmarkStart w:id="1047" w:name="_ENREF_17"/>
      <w:r w:rsidRPr="008429BB">
        <w:rPr>
          <w:noProof/>
        </w:rPr>
        <w:t xml:space="preserve">Chevin LM, Lande, R.,  Mace, G.M. (2010). Adaptation, plasticity, and extinction in a changing environment: Towards a predictive theory. </w:t>
      </w:r>
      <w:r w:rsidRPr="008429BB">
        <w:rPr>
          <w:i/>
          <w:noProof/>
        </w:rPr>
        <w:t>PLoS Biology,</w:t>
      </w:r>
      <w:r w:rsidRPr="008429BB">
        <w:rPr>
          <w:noProof/>
        </w:rPr>
        <w:t xml:space="preserve"> </w:t>
      </w:r>
      <w:r w:rsidRPr="008429BB">
        <w:rPr>
          <w:b/>
          <w:noProof/>
        </w:rPr>
        <w:t>8:</w:t>
      </w:r>
      <w:r w:rsidRPr="008429BB">
        <w:rPr>
          <w:noProof/>
        </w:rPr>
        <w:t xml:space="preserve"> e1000357.</w:t>
      </w:r>
    </w:p>
    <w:bookmarkEnd w:id="1047"/>
    <w:p w14:paraId="6099D79B" w14:textId="77777777" w:rsidR="008429BB" w:rsidRPr="008429BB" w:rsidRDefault="008429BB" w:rsidP="008429BB">
      <w:pPr>
        <w:pStyle w:val="EndNoteBibliography"/>
        <w:rPr>
          <w:noProof/>
        </w:rPr>
      </w:pPr>
    </w:p>
    <w:p w14:paraId="35FB8CFA" w14:textId="77777777" w:rsidR="008429BB" w:rsidRPr="008429BB" w:rsidRDefault="008429BB" w:rsidP="008429BB">
      <w:pPr>
        <w:pStyle w:val="EndNoteBibliography"/>
        <w:rPr>
          <w:noProof/>
        </w:rPr>
      </w:pPr>
      <w:bookmarkStart w:id="1048" w:name="_ENREF_18"/>
      <w:r w:rsidRPr="008429BB">
        <w:rPr>
          <w:noProof/>
        </w:rPr>
        <w:t xml:space="preserve">Coltman DW, Pilkington J, Kruuk LEB, Wilson K, Pemberton JM (2001). Positive Genetic Correlation Between Parasite Resistance and Body Size in a Free-Living Ungulate Population. </w:t>
      </w:r>
      <w:r w:rsidRPr="008429BB">
        <w:rPr>
          <w:i/>
          <w:noProof/>
        </w:rPr>
        <w:t>Evolution</w:t>
      </w:r>
      <w:r w:rsidRPr="008429BB">
        <w:rPr>
          <w:noProof/>
        </w:rPr>
        <w:t xml:space="preserve"> </w:t>
      </w:r>
      <w:r w:rsidRPr="008429BB">
        <w:rPr>
          <w:b/>
          <w:noProof/>
        </w:rPr>
        <w:t>55</w:t>
      </w:r>
      <w:r w:rsidRPr="008429BB">
        <w:rPr>
          <w:noProof/>
        </w:rPr>
        <w:t>(10)</w:t>
      </w:r>
      <w:r w:rsidRPr="008429BB">
        <w:rPr>
          <w:b/>
          <w:noProof/>
        </w:rPr>
        <w:t>:</w:t>
      </w:r>
      <w:r w:rsidRPr="008429BB">
        <w:rPr>
          <w:noProof/>
        </w:rPr>
        <w:t xml:space="preserve"> 2116--2125.</w:t>
      </w:r>
    </w:p>
    <w:bookmarkEnd w:id="1048"/>
    <w:p w14:paraId="027A71F0" w14:textId="77777777" w:rsidR="008429BB" w:rsidRPr="008429BB" w:rsidRDefault="008429BB" w:rsidP="008429BB">
      <w:pPr>
        <w:pStyle w:val="EndNoteBibliography"/>
        <w:rPr>
          <w:noProof/>
        </w:rPr>
      </w:pPr>
    </w:p>
    <w:p w14:paraId="38AF48D9" w14:textId="77777777" w:rsidR="008429BB" w:rsidRPr="008429BB" w:rsidRDefault="008429BB" w:rsidP="008429BB">
      <w:pPr>
        <w:pStyle w:val="EndNoteBibliography"/>
        <w:rPr>
          <w:noProof/>
        </w:rPr>
      </w:pPr>
      <w:bookmarkStart w:id="1049" w:name="_ENREF_19"/>
      <w:r w:rsidRPr="008429BB">
        <w:rPr>
          <w:noProof/>
        </w:rPr>
        <w:t xml:space="preserve">Dahlgaard J, Hoffmann AA (2000). Stress Resistance and Environmental Dependency of Inbreeding Depression in Drosophila melanogaster. </w:t>
      </w:r>
      <w:r w:rsidRPr="008429BB">
        <w:rPr>
          <w:i/>
          <w:noProof/>
        </w:rPr>
        <w:t>Conservation Biology</w:t>
      </w:r>
      <w:r w:rsidRPr="008429BB">
        <w:rPr>
          <w:noProof/>
        </w:rPr>
        <w:t xml:space="preserve"> </w:t>
      </w:r>
      <w:r w:rsidRPr="008429BB">
        <w:rPr>
          <w:b/>
          <w:noProof/>
        </w:rPr>
        <w:t>14</w:t>
      </w:r>
      <w:r w:rsidRPr="008429BB">
        <w:rPr>
          <w:noProof/>
        </w:rPr>
        <w:t>(4)</w:t>
      </w:r>
      <w:r w:rsidRPr="008429BB">
        <w:rPr>
          <w:b/>
          <w:noProof/>
        </w:rPr>
        <w:t>:</w:t>
      </w:r>
      <w:r w:rsidRPr="008429BB">
        <w:rPr>
          <w:noProof/>
        </w:rPr>
        <w:t xml:space="preserve"> 1187--1192.</w:t>
      </w:r>
    </w:p>
    <w:bookmarkEnd w:id="1049"/>
    <w:p w14:paraId="55D68341" w14:textId="77777777" w:rsidR="008429BB" w:rsidRPr="008429BB" w:rsidRDefault="008429BB" w:rsidP="008429BB">
      <w:pPr>
        <w:pStyle w:val="EndNoteBibliography"/>
        <w:rPr>
          <w:noProof/>
        </w:rPr>
      </w:pPr>
    </w:p>
    <w:p w14:paraId="4EC9BF56" w14:textId="77777777" w:rsidR="008429BB" w:rsidRPr="008429BB" w:rsidRDefault="008429BB" w:rsidP="008429BB">
      <w:pPr>
        <w:pStyle w:val="EndNoteBibliography"/>
        <w:rPr>
          <w:noProof/>
        </w:rPr>
      </w:pPr>
      <w:bookmarkStart w:id="1050" w:name="_ENREF_20"/>
      <w:r w:rsidRPr="008429BB">
        <w:rPr>
          <w:noProof/>
        </w:rPr>
        <w:t xml:space="preserve">Dayananda B, Gray S, Pike D, Webb JK (2016). Communal nesting under climate change: fitness consequences of higher incubation temperatures for a nocturnal lizard. </w:t>
      </w:r>
      <w:r w:rsidRPr="008429BB">
        <w:rPr>
          <w:i/>
          <w:noProof/>
        </w:rPr>
        <w:t>Global Change Biology</w:t>
      </w:r>
      <w:r w:rsidRPr="008429BB">
        <w:rPr>
          <w:noProof/>
        </w:rPr>
        <w:t xml:space="preserve"> </w:t>
      </w:r>
      <w:r w:rsidRPr="008429BB">
        <w:rPr>
          <w:b/>
          <w:noProof/>
        </w:rPr>
        <w:t>22</w:t>
      </w:r>
      <w:r w:rsidRPr="008429BB">
        <w:rPr>
          <w:noProof/>
        </w:rPr>
        <w:t>(7)</w:t>
      </w:r>
      <w:r w:rsidRPr="008429BB">
        <w:rPr>
          <w:b/>
          <w:noProof/>
        </w:rPr>
        <w:t>:</w:t>
      </w:r>
      <w:r w:rsidRPr="008429BB">
        <w:rPr>
          <w:noProof/>
        </w:rPr>
        <w:t xml:space="preserve"> 2405--2414.</w:t>
      </w:r>
    </w:p>
    <w:bookmarkEnd w:id="1050"/>
    <w:p w14:paraId="1688244B" w14:textId="77777777" w:rsidR="008429BB" w:rsidRPr="008429BB" w:rsidRDefault="008429BB" w:rsidP="008429BB">
      <w:pPr>
        <w:pStyle w:val="EndNoteBibliography"/>
        <w:rPr>
          <w:noProof/>
        </w:rPr>
      </w:pPr>
    </w:p>
    <w:p w14:paraId="1EF05F91" w14:textId="432F306C" w:rsidR="008429BB" w:rsidRPr="008429BB" w:rsidRDefault="008429BB" w:rsidP="008429BB">
      <w:pPr>
        <w:pStyle w:val="EndNoteBibliography"/>
        <w:rPr>
          <w:noProof/>
        </w:rPr>
      </w:pPr>
      <w:bookmarkStart w:id="1051" w:name="_ENREF_21"/>
      <w:r w:rsidRPr="008429BB">
        <w:rPr>
          <w:noProof/>
        </w:rPr>
        <w:t xml:space="preserve">De Jong MJ, Alton LA, White CR, O’Bryan MK, Chapple DG, Wong BBM (2023). Long-term effects of incubation temperature on growth and thermal physiology in a small ectotherm. </w:t>
      </w:r>
      <w:r w:rsidRPr="008429BB">
        <w:rPr>
          <w:i/>
          <w:noProof/>
        </w:rPr>
        <w:t>Philosophical Transactions of the Royal Society B: Biological Sciences</w:t>
      </w:r>
      <w:r w:rsidRPr="008429BB">
        <w:rPr>
          <w:noProof/>
        </w:rPr>
        <w:t xml:space="preserve"> </w:t>
      </w:r>
      <w:r w:rsidRPr="008429BB">
        <w:rPr>
          <w:b/>
          <w:noProof/>
        </w:rPr>
        <w:t>378:</w:t>
      </w:r>
      <w:r w:rsidRPr="008429BB">
        <w:rPr>
          <w:noProof/>
        </w:rPr>
        <w:t xml:space="preserve"> 20220137, </w:t>
      </w:r>
      <w:hyperlink r:id="rId20" w:history="1">
        <w:r w:rsidRPr="008429BB">
          <w:rPr>
            <w:rStyle w:val="Hyperlink"/>
            <w:noProof/>
          </w:rPr>
          <w:t>https://doi.org/20220110.20221098/rstb.20222022.20220137</w:t>
        </w:r>
      </w:hyperlink>
      <w:r w:rsidRPr="008429BB">
        <w:rPr>
          <w:noProof/>
        </w:rPr>
        <w:t>.</w:t>
      </w:r>
    </w:p>
    <w:bookmarkEnd w:id="1051"/>
    <w:p w14:paraId="363BE607" w14:textId="77777777" w:rsidR="008429BB" w:rsidRPr="008429BB" w:rsidRDefault="008429BB" w:rsidP="008429BB">
      <w:pPr>
        <w:pStyle w:val="EndNoteBibliography"/>
        <w:rPr>
          <w:noProof/>
        </w:rPr>
      </w:pPr>
    </w:p>
    <w:p w14:paraId="674423B8" w14:textId="77777777" w:rsidR="008429BB" w:rsidRPr="008429BB" w:rsidRDefault="008429BB" w:rsidP="008429BB">
      <w:pPr>
        <w:pStyle w:val="EndNoteBibliography"/>
        <w:rPr>
          <w:noProof/>
        </w:rPr>
      </w:pPr>
      <w:bookmarkStart w:id="1052" w:name="_ENREF_22"/>
      <w:r w:rsidRPr="008429BB">
        <w:rPr>
          <w:noProof/>
        </w:rPr>
        <w:t xml:space="preserve">Dmitriew C, Blows MW, Rowe L (2010). Ontogenetic Change in Genetic Variance in Size Depends on Growth Environment. </w:t>
      </w:r>
      <w:r w:rsidRPr="008429BB">
        <w:rPr>
          <w:i/>
          <w:noProof/>
        </w:rPr>
        <w:t>The American Naturalist</w:t>
      </w:r>
      <w:r w:rsidRPr="008429BB">
        <w:rPr>
          <w:noProof/>
        </w:rPr>
        <w:t xml:space="preserve"> </w:t>
      </w:r>
      <w:r w:rsidRPr="008429BB">
        <w:rPr>
          <w:b/>
          <w:noProof/>
        </w:rPr>
        <w:t>175</w:t>
      </w:r>
      <w:r w:rsidRPr="008429BB">
        <w:rPr>
          <w:noProof/>
        </w:rPr>
        <w:t>(6)</w:t>
      </w:r>
      <w:r w:rsidRPr="008429BB">
        <w:rPr>
          <w:b/>
          <w:noProof/>
        </w:rPr>
        <w:t>:</w:t>
      </w:r>
      <w:r w:rsidRPr="008429BB">
        <w:rPr>
          <w:noProof/>
        </w:rPr>
        <w:t xml:space="preserve"> 640--649.</w:t>
      </w:r>
    </w:p>
    <w:bookmarkEnd w:id="1052"/>
    <w:p w14:paraId="7C39D3F2" w14:textId="77777777" w:rsidR="008429BB" w:rsidRPr="008429BB" w:rsidRDefault="008429BB" w:rsidP="008429BB">
      <w:pPr>
        <w:pStyle w:val="EndNoteBibliography"/>
        <w:rPr>
          <w:noProof/>
        </w:rPr>
      </w:pPr>
    </w:p>
    <w:p w14:paraId="1827E78B" w14:textId="77777777" w:rsidR="008429BB" w:rsidRPr="008429BB" w:rsidRDefault="008429BB" w:rsidP="008429BB">
      <w:pPr>
        <w:pStyle w:val="EndNoteBibliography"/>
        <w:rPr>
          <w:noProof/>
        </w:rPr>
      </w:pPr>
      <w:bookmarkStart w:id="1053" w:name="_ENREF_23"/>
      <w:r w:rsidRPr="008429BB">
        <w:rPr>
          <w:noProof/>
        </w:rPr>
        <w:t xml:space="preserve">Downes SJ, Shine R (1999). Do incubation-induced changes in a lizard's phenotype influence its vulnerability to predators? </w:t>
      </w:r>
      <w:r w:rsidRPr="008429BB">
        <w:rPr>
          <w:i/>
          <w:noProof/>
        </w:rPr>
        <w:t>Oecologia</w:t>
      </w:r>
      <w:r w:rsidRPr="008429BB">
        <w:rPr>
          <w:noProof/>
        </w:rPr>
        <w:t xml:space="preserve"> </w:t>
      </w:r>
      <w:r w:rsidRPr="008429BB">
        <w:rPr>
          <w:b/>
          <w:noProof/>
        </w:rPr>
        <w:t>120</w:t>
      </w:r>
      <w:r w:rsidRPr="008429BB">
        <w:rPr>
          <w:noProof/>
        </w:rPr>
        <w:t>(1)</w:t>
      </w:r>
      <w:r w:rsidRPr="008429BB">
        <w:rPr>
          <w:b/>
          <w:noProof/>
        </w:rPr>
        <w:t>:</w:t>
      </w:r>
      <w:r w:rsidRPr="008429BB">
        <w:rPr>
          <w:noProof/>
        </w:rPr>
        <w:t xml:space="preserve"> 9–18.</w:t>
      </w:r>
    </w:p>
    <w:bookmarkEnd w:id="1053"/>
    <w:p w14:paraId="37B3BBD6" w14:textId="77777777" w:rsidR="008429BB" w:rsidRPr="008429BB" w:rsidRDefault="008429BB" w:rsidP="008429BB">
      <w:pPr>
        <w:pStyle w:val="EndNoteBibliography"/>
        <w:rPr>
          <w:noProof/>
        </w:rPr>
      </w:pPr>
    </w:p>
    <w:p w14:paraId="07C85B7B" w14:textId="77777777" w:rsidR="008429BB" w:rsidRPr="008429BB" w:rsidRDefault="008429BB" w:rsidP="008429BB">
      <w:pPr>
        <w:pStyle w:val="EndNoteBibliography"/>
        <w:rPr>
          <w:noProof/>
        </w:rPr>
      </w:pPr>
      <w:bookmarkStart w:id="1054" w:name="_ENREF_24"/>
      <w:r w:rsidRPr="008429BB">
        <w:rPr>
          <w:noProof/>
        </w:rPr>
        <w:t xml:space="preserve">Elphick MJ, Shine R (1998). Longterm effects of incubation temperatures on the morphology and locomotor performance of hatchling lizards (Bassiana duperreyi, Scincidae). </w:t>
      </w:r>
      <w:r w:rsidRPr="008429BB">
        <w:rPr>
          <w:i/>
          <w:noProof/>
        </w:rPr>
        <w:t>Biological Journal of the Linnean Society</w:t>
      </w:r>
      <w:r w:rsidRPr="008429BB">
        <w:rPr>
          <w:noProof/>
        </w:rPr>
        <w:t xml:space="preserve"> </w:t>
      </w:r>
      <w:r w:rsidRPr="008429BB">
        <w:rPr>
          <w:b/>
          <w:noProof/>
        </w:rPr>
        <w:t>63</w:t>
      </w:r>
      <w:r w:rsidRPr="008429BB">
        <w:rPr>
          <w:noProof/>
        </w:rPr>
        <w:t>(3)</w:t>
      </w:r>
      <w:r w:rsidRPr="008429BB">
        <w:rPr>
          <w:b/>
          <w:noProof/>
        </w:rPr>
        <w:t>:</w:t>
      </w:r>
      <w:r w:rsidRPr="008429BB">
        <w:rPr>
          <w:noProof/>
        </w:rPr>
        <w:t xml:space="preserve"> 429--447.</w:t>
      </w:r>
    </w:p>
    <w:bookmarkEnd w:id="1054"/>
    <w:p w14:paraId="00B62607" w14:textId="77777777" w:rsidR="008429BB" w:rsidRPr="008429BB" w:rsidRDefault="008429BB" w:rsidP="008429BB">
      <w:pPr>
        <w:pStyle w:val="EndNoteBibliography"/>
        <w:rPr>
          <w:noProof/>
        </w:rPr>
      </w:pPr>
    </w:p>
    <w:p w14:paraId="5CC9458C" w14:textId="77777777" w:rsidR="008429BB" w:rsidRPr="008429BB" w:rsidRDefault="008429BB" w:rsidP="008429BB">
      <w:pPr>
        <w:pStyle w:val="EndNoteBibliography"/>
        <w:rPr>
          <w:noProof/>
        </w:rPr>
      </w:pPr>
      <w:bookmarkStart w:id="1055" w:name="_ENREF_25"/>
      <w:r w:rsidRPr="008429BB">
        <w:rPr>
          <w:noProof/>
        </w:rPr>
        <w:t xml:space="preserve">Elphick MJ, Shine R (1999). Sex differences in optimal incubation temperatures in a scincid lizard species. </w:t>
      </w:r>
      <w:r w:rsidRPr="008429BB">
        <w:rPr>
          <w:i/>
          <w:noProof/>
        </w:rPr>
        <w:t>Oecologia</w:t>
      </w:r>
      <w:r w:rsidRPr="008429BB">
        <w:rPr>
          <w:noProof/>
        </w:rPr>
        <w:t xml:space="preserve"> </w:t>
      </w:r>
      <w:r w:rsidRPr="008429BB">
        <w:rPr>
          <w:b/>
          <w:noProof/>
        </w:rPr>
        <w:t>118</w:t>
      </w:r>
      <w:r w:rsidRPr="008429BB">
        <w:rPr>
          <w:noProof/>
        </w:rPr>
        <w:t>(4)</w:t>
      </w:r>
      <w:r w:rsidRPr="008429BB">
        <w:rPr>
          <w:b/>
          <w:noProof/>
        </w:rPr>
        <w:t>:</w:t>
      </w:r>
      <w:r w:rsidRPr="008429BB">
        <w:rPr>
          <w:noProof/>
        </w:rPr>
        <w:t xml:space="preserve"> 431--437.</w:t>
      </w:r>
    </w:p>
    <w:bookmarkEnd w:id="1055"/>
    <w:p w14:paraId="6CC468F3" w14:textId="77777777" w:rsidR="008429BB" w:rsidRPr="008429BB" w:rsidRDefault="008429BB" w:rsidP="008429BB">
      <w:pPr>
        <w:pStyle w:val="EndNoteBibliography"/>
        <w:rPr>
          <w:noProof/>
        </w:rPr>
      </w:pPr>
    </w:p>
    <w:p w14:paraId="2BCDD061" w14:textId="77777777" w:rsidR="008429BB" w:rsidRPr="008429BB" w:rsidRDefault="008429BB" w:rsidP="008429BB">
      <w:pPr>
        <w:pStyle w:val="EndNoteBibliography"/>
        <w:rPr>
          <w:noProof/>
        </w:rPr>
      </w:pPr>
      <w:bookmarkStart w:id="1056" w:name="_ENREF_26"/>
      <w:r w:rsidRPr="008429BB">
        <w:rPr>
          <w:noProof/>
        </w:rPr>
        <w:t xml:space="preserve">Eyck HJF, Buchanan KL, Crino OL, Jessop TS (2019). Effects of developmental stress on animal phenotype and performance: a quantitative review. </w:t>
      </w:r>
      <w:r w:rsidRPr="008429BB">
        <w:rPr>
          <w:i/>
          <w:noProof/>
        </w:rPr>
        <w:t>Biological Reviews</w:t>
      </w:r>
      <w:r w:rsidRPr="008429BB">
        <w:rPr>
          <w:noProof/>
        </w:rPr>
        <w:t xml:space="preserve"> </w:t>
      </w:r>
      <w:r w:rsidRPr="008429BB">
        <w:rPr>
          <w:b/>
          <w:noProof/>
        </w:rPr>
        <w:t>94</w:t>
      </w:r>
      <w:r w:rsidRPr="008429BB">
        <w:rPr>
          <w:noProof/>
        </w:rPr>
        <w:t>(3)</w:t>
      </w:r>
      <w:r w:rsidRPr="008429BB">
        <w:rPr>
          <w:b/>
          <w:noProof/>
        </w:rPr>
        <w:t>:</w:t>
      </w:r>
      <w:r w:rsidRPr="008429BB">
        <w:rPr>
          <w:noProof/>
        </w:rPr>
        <w:t xml:space="preserve"> 1143--1160.</w:t>
      </w:r>
    </w:p>
    <w:bookmarkEnd w:id="1056"/>
    <w:p w14:paraId="0A16EC60" w14:textId="77777777" w:rsidR="008429BB" w:rsidRPr="008429BB" w:rsidRDefault="008429BB" w:rsidP="008429BB">
      <w:pPr>
        <w:pStyle w:val="EndNoteBibliography"/>
        <w:rPr>
          <w:noProof/>
        </w:rPr>
      </w:pPr>
    </w:p>
    <w:p w14:paraId="65371AF4" w14:textId="77777777" w:rsidR="008429BB" w:rsidRPr="008429BB" w:rsidRDefault="008429BB" w:rsidP="008429BB">
      <w:pPr>
        <w:pStyle w:val="EndNoteBibliography"/>
        <w:rPr>
          <w:noProof/>
        </w:rPr>
      </w:pPr>
      <w:bookmarkStart w:id="1057" w:name="_ENREF_27"/>
      <w:r w:rsidRPr="008429BB">
        <w:rPr>
          <w:noProof/>
        </w:rPr>
        <w:t xml:space="preserve">Falconer DS (1952). The Problem of Environment and Selection. </w:t>
      </w:r>
      <w:r w:rsidRPr="008429BB">
        <w:rPr>
          <w:i/>
          <w:noProof/>
        </w:rPr>
        <w:t>The American Naturalist</w:t>
      </w:r>
      <w:r w:rsidRPr="008429BB">
        <w:rPr>
          <w:noProof/>
        </w:rPr>
        <w:t xml:space="preserve"> </w:t>
      </w:r>
      <w:r w:rsidRPr="008429BB">
        <w:rPr>
          <w:b/>
          <w:noProof/>
        </w:rPr>
        <w:t>86</w:t>
      </w:r>
      <w:r w:rsidRPr="008429BB">
        <w:rPr>
          <w:noProof/>
        </w:rPr>
        <w:t>(830)</w:t>
      </w:r>
      <w:r w:rsidRPr="008429BB">
        <w:rPr>
          <w:b/>
          <w:noProof/>
        </w:rPr>
        <w:t>:</w:t>
      </w:r>
      <w:r w:rsidRPr="008429BB">
        <w:rPr>
          <w:noProof/>
        </w:rPr>
        <w:t xml:space="preserve"> 293–298.</w:t>
      </w:r>
    </w:p>
    <w:bookmarkEnd w:id="1057"/>
    <w:p w14:paraId="5F0D634D" w14:textId="77777777" w:rsidR="008429BB" w:rsidRPr="008429BB" w:rsidRDefault="008429BB" w:rsidP="008429BB">
      <w:pPr>
        <w:pStyle w:val="EndNoteBibliography"/>
        <w:rPr>
          <w:noProof/>
        </w:rPr>
      </w:pPr>
    </w:p>
    <w:p w14:paraId="7179AFF1" w14:textId="77777777" w:rsidR="008429BB" w:rsidRPr="008429BB" w:rsidRDefault="008429BB" w:rsidP="008429BB">
      <w:pPr>
        <w:pStyle w:val="EndNoteBibliography"/>
        <w:rPr>
          <w:noProof/>
        </w:rPr>
      </w:pPr>
      <w:bookmarkStart w:id="1058" w:name="_ENREF_28"/>
      <w:r w:rsidRPr="008429BB">
        <w:rPr>
          <w:noProof/>
        </w:rPr>
        <w:t xml:space="preserve">Falconer DS, Mackay TFC (1996). </w:t>
      </w:r>
      <w:r w:rsidRPr="008429BB">
        <w:rPr>
          <w:i/>
          <w:noProof/>
        </w:rPr>
        <w:t>Introduction to Quantitative Genetics</w:t>
      </w:r>
      <w:r w:rsidRPr="008429BB">
        <w:rPr>
          <w:noProof/>
        </w:rPr>
        <w:t>, 4 edn. Pearson Education.</w:t>
      </w:r>
    </w:p>
    <w:bookmarkEnd w:id="1058"/>
    <w:p w14:paraId="464BEB04" w14:textId="77777777" w:rsidR="008429BB" w:rsidRPr="008429BB" w:rsidRDefault="008429BB" w:rsidP="008429BB">
      <w:pPr>
        <w:pStyle w:val="EndNoteBibliography"/>
        <w:rPr>
          <w:noProof/>
        </w:rPr>
      </w:pPr>
    </w:p>
    <w:p w14:paraId="38501596" w14:textId="59D654A3" w:rsidR="008429BB" w:rsidRPr="008429BB" w:rsidRDefault="008429BB" w:rsidP="008429BB">
      <w:pPr>
        <w:pStyle w:val="EndNoteBibliography"/>
        <w:rPr>
          <w:noProof/>
        </w:rPr>
      </w:pPr>
      <w:bookmarkStart w:id="1059" w:name="_ENREF_29"/>
      <w:r w:rsidRPr="008429BB">
        <w:rPr>
          <w:noProof/>
        </w:rPr>
        <w:t>Fischer K, Kreyling J, Beaulieu M, Beil I, Bog M, Bonte D</w:t>
      </w:r>
      <w:r w:rsidRPr="008429BB">
        <w:rPr>
          <w:i/>
          <w:noProof/>
        </w:rPr>
        <w:t xml:space="preserve"> et al</w:t>
      </w:r>
      <w:r w:rsidRPr="008429BB">
        <w:rPr>
          <w:noProof/>
        </w:rPr>
        <w:t xml:space="preserve"> (2020a). Species-specific effects of thermal stress on the expression of genetic variation across a diverse group of plant </w:t>
      </w:r>
      <w:r w:rsidRPr="008429BB">
        <w:rPr>
          <w:noProof/>
        </w:rPr>
        <w:lastRenderedPageBreak/>
        <w:t xml:space="preserve">and animal taxa under experimental conditions. </w:t>
      </w:r>
      <w:r w:rsidRPr="008429BB">
        <w:rPr>
          <w:i/>
          <w:noProof/>
        </w:rPr>
        <w:t>Heredity</w:t>
      </w:r>
      <w:r w:rsidRPr="008429BB">
        <w:rPr>
          <w:b/>
          <w:noProof/>
        </w:rPr>
        <w:t>:</w:t>
      </w:r>
      <w:r w:rsidRPr="008429BB">
        <w:rPr>
          <w:noProof/>
        </w:rPr>
        <w:t xml:space="preserve"> 1–15. </w:t>
      </w:r>
      <w:hyperlink r:id="rId21" w:history="1">
        <w:r w:rsidRPr="008429BB">
          <w:rPr>
            <w:rStyle w:val="Hyperlink"/>
            <w:noProof/>
          </w:rPr>
          <w:t>https://doi.org/10.1038/s41437-41020-40338-41434</w:t>
        </w:r>
      </w:hyperlink>
      <w:r w:rsidRPr="008429BB">
        <w:rPr>
          <w:noProof/>
        </w:rPr>
        <w:t>.</w:t>
      </w:r>
    </w:p>
    <w:bookmarkEnd w:id="1059"/>
    <w:p w14:paraId="353BEF09" w14:textId="77777777" w:rsidR="008429BB" w:rsidRPr="008429BB" w:rsidRDefault="008429BB" w:rsidP="008429BB">
      <w:pPr>
        <w:pStyle w:val="EndNoteBibliography"/>
        <w:rPr>
          <w:noProof/>
        </w:rPr>
      </w:pPr>
    </w:p>
    <w:p w14:paraId="2956B813" w14:textId="77777777" w:rsidR="008429BB" w:rsidRPr="008429BB" w:rsidRDefault="008429BB" w:rsidP="008429BB">
      <w:pPr>
        <w:pStyle w:val="EndNoteBibliography"/>
        <w:rPr>
          <w:noProof/>
        </w:rPr>
      </w:pPr>
      <w:bookmarkStart w:id="1060" w:name="_ENREF_30"/>
      <w:r w:rsidRPr="008429BB">
        <w:rPr>
          <w:noProof/>
        </w:rPr>
        <w:t>Fischer K, Kreyling J, Beaulieu M, Beil I, Bog M, Bonte D</w:t>
      </w:r>
      <w:r w:rsidRPr="008429BB">
        <w:rPr>
          <w:i/>
          <w:noProof/>
        </w:rPr>
        <w:t xml:space="preserve"> et al</w:t>
      </w:r>
      <w:r w:rsidRPr="008429BB">
        <w:rPr>
          <w:noProof/>
        </w:rPr>
        <w:t xml:space="preserve"> (2020b). Species-specific effects of thermal stress on the expression of genetic variation across a diverse group of plant and animal taxa under experimental conditions. </w:t>
      </w:r>
      <w:r w:rsidRPr="008429BB">
        <w:rPr>
          <w:i/>
          <w:noProof/>
        </w:rPr>
        <w:t>Heredity</w:t>
      </w:r>
      <w:r w:rsidRPr="008429BB">
        <w:rPr>
          <w:b/>
          <w:noProof/>
        </w:rPr>
        <w:t>:</w:t>
      </w:r>
      <w:r w:rsidRPr="008429BB">
        <w:rPr>
          <w:noProof/>
        </w:rPr>
        <w:t xml:space="preserve"> 1--15.</w:t>
      </w:r>
    </w:p>
    <w:bookmarkEnd w:id="1060"/>
    <w:p w14:paraId="07850935" w14:textId="77777777" w:rsidR="008429BB" w:rsidRPr="008429BB" w:rsidRDefault="008429BB" w:rsidP="008429BB">
      <w:pPr>
        <w:pStyle w:val="EndNoteBibliography"/>
        <w:rPr>
          <w:noProof/>
        </w:rPr>
      </w:pPr>
    </w:p>
    <w:p w14:paraId="357526AB" w14:textId="77777777" w:rsidR="008429BB" w:rsidRPr="008429BB" w:rsidRDefault="008429BB" w:rsidP="008429BB">
      <w:pPr>
        <w:pStyle w:val="EndNoteBibliography"/>
        <w:rPr>
          <w:noProof/>
        </w:rPr>
      </w:pPr>
      <w:bookmarkStart w:id="1061" w:name="_ENREF_31"/>
      <w:r w:rsidRPr="008429BB">
        <w:rPr>
          <w:noProof/>
        </w:rPr>
        <w:t xml:space="preserve">Flatt T, Shine R, Borges-landaez PA, Downes SJ (2001). Phenotypic variation in an oviparous montane lizard (Bassiana duperreyi): the effects of thermal and hydric incubation environments. </w:t>
      </w:r>
      <w:r w:rsidRPr="008429BB">
        <w:rPr>
          <w:i/>
          <w:noProof/>
        </w:rPr>
        <w:t>Biological Journal of the Linnean Society</w:t>
      </w:r>
      <w:r w:rsidRPr="008429BB">
        <w:rPr>
          <w:noProof/>
        </w:rPr>
        <w:t xml:space="preserve"> </w:t>
      </w:r>
      <w:r w:rsidRPr="008429BB">
        <w:rPr>
          <w:b/>
          <w:noProof/>
        </w:rPr>
        <w:t>74</w:t>
      </w:r>
      <w:r w:rsidRPr="008429BB">
        <w:rPr>
          <w:noProof/>
        </w:rPr>
        <w:t>(3)</w:t>
      </w:r>
      <w:r w:rsidRPr="008429BB">
        <w:rPr>
          <w:b/>
          <w:noProof/>
        </w:rPr>
        <w:t>:</w:t>
      </w:r>
      <w:r w:rsidRPr="008429BB">
        <w:rPr>
          <w:noProof/>
        </w:rPr>
        <w:t xml:space="preserve"> 339--350.</w:t>
      </w:r>
    </w:p>
    <w:bookmarkEnd w:id="1061"/>
    <w:p w14:paraId="7F021056" w14:textId="77777777" w:rsidR="008429BB" w:rsidRPr="008429BB" w:rsidRDefault="008429BB" w:rsidP="008429BB">
      <w:pPr>
        <w:pStyle w:val="EndNoteBibliography"/>
        <w:rPr>
          <w:noProof/>
        </w:rPr>
      </w:pPr>
    </w:p>
    <w:p w14:paraId="5A0B2135" w14:textId="77777777" w:rsidR="008429BB" w:rsidRPr="008429BB" w:rsidRDefault="008429BB" w:rsidP="008429BB">
      <w:pPr>
        <w:pStyle w:val="EndNoteBibliography"/>
        <w:rPr>
          <w:noProof/>
        </w:rPr>
      </w:pPr>
      <w:bookmarkStart w:id="1062" w:name="_ENREF_32"/>
      <w:r w:rsidRPr="008429BB">
        <w:rPr>
          <w:noProof/>
        </w:rPr>
        <w:t xml:space="preserve">Forster J, Hirst AG (2012). The temperature-size rule emerges from ontogenetic differences between growth and development rates. </w:t>
      </w:r>
      <w:r w:rsidRPr="008429BB">
        <w:rPr>
          <w:i/>
          <w:noProof/>
        </w:rPr>
        <w:t>Functional Ecology</w:t>
      </w:r>
      <w:r w:rsidRPr="008429BB">
        <w:rPr>
          <w:noProof/>
        </w:rPr>
        <w:t xml:space="preserve"> </w:t>
      </w:r>
      <w:r w:rsidRPr="008429BB">
        <w:rPr>
          <w:b/>
          <w:noProof/>
        </w:rPr>
        <w:t>26</w:t>
      </w:r>
      <w:r w:rsidRPr="008429BB">
        <w:rPr>
          <w:noProof/>
        </w:rPr>
        <w:t>(2)</w:t>
      </w:r>
      <w:r w:rsidRPr="008429BB">
        <w:rPr>
          <w:b/>
          <w:noProof/>
        </w:rPr>
        <w:t>:</w:t>
      </w:r>
      <w:r w:rsidRPr="008429BB">
        <w:rPr>
          <w:noProof/>
        </w:rPr>
        <w:t xml:space="preserve"> 483--492.</w:t>
      </w:r>
    </w:p>
    <w:bookmarkEnd w:id="1062"/>
    <w:p w14:paraId="12E53ADB" w14:textId="77777777" w:rsidR="008429BB" w:rsidRPr="008429BB" w:rsidRDefault="008429BB" w:rsidP="008429BB">
      <w:pPr>
        <w:pStyle w:val="EndNoteBibliography"/>
        <w:rPr>
          <w:noProof/>
        </w:rPr>
      </w:pPr>
    </w:p>
    <w:p w14:paraId="16A5E8FA" w14:textId="77777777" w:rsidR="008429BB" w:rsidRPr="008429BB" w:rsidRDefault="008429BB" w:rsidP="008429BB">
      <w:pPr>
        <w:pStyle w:val="EndNoteBibliography"/>
        <w:rPr>
          <w:noProof/>
        </w:rPr>
      </w:pPr>
      <w:bookmarkStart w:id="1063" w:name="_ENREF_33"/>
      <w:r w:rsidRPr="008429BB">
        <w:rPr>
          <w:noProof/>
        </w:rPr>
        <w:t xml:space="preserve">Gavrilets S, Scheiner SM (1993). The genetics of phenotypic plasticity. vi. theoretical predictions for directional selection. . </w:t>
      </w:r>
      <w:r w:rsidRPr="008429BB">
        <w:rPr>
          <w:i/>
          <w:noProof/>
        </w:rPr>
        <w:t>Journal of Evolutionary Biology</w:t>
      </w:r>
      <w:r w:rsidRPr="008429BB">
        <w:rPr>
          <w:noProof/>
        </w:rPr>
        <w:t xml:space="preserve"> </w:t>
      </w:r>
      <w:r w:rsidRPr="008429BB">
        <w:rPr>
          <w:b/>
          <w:noProof/>
        </w:rPr>
        <w:t>6:</w:t>
      </w:r>
      <w:r w:rsidRPr="008429BB">
        <w:rPr>
          <w:noProof/>
        </w:rPr>
        <w:t xml:space="preserve"> 49–68.</w:t>
      </w:r>
    </w:p>
    <w:bookmarkEnd w:id="1063"/>
    <w:p w14:paraId="4AAB6432" w14:textId="77777777" w:rsidR="008429BB" w:rsidRPr="008429BB" w:rsidRDefault="008429BB" w:rsidP="008429BB">
      <w:pPr>
        <w:pStyle w:val="EndNoteBibliography"/>
        <w:rPr>
          <w:noProof/>
        </w:rPr>
      </w:pPr>
    </w:p>
    <w:p w14:paraId="14E53ABA" w14:textId="77777777" w:rsidR="008429BB" w:rsidRPr="008429BB" w:rsidRDefault="008429BB" w:rsidP="008429BB">
      <w:pPr>
        <w:pStyle w:val="EndNoteBibliography"/>
        <w:rPr>
          <w:noProof/>
        </w:rPr>
      </w:pPr>
      <w:bookmarkStart w:id="1064" w:name="_ENREF_34"/>
      <w:r w:rsidRPr="008429BB">
        <w:rPr>
          <w:noProof/>
        </w:rPr>
        <w:t xml:space="preserve">Gelman A, Lee D, Guo J (2015). Stan: A Probabilistic Programming Language for Bayesian Inference and Optimization. </w:t>
      </w:r>
      <w:r w:rsidRPr="008429BB">
        <w:rPr>
          <w:i/>
          <w:noProof/>
        </w:rPr>
        <w:t>Journal of Educational and Behavioral Statistics</w:t>
      </w:r>
      <w:r w:rsidRPr="008429BB">
        <w:rPr>
          <w:noProof/>
        </w:rPr>
        <w:t xml:space="preserve"> </w:t>
      </w:r>
      <w:r w:rsidRPr="008429BB">
        <w:rPr>
          <w:b/>
          <w:noProof/>
        </w:rPr>
        <w:t>40</w:t>
      </w:r>
      <w:r w:rsidRPr="008429BB">
        <w:rPr>
          <w:noProof/>
        </w:rPr>
        <w:t>(5)</w:t>
      </w:r>
      <w:r w:rsidRPr="008429BB">
        <w:rPr>
          <w:b/>
          <w:noProof/>
        </w:rPr>
        <w:t>:</w:t>
      </w:r>
      <w:r w:rsidRPr="008429BB">
        <w:rPr>
          <w:noProof/>
        </w:rPr>
        <w:t xml:space="preserve"> 530--543.</w:t>
      </w:r>
    </w:p>
    <w:bookmarkEnd w:id="1064"/>
    <w:p w14:paraId="68B26BCC" w14:textId="77777777" w:rsidR="008429BB" w:rsidRPr="008429BB" w:rsidRDefault="008429BB" w:rsidP="008429BB">
      <w:pPr>
        <w:pStyle w:val="EndNoteBibliography"/>
        <w:rPr>
          <w:noProof/>
        </w:rPr>
      </w:pPr>
    </w:p>
    <w:p w14:paraId="67A1E9B8" w14:textId="77777777" w:rsidR="008429BB" w:rsidRPr="008429BB" w:rsidRDefault="008429BB" w:rsidP="008429BB">
      <w:pPr>
        <w:pStyle w:val="EndNoteBibliography"/>
        <w:rPr>
          <w:noProof/>
        </w:rPr>
      </w:pPr>
      <w:bookmarkStart w:id="1065" w:name="_ENREF_35"/>
      <w:r w:rsidRPr="008429BB">
        <w:rPr>
          <w:noProof/>
        </w:rPr>
        <w:t xml:space="preserve">Ghalambor CK, McKay JK, Carroll SP, Reznick DN (2007). Adaptive versus non-adaptive phenotypic plasticity and the potential for contemporary adaptation in new environments. </w:t>
      </w:r>
      <w:r w:rsidRPr="008429BB">
        <w:rPr>
          <w:i/>
          <w:noProof/>
        </w:rPr>
        <w:t>Functional Ecology</w:t>
      </w:r>
      <w:r w:rsidRPr="008429BB">
        <w:rPr>
          <w:noProof/>
        </w:rPr>
        <w:t xml:space="preserve"> </w:t>
      </w:r>
      <w:r w:rsidRPr="008429BB">
        <w:rPr>
          <w:b/>
          <w:noProof/>
        </w:rPr>
        <w:t>21</w:t>
      </w:r>
      <w:r w:rsidRPr="008429BB">
        <w:rPr>
          <w:noProof/>
        </w:rPr>
        <w:t>(3)</w:t>
      </w:r>
      <w:r w:rsidRPr="008429BB">
        <w:rPr>
          <w:b/>
          <w:noProof/>
        </w:rPr>
        <w:t>:</w:t>
      </w:r>
      <w:r w:rsidRPr="008429BB">
        <w:rPr>
          <w:noProof/>
        </w:rPr>
        <w:t xml:space="preserve"> 394–407.</w:t>
      </w:r>
    </w:p>
    <w:bookmarkEnd w:id="1065"/>
    <w:p w14:paraId="3839AA48" w14:textId="77777777" w:rsidR="008429BB" w:rsidRPr="008429BB" w:rsidRDefault="008429BB" w:rsidP="008429BB">
      <w:pPr>
        <w:pStyle w:val="EndNoteBibliography"/>
        <w:rPr>
          <w:noProof/>
        </w:rPr>
      </w:pPr>
    </w:p>
    <w:p w14:paraId="674B036B" w14:textId="77777777" w:rsidR="008429BB" w:rsidRPr="008429BB" w:rsidRDefault="008429BB" w:rsidP="008429BB">
      <w:pPr>
        <w:pStyle w:val="EndNoteBibliography"/>
        <w:rPr>
          <w:noProof/>
        </w:rPr>
      </w:pPr>
      <w:bookmarkStart w:id="1066" w:name="_ENREF_36"/>
      <w:r w:rsidRPr="008429BB">
        <w:rPr>
          <w:noProof/>
        </w:rPr>
        <w:t xml:space="preserve">Gifford ME, Robinson CD, Clay TA (2017). The influence of invasive fire ants on survival, space use, and patterns of natural selection in juvenile lizards. </w:t>
      </w:r>
      <w:r w:rsidRPr="008429BB">
        <w:rPr>
          <w:i/>
          <w:noProof/>
        </w:rPr>
        <w:t>Biological Invasions</w:t>
      </w:r>
      <w:r w:rsidRPr="008429BB">
        <w:rPr>
          <w:noProof/>
        </w:rPr>
        <w:t xml:space="preserve"> </w:t>
      </w:r>
      <w:r w:rsidRPr="008429BB">
        <w:rPr>
          <w:b/>
          <w:noProof/>
        </w:rPr>
        <w:t>19</w:t>
      </w:r>
      <w:r w:rsidRPr="008429BB">
        <w:rPr>
          <w:noProof/>
        </w:rPr>
        <w:t>(5)</w:t>
      </w:r>
      <w:r w:rsidRPr="008429BB">
        <w:rPr>
          <w:b/>
          <w:noProof/>
        </w:rPr>
        <w:t>:</w:t>
      </w:r>
      <w:r w:rsidRPr="008429BB">
        <w:rPr>
          <w:noProof/>
        </w:rPr>
        <w:t xml:space="preserve"> 1461--1469.</w:t>
      </w:r>
    </w:p>
    <w:bookmarkEnd w:id="1066"/>
    <w:p w14:paraId="79F1E2E2" w14:textId="77777777" w:rsidR="008429BB" w:rsidRPr="008429BB" w:rsidRDefault="008429BB" w:rsidP="008429BB">
      <w:pPr>
        <w:pStyle w:val="EndNoteBibliography"/>
        <w:rPr>
          <w:noProof/>
        </w:rPr>
      </w:pPr>
    </w:p>
    <w:p w14:paraId="61E5CDED" w14:textId="77777777" w:rsidR="008429BB" w:rsidRPr="008429BB" w:rsidRDefault="008429BB" w:rsidP="008429BB">
      <w:pPr>
        <w:pStyle w:val="EndNoteBibliography"/>
        <w:rPr>
          <w:noProof/>
        </w:rPr>
      </w:pPr>
      <w:bookmarkStart w:id="1067" w:name="_ENREF_37"/>
      <w:r w:rsidRPr="008429BB">
        <w:rPr>
          <w:noProof/>
        </w:rPr>
        <w:t xml:space="preserve">Goodman BA, Schwarzkopf L, Krockenberger AK (2013). Phenotypic Integration in Response to Incubation Environment Adaptively Influences Habitat Choice in a Tropical Lizard. </w:t>
      </w:r>
      <w:r w:rsidRPr="008429BB">
        <w:rPr>
          <w:i/>
          <w:noProof/>
        </w:rPr>
        <w:t>The American Naturalist</w:t>
      </w:r>
      <w:r w:rsidRPr="008429BB">
        <w:rPr>
          <w:noProof/>
        </w:rPr>
        <w:t xml:space="preserve"> </w:t>
      </w:r>
      <w:r w:rsidRPr="008429BB">
        <w:rPr>
          <w:b/>
          <w:noProof/>
        </w:rPr>
        <w:t>182</w:t>
      </w:r>
      <w:r w:rsidRPr="008429BB">
        <w:rPr>
          <w:noProof/>
        </w:rPr>
        <w:t>(5)</w:t>
      </w:r>
      <w:r w:rsidRPr="008429BB">
        <w:rPr>
          <w:b/>
          <w:noProof/>
        </w:rPr>
        <w:t>:</w:t>
      </w:r>
      <w:r w:rsidRPr="008429BB">
        <w:rPr>
          <w:noProof/>
        </w:rPr>
        <w:t xml:space="preserve"> 666--673.</w:t>
      </w:r>
    </w:p>
    <w:bookmarkEnd w:id="1067"/>
    <w:p w14:paraId="22C1E214" w14:textId="77777777" w:rsidR="008429BB" w:rsidRPr="008429BB" w:rsidRDefault="008429BB" w:rsidP="008429BB">
      <w:pPr>
        <w:pStyle w:val="EndNoteBibliography"/>
        <w:rPr>
          <w:noProof/>
        </w:rPr>
      </w:pPr>
    </w:p>
    <w:p w14:paraId="2E26794B" w14:textId="77777777" w:rsidR="008429BB" w:rsidRPr="008429BB" w:rsidRDefault="008429BB" w:rsidP="008429BB">
      <w:pPr>
        <w:pStyle w:val="EndNoteBibliography"/>
        <w:rPr>
          <w:noProof/>
        </w:rPr>
      </w:pPr>
      <w:bookmarkStart w:id="1068" w:name="_ENREF_38"/>
      <w:r w:rsidRPr="008429BB">
        <w:rPr>
          <w:noProof/>
        </w:rPr>
        <w:t xml:space="preserve">Goodman RM (2008). Latent effects of egg incubation temperature on growth in the lizard Anolis carolinensis. </w:t>
      </w:r>
      <w:r w:rsidRPr="008429BB">
        <w:rPr>
          <w:i/>
          <w:noProof/>
        </w:rPr>
        <w:t>Journal of Experimental Zoology Part A: Ecological Genetics and Physiology</w:t>
      </w:r>
      <w:r w:rsidRPr="008429BB">
        <w:rPr>
          <w:noProof/>
        </w:rPr>
        <w:t xml:space="preserve"> </w:t>
      </w:r>
      <w:r w:rsidRPr="008429BB">
        <w:rPr>
          <w:b/>
          <w:noProof/>
        </w:rPr>
        <w:t>309A</w:t>
      </w:r>
      <w:r w:rsidRPr="008429BB">
        <w:rPr>
          <w:noProof/>
        </w:rPr>
        <w:t>(9)</w:t>
      </w:r>
      <w:r w:rsidRPr="008429BB">
        <w:rPr>
          <w:b/>
          <w:noProof/>
        </w:rPr>
        <w:t>:</w:t>
      </w:r>
      <w:r w:rsidRPr="008429BB">
        <w:rPr>
          <w:noProof/>
        </w:rPr>
        <w:t xml:space="preserve"> 525--533.</w:t>
      </w:r>
    </w:p>
    <w:bookmarkEnd w:id="1068"/>
    <w:p w14:paraId="6D1E43B1" w14:textId="77777777" w:rsidR="008429BB" w:rsidRPr="008429BB" w:rsidRDefault="008429BB" w:rsidP="008429BB">
      <w:pPr>
        <w:pStyle w:val="EndNoteBibliography"/>
        <w:rPr>
          <w:noProof/>
        </w:rPr>
      </w:pPr>
    </w:p>
    <w:p w14:paraId="3C519BBC" w14:textId="77777777" w:rsidR="008429BB" w:rsidRPr="008429BB" w:rsidRDefault="008429BB" w:rsidP="008429BB">
      <w:pPr>
        <w:pStyle w:val="EndNoteBibliography"/>
        <w:rPr>
          <w:noProof/>
        </w:rPr>
      </w:pPr>
      <w:bookmarkStart w:id="1069" w:name="_ENREF_39"/>
      <w:r w:rsidRPr="008429BB">
        <w:rPr>
          <w:noProof/>
        </w:rPr>
        <w:t xml:space="preserve">Granato ISC, Galli G, de Oliveira Couto EG, e Souza MB, Mendonça LF, Fritsche-Neto R (2018). snpReady: a tool to assist breeders in genomic analysis. </w:t>
      </w:r>
      <w:r w:rsidRPr="008429BB">
        <w:rPr>
          <w:i/>
          <w:noProof/>
        </w:rPr>
        <w:t>Molecular Breeding</w:t>
      </w:r>
      <w:r w:rsidRPr="008429BB">
        <w:rPr>
          <w:noProof/>
        </w:rPr>
        <w:t xml:space="preserve"> </w:t>
      </w:r>
      <w:r w:rsidRPr="008429BB">
        <w:rPr>
          <w:b/>
          <w:noProof/>
        </w:rPr>
        <w:t>38</w:t>
      </w:r>
      <w:r w:rsidRPr="008429BB">
        <w:rPr>
          <w:noProof/>
        </w:rPr>
        <w:t>(8)</w:t>
      </w:r>
      <w:r w:rsidRPr="008429BB">
        <w:rPr>
          <w:b/>
          <w:noProof/>
        </w:rPr>
        <w:t>:</w:t>
      </w:r>
      <w:r w:rsidRPr="008429BB">
        <w:rPr>
          <w:noProof/>
        </w:rPr>
        <w:t xml:space="preserve"> 102.</w:t>
      </w:r>
    </w:p>
    <w:bookmarkEnd w:id="1069"/>
    <w:p w14:paraId="51842432" w14:textId="77777777" w:rsidR="008429BB" w:rsidRPr="008429BB" w:rsidRDefault="008429BB" w:rsidP="008429BB">
      <w:pPr>
        <w:pStyle w:val="EndNoteBibliography"/>
        <w:rPr>
          <w:noProof/>
        </w:rPr>
      </w:pPr>
    </w:p>
    <w:p w14:paraId="620331F7" w14:textId="77777777" w:rsidR="008429BB" w:rsidRPr="008429BB" w:rsidRDefault="008429BB" w:rsidP="008429BB">
      <w:pPr>
        <w:pStyle w:val="EndNoteBibliography"/>
        <w:rPr>
          <w:noProof/>
        </w:rPr>
      </w:pPr>
      <w:bookmarkStart w:id="1070" w:name="_ENREF_40"/>
      <w:r w:rsidRPr="008429BB">
        <w:rPr>
          <w:noProof/>
        </w:rPr>
        <w:t xml:space="preserve">Hansen TF, Pélabon C, Houle D (2011). Heritability is not Evolvability. </w:t>
      </w:r>
      <w:r w:rsidRPr="008429BB">
        <w:rPr>
          <w:i/>
          <w:noProof/>
        </w:rPr>
        <w:t>Evolutionary Biology</w:t>
      </w:r>
      <w:r w:rsidRPr="008429BB">
        <w:rPr>
          <w:noProof/>
        </w:rPr>
        <w:t xml:space="preserve"> </w:t>
      </w:r>
      <w:r w:rsidRPr="008429BB">
        <w:rPr>
          <w:b/>
          <w:noProof/>
        </w:rPr>
        <w:t>38:</w:t>
      </w:r>
      <w:r w:rsidRPr="008429BB">
        <w:rPr>
          <w:noProof/>
        </w:rPr>
        <w:t xml:space="preserve"> 258–277.</w:t>
      </w:r>
    </w:p>
    <w:bookmarkEnd w:id="1070"/>
    <w:p w14:paraId="434922DD" w14:textId="77777777" w:rsidR="008429BB" w:rsidRPr="008429BB" w:rsidRDefault="008429BB" w:rsidP="008429BB">
      <w:pPr>
        <w:pStyle w:val="EndNoteBibliography"/>
        <w:rPr>
          <w:noProof/>
        </w:rPr>
      </w:pPr>
    </w:p>
    <w:p w14:paraId="051466D2" w14:textId="433D5090" w:rsidR="008429BB" w:rsidRPr="008429BB" w:rsidRDefault="008429BB" w:rsidP="008429BB">
      <w:pPr>
        <w:pStyle w:val="EndNoteBibliography"/>
        <w:rPr>
          <w:noProof/>
        </w:rPr>
      </w:pPr>
      <w:bookmarkStart w:id="1071" w:name="_ENREF_41"/>
      <w:r w:rsidRPr="008429BB">
        <w:rPr>
          <w:noProof/>
        </w:rPr>
        <w:t xml:space="preserve">Hare KM, Longson CG, Pledger S, Daugherty CH (2004). Size, Growth, and Survival Are Reduced at Cool Incubation Temperatures in the Temperate Lizard </w:t>
      </w:r>
      <w:r w:rsidRPr="008429BB">
        <w:rPr>
          <w:i/>
          <w:noProof/>
        </w:rPr>
        <w:t xml:space="preserve">Oligosoma suteri </w:t>
      </w:r>
      <w:r w:rsidRPr="008429BB">
        <w:rPr>
          <w:noProof/>
        </w:rPr>
        <w:t xml:space="preserve">(Lacertilia: Scincidae). </w:t>
      </w:r>
      <w:r w:rsidRPr="008429BB">
        <w:rPr>
          <w:i/>
          <w:noProof/>
        </w:rPr>
        <w:t>Copeia</w:t>
      </w:r>
      <w:r w:rsidRPr="008429BB">
        <w:rPr>
          <w:noProof/>
        </w:rPr>
        <w:t xml:space="preserve"> </w:t>
      </w:r>
      <w:r w:rsidRPr="008429BB">
        <w:rPr>
          <w:b/>
          <w:noProof/>
        </w:rPr>
        <w:t>2004(2):</w:t>
      </w:r>
      <w:r w:rsidRPr="008429BB">
        <w:rPr>
          <w:noProof/>
        </w:rPr>
        <w:t xml:space="preserve"> 383–390. </w:t>
      </w:r>
      <w:hyperlink r:id="rId22" w:history="1">
        <w:r w:rsidRPr="008429BB">
          <w:rPr>
            <w:rStyle w:val="Hyperlink"/>
            <w:noProof/>
          </w:rPr>
          <w:t>https://doi.org/310.1643/CP-1603-1084R1642</w:t>
        </w:r>
      </w:hyperlink>
      <w:r w:rsidRPr="008429BB">
        <w:rPr>
          <w:noProof/>
        </w:rPr>
        <w:t>.</w:t>
      </w:r>
    </w:p>
    <w:bookmarkEnd w:id="1071"/>
    <w:p w14:paraId="2C26C5B1" w14:textId="77777777" w:rsidR="008429BB" w:rsidRPr="008429BB" w:rsidRDefault="008429BB" w:rsidP="008429BB">
      <w:pPr>
        <w:pStyle w:val="EndNoteBibliography"/>
        <w:rPr>
          <w:noProof/>
        </w:rPr>
      </w:pPr>
    </w:p>
    <w:p w14:paraId="73BB5EF0" w14:textId="77777777" w:rsidR="008429BB" w:rsidRPr="008429BB" w:rsidRDefault="008429BB" w:rsidP="008429BB">
      <w:pPr>
        <w:pStyle w:val="EndNoteBibliography"/>
        <w:rPr>
          <w:noProof/>
        </w:rPr>
      </w:pPr>
      <w:bookmarkStart w:id="1072" w:name="_ENREF_42"/>
      <w:r w:rsidRPr="008429BB">
        <w:rPr>
          <w:noProof/>
        </w:rPr>
        <w:lastRenderedPageBreak/>
        <w:t xml:space="preserve">Hoffman AA, Parsons PA (1991). </w:t>
      </w:r>
      <w:r w:rsidRPr="008429BB">
        <w:rPr>
          <w:i/>
          <w:noProof/>
        </w:rPr>
        <w:t>Evolutionary genetics and evolutionary stress</w:t>
      </w:r>
      <w:r w:rsidRPr="008429BB">
        <w:rPr>
          <w:noProof/>
        </w:rPr>
        <w:t>. Oxford University Press.</w:t>
      </w:r>
    </w:p>
    <w:bookmarkEnd w:id="1072"/>
    <w:p w14:paraId="13BC4665" w14:textId="77777777" w:rsidR="008429BB" w:rsidRPr="008429BB" w:rsidRDefault="008429BB" w:rsidP="008429BB">
      <w:pPr>
        <w:pStyle w:val="EndNoteBibliography"/>
        <w:rPr>
          <w:noProof/>
        </w:rPr>
      </w:pPr>
    </w:p>
    <w:p w14:paraId="4D27864B" w14:textId="77777777" w:rsidR="008429BB" w:rsidRPr="008429BB" w:rsidRDefault="008429BB" w:rsidP="008429BB">
      <w:pPr>
        <w:pStyle w:val="EndNoteBibliography"/>
        <w:rPr>
          <w:noProof/>
        </w:rPr>
      </w:pPr>
      <w:bookmarkStart w:id="1073" w:name="_ENREF_43"/>
      <w:r w:rsidRPr="008429BB">
        <w:rPr>
          <w:noProof/>
        </w:rPr>
        <w:t xml:space="preserve">Hoffmann AA, Merilä J (1999). Heritable variation and evolution under favourable and unfavourable conditions. </w:t>
      </w:r>
      <w:r w:rsidRPr="008429BB">
        <w:rPr>
          <w:i/>
          <w:noProof/>
        </w:rPr>
        <w:t>Trends in Ecology &amp; Evolution</w:t>
      </w:r>
      <w:r w:rsidRPr="008429BB">
        <w:rPr>
          <w:noProof/>
        </w:rPr>
        <w:t xml:space="preserve"> </w:t>
      </w:r>
      <w:r w:rsidRPr="008429BB">
        <w:rPr>
          <w:b/>
          <w:noProof/>
        </w:rPr>
        <w:t>14</w:t>
      </w:r>
      <w:r w:rsidRPr="008429BB">
        <w:rPr>
          <w:noProof/>
        </w:rPr>
        <w:t>(3)</w:t>
      </w:r>
      <w:r w:rsidRPr="008429BB">
        <w:rPr>
          <w:b/>
          <w:noProof/>
        </w:rPr>
        <w:t>:</w:t>
      </w:r>
      <w:r w:rsidRPr="008429BB">
        <w:rPr>
          <w:noProof/>
        </w:rPr>
        <w:t xml:space="preserve"> 96--101.</w:t>
      </w:r>
    </w:p>
    <w:bookmarkEnd w:id="1073"/>
    <w:p w14:paraId="44C5D0EB" w14:textId="77777777" w:rsidR="008429BB" w:rsidRPr="008429BB" w:rsidRDefault="008429BB" w:rsidP="008429BB">
      <w:pPr>
        <w:pStyle w:val="EndNoteBibliography"/>
        <w:rPr>
          <w:noProof/>
        </w:rPr>
      </w:pPr>
    </w:p>
    <w:p w14:paraId="6CB175B2" w14:textId="77777777" w:rsidR="008429BB" w:rsidRPr="008429BB" w:rsidRDefault="008429BB" w:rsidP="008429BB">
      <w:pPr>
        <w:pStyle w:val="EndNoteBibliography"/>
        <w:rPr>
          <w:noProof/>
        </w:rPr>
      </w:pPr>
      <w:bookmarkStart w:id="1074" w:name="_ENREF_44"/>
      <w:r w:rsidRPr="008429BB">
        <w:rPr>
          <w:noProof/>
        </w:rPr>
        <w:t xml:space="preserve">Houle D (1998). How should we explain variation in the genetic variance of traits? </w:t>
      </w:r>
      <w:r w:rsidRPr="008429BB">
        <w:rPr>
          <w:i/>
          <w:noProof/>
        </w:rPr>
        <w:t>Genetica</w:t>
      </w:r>
      <w:r w:rsidRPr="008429BB">
        <w:rPr>
          <w:noProof/>
        </w:rPr>
        <w:t xml:space="preserve"> </w:t>
      </w:r>
      <w:r w:rsidRPr="008429BB">
        <w:rPr>
          <w:b/>
          <w:noProof/>
        </w:rPr>
        <w:t>102</w:t>
      </w:r>
      <w:r w:rsidRPr="008429BB">
        <w:rPr>
          <w:noProof/>
        </w:rPr>
        <w:t>(0)</w:t>
      </w:r>
      <w:r w:rsidRPr="008429BB">
        <w:rPr>
          <w:b/>
          <w:noProof/>
        </w:rPr>
        <w:t>:</w:t>
      </w:r>
      <w:r w:rsidRPr="008429BB">
        <w:rPr>
          <w:noProof/>
        </w:rPr>
        <w:t xml:space="preserve"> 241.</w:t>
      </w:r>
    </w:p>
    <w:bookmarkEnd w:id="1074"/>
    <w:p w14:paraId="7ED5F1D9" w14:textId="77777777" w:rsidR="008429BB" w:rsidRPr="008429BB" w:rsidRDefault="008429BB" w:rsidP="008429BB">
      <w:pPr>
        <w:pStyle w:val="EndNoteBibliography"/>
        <w:rPr>
          <w:noProof/>
        </w:rPr>
      </w:pPr>
    </w:p>
    <w:p w14:paraId="1259CABF" w14:textId="77777777" w:rsidR="008429BB" w:rsidRPr="008429BB" w:rsidRDefault="008429BB" w:rsidP="008429BB">
      <w:pPr>
        <w:pStyle w:val="EndNoteBibliography"/>
        <w:rPr>
          <w:noProof/>
        </w:rPr>
      </w:pPr>
      <w:bookmarkStart w:id="1075" w:name="_ENREF_45"/>
      <w:r w:rsidRPr="008429BB">
        <w:rPr>
          <w:noProof/>
        </w:rPr>
        <w:t xml:space="preserve">Huisman J (2017). Pedigree reconstruction from SNP data: parentage assignment, sibship clustering and beyond. </w:t>
      </w:r>
      <w:r w:rsidRPr="008429BB">
        <w:rPr>
          <w:i/>
          <w:noProof/>
        </w:rPr>
        <w:t>Molecular Ecology Resources</w:t>
      </w:r>
      <w:r w:rsidRPr="008429BB">
        <w:rPr>
          <w:noProof/>
        </w:rPr>
        <w:t xml:space="preserve"> </w:t>
      </w:r>
      <w:r w:rsidRPr="008429BB">
        <w:rPr>
          <w:b/>
          <w:noProof/>
        </w:rPr>
        <w:t>17</w:t>
      </w:r>
      <w:r w:rsidRPr="008429BB">
        <w:rPr>
          <w:noProof/>
        </w:rPr>
        <w:t>(5)</w:t>
      </w:r>
      <w:r w:rsidRPr="008429BB">
        <w:rPr>
          <w:b/>
          <w:noProof/>
        </w:rPr>
        <w:t>:</w:t>
      </w:r>
      <w:r w:rsidRPr="008429BB">
        <w:rPr>
          <w:noProof/>
        </w:rPr>
        <w:t xml:space="preserve"> 1009--1024.</w:t>
      </w:r>
    </w:p>
    <w:bookmarkEnd w:id="1075"/>
    <w:p w14:paraId="0540457A" w14:textId="77777777" w:rsidR="008429BB" w:rsidRPr="008429BB" w:rsidRDefault="008429BB" w:rsidP="008429BB">
      <w:pPr>
        <w:pStyle w:val="EndNoteBibliography"/>
        <w:rPr>
          <w:noProof/>
        </w:rPr>
      </w:pPr>
    </w:p>
    <w:p w14:paraId="0F5E1B74" w14:textId="77777777" w:rsidR="008429BB" w:rsidRPr="008429BB" w:rsidRDefault="008429BB" w:rsidP="008429BB">
      <w:pPr>
        <w:pStyle w:val="EndNoteBibliography"/>
        <w:rPr>
          <w:noProof/>
        </w:rPr>
      </w:pPr>
      <w:bookmarkStart w:id="1076" w:name="_ENREF_46"/>
      <w:r w:rsidRPr="008429BB">
        <w:rPr>
          <w:noProof/>
        </w:rPr>
        <w:t xml:space="preserve">Ji X, Chen F, Du W-G, Chen H-L (2003). Incubation temperature affects hatchling growth but not sexual phenotype in the Chinese soft-shelled turtle, Pelodiscus sinensis (Trionychidae). </w:t>
      </w:r>
      <w:r w:rsidRPr="008429BB">
        <w:rPr>
          <w:i/>
          <w:noProof/>
        </w:rPr>
        <w:t>Journal of Zoology</w:t>
      </w:r>
      <w:r w:rsidRPr="008429BB">
        <w:rPr>
          <w:noProof/>
        </w:rPr>
        <w:t xml:space="preserve"> </w:t>
      </w:r>
      <w:r w:rsidRPr="008429BB">
        <w:rPr>
          <w:b/>
          <w:noProof/>
        </w:rPr>
        <w:t>261</w:t>
      </w:r>
      <w:r w:rsidRPr="008429BB">
        <w:rPr>
          <w:noProof/>
        </w:rPr>
        <w:t>(4)</w:t>
      </w:r>
      <w:r w:rsidRPr="008429BB">
        <w:rPr>
          <w:b/>
          <w:noProof/>
        </w:rPr>
        <w:t>:</w:t>
      </w:r>
      <w:r w:rsidRPr="008429BB">
        <w:rPr>
          <w:noProof/>
        </w:rPr>
        <w:t xml:space="preserve"> 409--416.</w:t>
      </w:r>
    </w:p>
    <w:bookmarkEnd w:id="1076"/>
    <w:p w14:paraId="1EC85321" w14:textId="77777777" w:rsidR="008429BB" w:rsidRPr="008429BB" w:rsidRDefault="008429BB" w:rsidP="008429BB">
      <w:pPr>
        <w:pStyle w:val="EndNoteBibliography"/>
        <w:rPr>
          <w:noProof/>
        </w:rPr>
      </w:pPr>
    </w:p>
    <w:p w14:paraId="467951D5" w14:textId="77777777" w:rsidR="008429BB" w:rsidRPr="008429BB" w:rsidRDefault="008429BB" w:rsidP="008429BB">
      <w:pPr>
        <w:pStyle w:val="EndNoteBibliography"/>
        <w:rPr>
          <w:noProof/>
        </w:rPr>
      </w:pPr>
      <w:bookmarkStart w:id="1077" w:name="_ENREF_47"/>
      <w:r w:rsidRPr="008429BB">
        <w:rPr>
          <w:noProof/>
        </w:rPr>
        <w:t xml:space="preserve">Kimock CM, Dubuc C, Brent LJN, Higham JP (2019). Male morphological traits are heritable but do not predict reproductive success in a sexually-dimorphic primate. </w:t>
      </w:r>
      <w:r w:rsidRPr="008429BB">
        <w:rPr>
          <w:i/>
          <w:noProof/>
        </w:rPr>
        <w:t>Scientific Reports</w:t>
      </w:r>
      <w:r w:rsidRPr="008429BB">
        <w:rPr>
          <w:noProof/>
        </w:rPr>
        <w:t xml:space="preserve"> </w:t>
      </w:r>
      <w:r w:rsidRPr="008429BB">
        <w:rPr>
          <w:b/>
          <w:noProof/>
        </w:rPr>
        <w:t>9</w:t>
      </w:r>
      <w:r w:rsidRPr="008429BB">
        <w:rPr>
          <w:noProof/>
        </w:rPr>
        <w:t>(1)</w:t>
      </w:r>
      <w:r w:rsidRPr="008429BB">
        <w:rPr>
          <w:b/>
          <w:noProof/>
        </w:rPr>
        <w:t>:</w:t>
      </w:r>
      <w:r w:rsidRPr="008429BB">
        <w:rPr>
          <w:noProof/>
        </w:rPr>
        <w:t xml:space="preserve"> 19794.</w:t>
      </w:r>
    </w:p>
    <w:bookmarkEnd w:id="1077"/>
    <w:p w14:paraId="747C21D3" w14:textId="77777777" w:rsidR="008429BB" w:rsidRPr="008429BB" w:rsidRDefault="008429BB" w:rsidP="008429BB">
      <w:pPr>
        <w:pStyle w:val="EndNoteBibliography"/>
        <w:rPr>
          <w:noProof/>
        </w:rPr>
      </w:pPr>
    </w:p>
    <w:p w14:paraId="4FBE93EE" w14:textId="77777777" w:rsidR="008429BB" w:rsidRPr="008429BB" w:rsidRDefault="008429BB" w:rsidP="008429BB">
      <w:pPr>
        <w:pStyle w:val="EndNoteBibliography"/>
        <w:rPr>
          <w:noProof/>
        </w:rPr>
      </w:pPr>
      <w:bookmarkStart w:id="1078" w:name="_ENREF_48"/>
      <w:r w:rsidRPr="008429BB">
        <w:rPr>
          <w:noProof/>
        </w:rPr>
        <w:t xml:space="preserve">Krist M (2010). Egg size and offspring quality: a meta-analysis in birds. </w:t>
      </w:r>
      <w:r w:rsidRPr="008429BB">
        <w:rPr>
          <w:i/>
          <w:noProof/>
        </w:rPr>
        <w:t>Biological Reviews</w:t>
      </w:r>
      <w:r w:rsidRPr="008429BB">
        <w:rPr>
          <w:noProof/>
        </w:rPr>
        <w:t xml:space="preserve"> </w:t>
      </w:r>
      <w:r w:rsidRPr="008429BB">
        <w:rPr>
          <w:b/>
          <w:noProof/>
        </w:rPr>
        <w:t>86</w:t>
      </w:r>
      <w:r w:rsidRPr="008429BB">
        <w:rPr>
          <w:noProof/>
        </w:rPr>
        <w:t>(3)</w:t>
      </w:r>
      <w:r w:rsidRPr="008429BB">
        <w:rPr>
          <w:b/>
          <w:noProof/>
        </w:rPr>
        <w:t>:</w:t>
      </w:r>
      <w:r w:rsidRPr="008429BB">
        <w:rPr>
          <w:noProof/>
        </w:rPr>
        <w:t xml:space="preserve"> 692–716.</w:t>
      </w:r>
    </w:p>
    <w:bookmarkEnd w:id="1078"/>
    <w:p w14:paraId="2C0B540D" w14:textId="77777777" w:rsidR="008429BB" w:rsidRPr="008429BB" w:rsidRDefault="008429BB" w:rsidP="008429BB">
      <w:pPr>
        <w:pStyle w:val="EndNoteBibliography"/>
        <w:rPr>
          <w:noProof/>
        </w:rPr>
      </w:pPr>
    </w:p>
    <w:p w14:paraId="43B84B61" w14:textId="77777777" w:rsidR="008429BB" w:rsidRPr="008429BB" w:rsidRDefault="008429BB" w:rsidP="008429BB">
      <w:pPr>
        <w:pStyle w:val="EndNoteBibliography"/>
        <w:rPr>
          <w:noProof/>
        </w:rPr>
      </w:pPr>
      <w:bookmarkStart w:id="1079" w:name="_ENREF_49"/>
      <w:r w:rsidRPr="008429BB">
        <w:rPr>
          <w:noProof/>
        </w:rPr>
        <w:t xml:space="preserve">Kruuk LEB (2004). Estimating genetic parameters in natural populations using the ‘animal model’. </w:t>
      </w:r>
      <w:r w:rsidRPr="008429BB">
        <w:rPr>
          <w:i/>
          <w:noProof/>
        </w:rPr>
        <w:t>Philosophical transactions of the Royal Society of London Series B, Biological sciences</w:t>
      </w:r>
      <w:r w:rsidRPr="008429BB">
        <w:rPr>
          <w:noProof/>
        </w:rPr>
        <w:t xml:space="preserve"> </w:t>
      </w:r>
      <w:r w:rsidRPr="008429BB">
        <w:rPr>
          <w:b/>
          <w:noProof/>
        </w:rPr>
        <w:t>359</w:t>
      </w:r>
      <w:r w:rsidRPr="008429BB">
        <w:rPr>
          <w:noProof/>
        </w:rPr>
        <w:t>(1446)</w:t>
      </w:r>
      <w:r w:rsidRPr="008429BB">
        <w:rPr>
          <w:b/>
          <w:noProof/>
        </w:rPr>
        <w:t>:</w:t>
      </w:r>
      <w:r w:rsidRPr="008429BB">
        <w:rPr>
          <w:noProof/>
        </w:rPr>
        <w:t xml:space="preserve"> 873–890.</w:t>
      </w:r>
    </w:p>
    <w:bookmarkEnd w:id="1079"/>
    <w:p w14:paraId="3630DAA5" w14:textId="77777777" w:rsidR="008429BB" w:rsidRPr="008429BB" w:rsidRDefault="008429BB" w:rsidP="008429BB">
      <w:pPr>
        <w:pStyle w:val="EndNoteBibliography"/>
        <w:rPr>
          <w:noProof/>
        </w:rPr>
      </w:pPr>
    </w:p>
    <w:p w14:paraId="58E8AD85" w14:textId="77777777" w:rsidR="008429BB" w:rsidRPr="008429BB" w:rsidRDefault="008429BB" w:rsidP="008429BB">
      <w:pPr>
        <w:pStyle w:val="EndNoteBibliography"/>
        <w:rPr>
          <w:noProof/>
        </w:rPr>
      </w:pPr>
      <w:bookmarkStart w:id="1080" w:name="_ENREF_50"/>
      <w:r w:rsidRPr="008429BB">
        <w:rPr>
          <w:noProof/>
        </w:rPr>
        <w:t xml:space="preserve">Lindholm AK, Hunt J, Brooks R (2006). Where do all the maternal effects go? Variation in offspring body size through ontogeny in the live-bearing fish Poecilia parae. </w:t>
      </w:r>
      <w:r w:rsidRPr="008429BB">
        <w:rPr>
          <w:i/>
          <w:noProof/>
        </w:rPr>
        <w:t>Biology Letters</w:t>
      </w:r>
      <w:r w:rsidRPr="008429BB">
        <w:rPr>
          <w:noProof/>
        </w:rPr>
        <w:t xml:space="preserve"> </w:t>
      </w:r>
      <w:r w:rsidRPr="008429BB">
        <w:rPr>
          <w:b/>
          <w:noProof/>
        </w:rPr>
        <w:t>2</w:t>
      </w:r>
      <w:r w:rsidRPr="008429BB">
        <w:rPr>
          <w:noProof/>
        </w:rPr>
        <w:t>(4)</w:t>
      </w:r>
      <w:r w:rsidRPr="008429BB">
        <w:rPr>
          <w:b/>
          <w:noProof/>
        </w:rPr>
        <w:t>:</w:t>
      </w:r>
      <w:r w:rsidRPr="008429BB">
        <w:rPr>
          <w:noProof/>
        </w:rPr>
        <w:t xml:space="preserve"> 586--589.</w:t>
      </w:r>
    </w:p>
    <w:bookmarkEnd w:id="1080"/>
    <w:p w14:paraId="7CDDAFA8" w14:textId="77777777" w:rsidR="008429BB" w:rsidRPr="008429BB" w:rsidRDefault="008429BB" w:rsidP="008429BB">
      <w:pPr>
        <w:pStyle w:val="EndNoteBibliography"/>
        <w:rPr>
          <w:noProof/>
        </w:rPr>
      </w:pPr>
    </w:p>
    <w:p w14:paraId="68118D79" w14:textId="77777777" w:rsidR="008429BB" w:rsidRPr="008429BB" w:rsidRDefault="008429BB" w:rsidP="008429BB">
      <w:pPr>
        <w:pStyle w:val="EndNoteBibliography"/>
        <w:rPr>
          <w:noProof/>
        </w:rPr>
      </w:pPr>
      <w:bookmarkStart w:id="1081" w:name="_ENREF_51"/>
      <w:r w:rsidRPr="008429BB">
        <w:rPr>
          <w:noProof/>
        </w:rPr>
        <w:t xml:space="preserve">Lynch M, Walsh B (1998). </w:t>
      </w:r>
      <w:r w:rsidRPr="008429BB">
        <w:rPr>
          <w:i/>
          <w:noProof/>
        </w:rPr>
        <w:t>Genetics And Analysis Of Quantitative Traits</w:t>
      </w:r>
      <w:r w:rsidRPr="008429BB">
        <w:rPr>
          <w:noProof/>
        </w:rPr>
        <w:t>. Oxford University Press.</w:t>
      </w:r>
    </w:p>
    <w:bookmarkEnd w:id="1081"/>
    <w:p w14:paraId="6F2749E8" w14:textId="77777777" w:rsidR="008429BB" w:rsidRPr="008429BB" w:rsidRDefault="008429BB" w:rsidP="008429BB">
      <w:pPr>
        <w:pStyle w:val="EndNoteBibliography"/>
        <w:rPr>
          <w:noProof/>
        </w:rPr>
      </w:pPr>
    </w:p>
    <w:p w14:paraId="485CD37C" w14:textId="77777777" w:rsidR="008429BB" w:rsidRPr="008429BB" w:rsidRDefault="008429BB" w:rsidP="008429BB">
      <w:pPr>
        <w:pStyle w:val="EndNoteBibliography"/>
        <w:rPr>
          <w:noProof/>
        </w:rPr>
      </w:pPr>
      <w:bookmarkStart w:id="1082" w:name="_ENREF_52"/>
      <w:r w:rsidRPr="008429BB">
        <w:rPr>
          <w:noProof/>
        </w:rPr>
        <w:t xml:space="preserve">Marshall DJ (2008). Transgenerational plasticity in the sea: context- dependent maternal effects across the life history. </w:t>
      </w:r>
      <w:r w:rsidRPr="008429BB">
        <w:rPr>
          <w:i/>
          <w:noProof/>
        </w:rPr>
        <w:t>Ecology</w:t>
      </w:r>
      <w:r w:rsidRPr="008429BB">
        <w:rPr>
          <w:noProof/>
        </w:rPr>
        <w:t xml:space="preserve"> </w:t>
      </w:r>
      <w:r w:rsidRPr="008429BB">
        <w:rPr>
          <w:b/>
          <w:noProof/>
        </w:rPr>
        <w:t>89</w:t>
      </w:r>
      <w:r w:rsidRPr="008429BB">
        <w:rPr>
          <w:noProof/>
        </w:rPr>
        <w:t>(2)</w:t>
      </w:r>
      <w:r w:rsidRPr="008429BB">
        <w:rPr>
          <w:b/>
          <w:noProof/>
        </w:rPr>
        <w:t>:</w:t>
      </w:r>
      <w:r w:rsidRPr="008429BB">
        <w:rPr>
          <w:noProof/>
        </w:rPr>
        <w:t xml:space="preserve"> 418-427.</w:t>
      </w:r>
    </w:p>
    <w:bookmarkEnd w:id="1082"/>
    <w:p w14:paraId="631853D8" w14:textId="77777777" w:rsidR="008429BB" w:rsidRPr="008429BB" w:rsidRDefault="008429BB" w:rsidP="008429BB">
      <w:pPr>
        <w:pStyle w:val="EndNoteBibliography"/>
        <w:rPr>
          <w:noProof/>
        </w:rPr>
      </w:pPr>
    </w:p>
    <w:p w14:paraId="53E3BE1B" w14:textId="77777777" w:rsidR="008429BB" w:rsidRPr="008429BB" w:rsidRDefault="008429BB" w:rsidP="008429BB">
      <w:pPr>
        <w:pStyle w:val="EndNoteBibliography"/>
        <w:rPr>
          <w:noProof/>
        </w:rPr>
      </w:pPr>
      <w:bookmarkStart w:id="1083" w:name="_ENREF_53"/>
      <w:r w:rsidRPr="008429BB">
        <w:rPr>
          <w:noProof/>
        </w:rPr>
        <w:t xml:space="preserve">Marshall DJ, Pettersen AK, Bode M, White CR (2020). Developmental cost theory predicts thermal environment and vulnerability to global warming. </w:t>
      </w:r>
      <w:r w:rsidRPr="008429BB">
        <w:rPr>
          <w:i/>
          <w:noProof/>
        </w:rPr>
        <w:t>Nature Ecology &amp; Evolution</w:t>
      </w:r>
      <w:r w:rsidRPr="008429BB">
        <w:rPr>
          <w:noProof/>
        </w:rPr>
        <w:t xml:space="preserve"> </w:t>
      </w:r>
      <w:r w:rsidRPr="008429BB">
        <w:rPr>
          <w:b/>
          <w:noProof/>
        </w:rPr>
        <w:t>4</w:t>
      </w:r>
      <w:r w:rsidRPr="008429BB">
        <w:rPr>
          <w:noProof/>
        </w:rPr>
        <w:t>(3)</w:t>
      </w:r>
      <w:r w:rsidRPr="008429BB">
        <w:rPr>
          <w:b/>
          <w:noProof/>
        </w:rPr>
        <w:t>:</w:t>
      </w:r>
      <w:r w:rsidRPr="008429BB">
        <w:rPr>
          <w:noProof/>
        </w:rPr>
        <w:t xml:space="preserve"> 406--411.</w:t>
      </w:r>
    </w:p>
    <w:bookmarkEnd w:id="1083"/>
    <w:p w14:paraId="34A7F920" w14:textId="77777777" w:rsidR="008429BB" w:rsidRPr="008429BB" w:rsidRDefault="008429BB" w:rsidP="008429BB">
      <w:pPr>
        <w:pStyle w:val="EndNoteBibliography"/>
        <w:rPr>
          <w:noProof/>
        </w:rPr>
      </w:pPr>
    </w:p>
    <w:p w14:paraId="2F55C912" w14:textId="77777777" w:rsidR="008429BB" w:rsidRPr="008429BB" w:rsidRDefault="008429BB" w:rsidP="008429BB">
      <w:pPr>
        <w:pStyle w:val="EndNoteBibliography"/>
        <w:rPr>
          <w:noProof/>
        </w:rPr>
      </w:pPr>
      <w:bookmarkStart w:id="1084" w:name="_ENREF_54"/>
      <w:r w:rsidRPr="008429BB">
        <w:rPr>
          <w:noProof/>
        </w:rPr>
        <w:t xml:space="preserve">Martins F, Kruuk LEB, Llewelyn J, Moritz C, Phillips B (2019). Heritability of climate-relevant traits in a rainforest skink. </w:t>
      </w:r>
      <w:r w:rsidRPr="008429BB">
        <w:rPr>
          <w:i/>
          <w:noProof/>
        </w:rPr>
        <w:t>Heredity</w:t>
      </w:r>
      <w:r w:rsidRPr="008429BB">
        <w:rPr>
          <w:noProof/>
        </w:rPr>
        <w:t xml:space="preserve"> </w:t>
      </w:r>
      <w:r w:rsidRPr="008429BB">
        <w:rPr>
          <w:b/>
          <w:noProof/>
        </w:rPr>
        <w:t>122</w:t>
      </w:r>
      <w:r w:rsidRPr="008429BB">
        <w:rPr>
          <w:noProof/>
        </w:rPr>
        <w:t>(1)</w:t>
      </w:r>
      <w:r w:rsidRPr="008429BB">
        <w:rPr>
          <w:b/>
          <w:noProof/>
        </w:rPr>
        <w:t>:</w:t>
      </w:r>
      <w:r w:rsidRPr="008429BB">
        <w:rPr>
          <w:noProof/>
        </w:rPr>
        <w:t xml:space="preserve"> 41--52.</w:t>
      </w:r>
    </w:p>
    <w:bookmarkEnd w:id="1084"/>
    <w:p w14:paraId="31ED8E94" w14:textId="77777777" w:rsidR="008429BB" w:rsidRPr="008429BB" w:rsidRDefault="008429BB" w:rsidP="008429BB">
      <w:pPr>
        <w:pStyle w:val="EndNoteBibliography"/>
        <w:rPr>
          <w:noProof/>
        </w:rPr>
      </w:pPr>
    </w:p>
    <w:p w14:paraId="004C7A91" w14:textId="77777777" w:rsidR="008429BB" w:rsidRPr="008429BB" w:rsidRDefault="008429BB" w:rsidP="008429BB">
      <w:pPr>
        <w:pStyle w:val="EndNoteBibliography"/>
        <w:rPr>
          <w:noProof/>
        </w:rPr>
      </w:pPr>
      <w:bookmarkStart w:id="1085" w:name="_ENREF_55"/>
      <w:r w:rsidRPr="008429BB">
        <w:rPr>
          <w:noProof/>
        </w:rPr>
        <w:t xml:space="preserve">McAdam AG, Boutin S, Reale D, Berteaux D (2002). Maternal effects and the potential for evolution in a natural population of animals. </w:t>
      </w:r>
      <w:r w:rsidRPr="008429BB">
        <w:rPr>
          <w:i/>
          <w:noProof/>
        </w:rPr>
        <w:t>Evolution</w:t>
      </w:r>
      <w:r w:rsidRPr="008429BB">
        <w:rPr>
          <w:noProof/>
        </w:rPr>
        <w:t xml:space="preserve"> </w:t>
      </w:r>
      <w:r w:rsidRPr="008429BB">
        <w:rPr>
          <w:b/>
          <w:noProof/>
        </w:rPr>
        <w:t>56:</w:t>
      </w:r>
      <w:r w:rsidRPr="008429BB">
        <w:rPr>
          <w:noProof/>
        </w:rPr>
        <w:t xml:space="preserve"> 846-851.</w:t>
      </w:r>
    </w:p>
    <w:bookmarkEnd w:id="1085"/>
    <w:p w14:paraId="4858D8AF" w14:textId="77777777" w:rsidR="008429BB" w:rsidRPr="008429BB" w:rsidRDefault="008429BB" w:rsidP="008429BB">
      <w:pPr>
        <w:pStyle w:val="EndNoteBibliography"/>
        <w:rPr>
          <w:noProof/>
        </w:rPr>
      </w:pPr>
    </w:p>
    <w:p w14:paraId="6AEB5299" w14:textId="77777777" w:rsidR="008429BB" w:rsidRPr="008429BB" w:rsidRDefault="008429BB" w:rsidP="008429BB">
      <w:pPr>
        <w:pStyle w:val="EndNoteBibliography"/>
        <w:rPr>
          <w:noProof/>
        </w:rPr>
      </w:pPr>
      <w:bookmarkStart w:id="1086" w:name="_ENREF_56"/>
      <w:r w:rsidRPr="008429BB">
        <w:rPr>
          <w:noProof/>
        </w:rPr>
        <w:t xml:space="preserve">Mitchell TS, Hall JM, Warner DA (2018). Female investment in offspring size and number shifts seasonally in a lizard with single-egg clutches. </w:t>
      </w:r>
      <w:r w:rsidRPr="008429BB">
        <w:rPr>
          <w:i/>
          <w:noProof/>
        </w:rPr>
        <w:t>Evolutionary Ecology</w:t>
      </w:r>
      <w:r w:rsidRPr="008429BB">
        <w:rPr>
          <w:noProof/>
        </w:rPr>
        <w:t xml:space="preserve"> </w:t>
      </w:r>
      <w:r w:rsidRPr="008429BB">
        <w:rPr>
          <w:b/>
          <w:noProof/>
        </w:rPr>
        <w:t>32</w:t>
      </w:r>
      <w:r w:rsidRPr="008429BB">
        <w:rPr>
          <w:noProof/>
        </w:rPr>
        <w:t>(2)</w:t>
      </w:r>
      <w:r w:rsidRPr="008429BB">
        <w:rPr>
          <w:b/>
          <w:noProof/>
        </w:rPr>
        <w:t>:</w:t>
      </w:r>
      <w:r w:rsidRPr="008429BB">
        <w:rPr>
          <w:noProof/>
        </w:rPr>
        <w:t xml:space="preserve"> 231--245.</w:t>
      </w:r>
    </w:p>
    <w:bookmarkEnd w:id="1086"/>
    <w:p w14:paraId="252FB42C" w14:textId="77777777" w:rsidR="008429BB" w:rsidRPr="008429BB" w:rsidRDefault="008429BB" w:rsidP="008429BB">
      <w:pPr>
        <w:pStyle w:val="EndNoteBibliography"/>
        <w:rPr>
          <w:noProof/>
        </w:rPr>
      </w:pPr>
    </w:p>
    <w:p w14:paraId="081ECB10" w14:textId="77777777" w:rsidR="008429BB" w:rsidRPr="008429BB" w:rsidRDefault="008429BB" w:rsidP="008429BB">
      <w:pPr>
        <w:pStyle w:val="EndNoteBibliography"/>
        <w:rPr>
          <w:noProof/>
        </w:rPr>
      </w:pPr>
      <w:bookmarkStart w:id="1087" w:name="_ENREF_57"/>
      <w:r w:rsidRPr="008429BB">
        <w:rPr>
          <w:noProof/>
        </w:rPr>
        <w:lastRenderedPageBreak/>
        <w:t xml:space="preserve">Monaghan P (2008). Early growth conditions, phenotypic development and environmental change. </w:t>
      </w:r>
      <w:r w:rsidRPr="008429BB">
        <w:rPr>
          <w:i/>
          <w:noProof/>
        </w:rPr>
        <w:t>Philosophical Transactions of the Royal Society B: Biological Sciences</w:t>
      </w:r>
      <w:r w:rsidRPr="008429BB">
        <w:rPr>
          <w:noProof/>
        </w:rPr>
        <w:t xml:space="preserve"> </w:t>
      </w:r>
      <w:r w:rsidRPr="008429BB">
        <w:rPr>
          <w:b/>
          <w:noProof/>
        </w:rPr>
        <w:t>363</w:t>
      </w:r>
      <w:r w:rsidRPr="008429BB">
        <w:rPr>
          <w:noProof/>
        </w:rPr>
        <w:t>(1497)</w:t>
      </w:r>
      <w:r w:rsidRPr="008429BB">
        <w:rPr>
          <w:b/>
          <w:noProof/>
        </w:rPr>
        <w:t>:</w:t>
      </w:r>
      <w:r w:rsidRPr="008429BB">
        <w:rPr>
          <w:noProof/>
        </w:rPr>
        <w:t xml:space="preserve"> 1635–1645.</w:t>
      </w:r>
    </w:p>
    <w:bookmarkEnd w:id="1087"/>
    <w:p w14:paraId="406FE85F" w14:textId="77777777" w:rsidR="008429BB" w:rsidRPr="008429BB" w:rsidRDefault="008429BB" w:rsidP="008429BB">
      <w:pPr>
        <w:pStyle w:val="EndNoteBibliography"/>
        <w:rPr>
          <w:noProof/>
        </w:rPr>
      </w:pPr>
    </w:p>
    <w:p w14:paraId="7C27FB1C" w14:textId="77777777" w:rsidR="008429BB" w:rsidRPr="008429BB" w:rsidRDefault="008429BB" w:rsidP="008429BB">
      <w:pPr>
        <w:pStyle w:val="EndNoteBibliography"/>
        <w:rPr>
          <w:noProof/>
        </w:rPr>
      </w:pPr>
      <w:bookmarkStart w:id="1088" w:name="_ENREF_58"/>
      <w:r w:rsidRPr="008429BB">
        <w:rPr>
          <w:noProof/>
        </w:rPr>
        <w:t xml:space="preserve">Mousseau TA, Fox CW (1998). The adaptive significance of maternal effects. </w:t>
      </w:r>
      <w:r w:rsidRPr="008429BB">
        <w:rPr>
          <w:i/>
          <w:noProof/>
        </w:rPr>
        <w:t>Trends in Ecology &amp; Evolution</w:t>
      </w:r>
      <w:r w:rsidRPr="008429BB">
        <w:rPr>
          <w:noProof/>
        </w:rPr>
        <w:t xml:space="preserve"> </w:t>
      </w:r>
      <w:r w:rsidRPr="008429BB">
        <w:rPr>
          <w:b/>
          <w:noProof/>
        </w:rPr>
        <w:t>13</w:t>
      </w:r>
      <w:r w:rsidRPr="008429BB">
        <w:rPr>
          <w:noProof/>
        </w:rPr>
        <w:t>(10)</w:t>
      </w:r>
      <w:r w:rsidRPr="008429BB">
        <w:rPr>
          <w:b/>
          <w:noProof/>
        </w:rPr>
        <w:t>:</w:t>
      </w:r>
      <w:r w:rsidRPr="008429BB">
        <w:rPr>
          <w:noProof/>
        </w:rPr>
        <w:t xml:space="preserve"> 403--407.</w:t>
      </w:r>
    </w:p>
    <w:bookmarkEnd w:id="1088"/>
    <w:p w14:paraId="439EA46E" w14:textId="77777777" w:rsidR="008429BB" w:rsidRPr="008429BB" w:rsidRDefault="008429BB" w:rsidP="008429BB">
      <w:pPr>
        <w:pStyle w:val="EndNoteBibliography"/>
        <w:rPr>
          <w:noProof/>
        </w:rPr>
      </w:pPr>
    </w:p>
    <w:p w14:paraId="2F5C8DEA" w14:textId="77777777" w:rsidR="008429BB" w:rsidRPr="008429BB" w:rsidRDefault="008429BB" w:rsidP="008429BB">
      <w:pPr>
        <w:pStyle w:val="EndNoteBibliography"/>
        <w:rPr>
          <w:noProof/>
        </w:rPr>
      </w:pPr>
      <w:bookmarkStart w:id="1089" w:name="_ENREF_59"/>
      <w:r w:rsidRPr="008429BB">
        <w:rPr>
          <w:noProof/>
        </w:rPr>
        <w:t xml:space="preserve">Noble DWA, McFarlane SE, Keogh JS, Whiting MJ (2014). Maternal and additive genetic effects contribute to variation in offspring traits in a lizard. </w:t>
      </w:r>
      <w:r w:rsidRPr="008429BB">
        <w:rPr>
          <w:i/>
          <w:noProof/>
        </w:rPr>
        <w:t>Behavioral Ecology</w:t>
      </w:r>
      <w:r w:rsidRPr="008429BB">
        <w:rPr>
          <w:noProof/>
        </w:rPr>
        <w:t xml:space="preserve"> </w:t>
      </w:r>
      <w:r w:rsidRPr="008429BB">
        <w:rPr>
          <w:b/>
          <w:noProof/>
        </w:rPr>
        <w:t>25</w:t>
      </w:r>
      <w:r w:rsidRPr="008429BB">
        <w:rPr>
          <w:noProof/>
        </w:rPr>
        <w:t>(3)</w:t>
      </w:r>
      <w:r w:rsidRPr="008429BB">
        <w:rPr>
          <w:b/>
          <w:noProof/>
        </w:rPr>
        <w:t>:</w:t>
      </w:r>
      <w:r w:rsidRPr="008429BB">
        <w:rPr>
          <w:noProof/>
        </w:rPr>
        <w:t xml:space="preserve"> 633--640.</w:t>
      </w:r>
    </w:p>
    <w:bookmarkEnd w:id="1089"/>
    <w:p w14:paraId="4DB65D48" w14:textId="77777777" w:rsidR="008429BB" w:rsidRPr="008429BB" w:rsidRDefault="008429BB" w:rsidP="008429BB">
      <w:pPr>
        <w:pStyle w:val="EndNoteBibliography"/>
        <w:rPr>
          <w:noProof/>
        </w:rPr>
      </w:pPr>
    </w:p>
    <w:p w14:paraId="7F5D3E19" w14:textId="77777777" w:rsidR="008429BB" w:rsidRPr="008429BB" w:rsidRDefault="008429BB" w:rsidP="008429BB">
      <w:pPr>
        <w:pStyle w:val="EndNoteBibliography"/>
        <w:rPr>
          <w:noProof/>
        </w:rPr>
      </w:pPr>
      <w:bookmarkStart w:id="1090" w:name="_ENREF_60"/>
      <w:r w:rsidRPr="008429BB">
        <w:rPr>
          <w:noProof/>
        </w:rPr>
        <w:t xml:space="preserve">Noble DWA, Radersma R, Uller T (2019). Plastic responses to novel environments are biased towards phenotype dimensions with high additive genetic variation. </w:t>
      </w:r>
      <w:r w:rsidRPr="008429BB">
        <w:rPr>
          <w:i/>
          <w:noProof/>
        </w:rPr>
        <w:t>Proceedings of the National Academy of Sciences</w:t>
      </w:r>
      <w:r w:rsidRPr="008429BB">
        <w:rPr>
          <w:noProof/>
        </w:rPr>
        <w:t xml:space="preserve"> </w:t>
      </w:r>
      <w:r w:rsidRPr="008429BB">
        <w:rPr>
          <w:b/>
          <w:noProof/>
        </w:rPr>
        <w:t>116</w:t>
      </w:r>
      <w:r w:rsidRPr="008429BB">
        <w:rPr>
          <w:noProof/>
        </w:rPr>
        <w:t>(27)</w:t>
      </w:r>
      <w:r w:rsidRPr="008429BB">
        <w:rPr>
          <w:b/>
          <w:noProof/>
        </w:rPr>
        <w:t>:</w:t>
      </w:r>
      <w:r w:rsidRPr="008429BB">
        <w:rPr>
          <w:noProof/>
        </w:rPr>
        <w:t xml:space="preserve"> 13452--13461.</w:t>
      </w:r>
    </w:p>
    <w:bookmarkEnd w:id="1090"/>
    <w:p w14:paraId="048B9E64" w14:textId="77777777" w:rsidR="008429BB" w:rsidRPr="008429BB" w:rsidRDefault="008429BB" w:rsidP="008429BB">
      <w:pPr>
        <w:pStyle w:val="EndNoteBibliography"/>
        <w:rPr>
          <w:noProof/>
        </w:rPr>
      </w:pPr>
    </w:p>
    <w:p w14:paraId="2BB534D7" w14:textId="77777777" w:rsidR="008429BB" w:rsidRPr="008429BB" w:rsidRDefault="008429BB" w:rsidP="008429BB">
      <w:pPr>
        <w:pStyle w:val="EndNoteBibliography"/>
        <w:rPr>
          <w:noProof/>
        </w:rPr>
      </w:pPr>
      <w:bookmarkStart w:id="1091" w:name="_ENREF_61"/>
      <w:r w:rsidRPr="008429BB">
        <w:rPr>
          <w:noProof/>
        </w:rPr>
        <w:t xml:space="preserve">Noble DWA, Stenhouse V, Schwanz LE (2018). Developmental temperatures and phenotypic plasticity in reptiles: a systematic review and meta-analysis. </w:t>
      </w:r>
      <w:r w:rsidRPr="008429BB">
        <w:rPr>
          <w:i/>
          <w:noProof/>
        </w:rPr>
        <w:t>Biological Reviews</w:t>
      </w:r>
      <w:r w:rsidRPr="008429BB">
        <w:rPr>
          <w:noProof/>
        </w:rPr>
        <w:t xml:space="preserve"> </w:t>
      </w:r>
      <w:r w:rsidRPr="008429BB">
        <w:rPr>
          <w:b/>
          <w:noProof/>
        </w:rPr>
        <w:t>93</w:t>
      </w:r>
      <w:r w:rsidRPr="008429BB">
        <w:rPr>
          <w:noProof/>
        </w:rPr>
        <w:t>(1)</w:t>
      </w:r>
      <w:r w:rsidRPr="008429BB">
        <w:rPr>
          <w:b/>
          <w:noProof/>
        </w:rPr>
        <w:t>:</w:t>
      </w:r>
      <w:r w:rsidRPr="008429BB">
        <w:rPr>
          <w:noProof/>
        </w:rPr>
        <w:t xml:space="preserve"> 72–97.</w:t>
      </w:r>
    </w:p>
    <w:bookmarkEnd w:id="1091"/>
    <w:p w14:paraId="0F4A3BE4" w14:textId="77777777" w:rsidR="008429BB" w:rsidRPr="008429BB" w:rsidRDefault="008429BB" w:rsidP="008429BB">
      <w:pPr>
        <w:pStyle w:val="EndNoteBibliography"/>
        <w:rPr>
          <w:noProof/>
        </w:rPr>
      </w:pPr>
    </w:p>
    <w:p w14:paraId="2AC6F924" w14:textId="77777777" w:rsidR="008429BB" w:rsidRPr="008429BB" w:rsidRDefault="008429BB" w:rsidP="008429BB">
      <w:pPr>
        <w:pStyle w:val="EndNoteBibliography"/>
        <w:rPr>
          <w:noProof/>
        </w:rPr>
      </w:pPr>
      <w:bookmarkStart w:id="1092" w:name="_ENREF_62"/>
      <w:r w:rsidRPr="008429BB">
        <w:rPr>
          <w:noProof/>
        </w:rPr>
        <w:t xml:space="preserve">Noordwijk AJV, Balen JHV, Scharloo W (1988). Heritability of body size in a natural population of the Great Tit (Parus major) and its relation to age and environmental conditions during growth. </w:t>
      </w:r>
      <w:r w:rsidRPr="008429BB">
        <w:rPr>
          <w:i/>
          <w:noProof/>
        </w:rPr>
        <w:t>Genetical Research</w:t>
      </w:r>
      <w:r w:rsidRPr="008429BB">
        <w:rPr>
          <w:noProof/>
        </w:rPr>
        <w:t xml:space="preserve"> </w:t>
      </w:r>
      <w:r w:rsidRPr="008429BB">
        <w:rPr>
          <w:b/>
          <w:noProof/>
        </w:rPr>
        <w:t>51</w:t>
      </w:r>
      <w:r w:rsidRPr="008429BB">
        <w:rPr>
          <w:noProof/>
        </w:rPr>
        <w:t>(2)</w:t>
      </w:r>
      <w:r w:rsidRPr="008429BB">
        <w:rPr>
          <w:b/>
          <w:noProof/>
        </w:rPr>
        <w:t>:</w:t>
      </w:r>
      <w:r w:rsidRPr="008429BB">
        <w:rPr>
          <w:noProof/>
        </w:rPr>
        <w:t xml:space="preserve"> 149--162.</w:t>
      </w:r>
    </w:p>
    <w:bookmarkEnd w:id="1092"/>
    <w:p w14:paraId="671EE68B" w14:textId="77777777" w:rsidR="008429BB" w:rsidRPr="008429BB" w:rsidRDefault="008429BB" w:rsidP="008429BB">
      <w:pPr>
        <w:pStyle w:val="EndNoteBibliography"/>
        <w:rPr>
          <w:noProof/>
        </w:rPr>
      </w:pPr>
    </w:p>
    <w:p w14:paraId="62285C59" w14:textId="43688504" w:rsidR="008429BB" w:rsidRPr="008429BB" w:rsidRDefault="008429BB" w:rsidP="008429BB">
      <w:pPr>
        <w:pStyle w:val="EndNoteBibliography"/>
        <w:rPr>
          <w:noProof/>
        </w:rPr>
      </w:pPr>
      <w:bookmarkStart w:id="1093" w:name="_ENREF_63"/>
      <w:r w:rsidRPr="008429BB">
        <w:rPr>
          <w:noProof/>
        </w:rPr>
        <w:t xml:space="preserve">O’Dea RE, Lagisz M, Hendry AP, Nakagawa S (2019). Developmental temperature affects phenotypic means and variability: A meta-analysis of fish data. </w:t>
      </w:r>
      <w:r w:rsidRPr="008429BB">
        <w:rPr>
          <w:i/>
          <w:noProof/>
        </w:rPr>
        <w:t>Fish and Fisheries</w:t>
      </w:r>
      <w:r w:rsidRPr="008429BB">
        <w:rPr>
          <w:noProof/>
        </w:rPr>
        <w:t xml:space="preserve"> </w:t>
      </w:r>
      <w:r w:rsidRPr="008429BB">
        <w:rPr>
          <w:b/>
          <w:noProof/>
        </w:rPr>
        <w:t xml:space="preserve">20(5) </w:t>
      </w:r>
      <w:r w:rsidRPr="008429BB">
        <w:rPr>
          <w:noProof/>
        </w:rPr>
        <w:t xml:space="preserve">1005–1022. </w:t>
      </w:r>
      <w:hyperlink r:id="rId23" w:history="1">
        <w:r w:rsidRPr="008429BB">
          <w:rPr>
            <w:rStyle w:val="Hyperlink"/>
            <w:noProof/>
          </w:rPr>
          <w:t>https://doi.org/1010.1111/faf.12394</w:t>
        </w:r>
      </w:hyperlink>
      <w:r w:rsidRPr="008429BB">
        <w:rPr>
          <w:noProof/>
        </w:rPr>
        <w:t>.</w:t>
      </w:r>
    </w:p>
    <w:bookmarkEnd w:id="1093"/>
    <w:p w14:paraId="58DFEF51" w14:textId="77777777" w:rsidR="008429BB" w:rsidRPr="008429BB" w:rsidRDefault="008429BB" w:rsidP="008429BB">
      <w:pPr>
        <w:pStyle w:val="EndNoteBibliography"/>
        <w:rPr>
          <w:noProof/>
        </w:rPr>
      </w:pPr>
    </w:p>
    <w:p w14:paraId="19290266" w14:textId="77777777" w:rsidR="008429BB" w:rsidRPr="008429BB" w:rsidRDefault="008429BB" w:rsidP="008429BB">
      <w:pPr>
        <w:pStyle w:val="EndNoteBibliography"/>
        <w:rPr>
          <w:noProof/>
        </w:rPr>
      </w:pPr>
      <w:bookmarkStart w:id="1094" w:name="_ENREF_64"/>
      <w:r w:rsidRPr="008429BB">
        <w:rPr>
          <w:noProof/>
        </w:rPr>
        <w:t xml:space="preserve">Paaby AB, Rockman MV (2014). Cryptic genetic variation: evolution's hidden substrate. </w:t>
      </w:r>
      <w:r w:rsidRPr="008429BB">
        <w:rPr>
          <w:i/>
          <w:noProof/>
        </w:rPr>
        <w:t>Nature Reviews Genetics</w:t>
      </w:r>
      <w:r w:rsidRPr="008429BB">
        <w:rPr>
          <w:noProof/>
        </w:rPr>
        <w:t xml:space="preserve"> </w:t>
      </w:r>
      <w:r w:rsidRPr="008429BB">
        <w:rPr>
          <w:b/>
          <w:noProof/>
        </w:rPr>
        <w:t>15</w:t>
      </w:r>
      <w:r w:rsidRPr="008429BB">
        <w:rPr>
          <w:noProof/>
        </w:rPr>
        <w:t>(4)</w:t>
      </w:r>
      <w:r w:rsidRPr="008429BB">
        <w:rPr>
          <w:b/>
          <w:noProof/>
        </w:rPr>
        <w:t>:</w:t>
      </w:r>
      <w:r w:rsidRPr="008429BB">
        <w:rPr>
          <w:noProof/>
        </w:rPr>
        <w:t xml:space="preserve"> 247--258.</w:t>
      </w:r>
    </w:p>
    <w:bookmarkEnd w:id="1094"/>
    <w:p w14:paraId="2226A828" w14:textId="77777777" w:rsidR="008429BB" w:rsidRPr="008429BB" w:rsidRDefault="008429BB" w:rsidP="008429BB">
      <w:pPr>
        <w:pStyle w:val="EndNoteBibliography"/>
        <w:rPr>
          <w:noProof/>
        </w:rPr>
      </w:pPr>
    </w:p>
    <w:p w14:paraId="27911831" w14:textId="77777777" w:rsidR="008429BB" w:rsidRPr="008429BB" w:rsidRDefault="008429BB" w:rsidP="008429BB">
      <w:pPr>
        <w:pStyle w:val="EndNoteBibliography"/>
        <w:rPr>
          <w:noProof/>
        </w:rPr>
      </w:pPr>
      <w:bookmarkStart w:id="1095" w:name="_ENREF_65"/>
      <w:r w:rsidRPr="008429BB">
        <w:rPr>
          <w:noProof/>
        </w:rPr>
        <w:t xml:space="preserve">Pick JL, Ebneter C, Hutter P, Tschirren B (2016). Disentangling Genetic and Prenatal Maternal Effects on Offspring Size and Survival. </w:t>
      </w:r>
      <w:r w:rsidRPr="008429BB">
        <w:rPr>
          <w:i/>
          <w:noProof/>
        </w:rPr>
        <w:t>The American Naturalist</w:t>
      </w:r>
      <w:r w:rsidRPr="008429BB">
        <w:rPr>
          <w:noProof/>
        </w:rPr>
        <w:t xml:space="preserve"> </w:t>
      </w:r>
      <w:r w:rsidRPr="008429BB">
        <w:rPr>
          <w:b/>
          <w:noProof/>
        </w:rPr>
        <w:t>188</w:t>
      </w:r>
      <w:r w:rsidRPr="008429BB">
        <w:rPr>
          <w:noProof/>
        </w:rPr>
        <w:t>(6)</w:t>
      </w:r>
      <w:r w:rsidRPr="008429BB">
        <w:rPr>
          <w:b/>
          <w:noProof/>
        </w:rPr>
        <w:t>:</w:t>
      </w:r>
      <w:r w:rsidRPr="008429BB">
        <w:rPr>
          <w:noProof/>
        </w:rPr>
        <w:t xml:space="preserve"> 628--639.</w:t>
      </w:r>
    </w:p>
    <w:bookmarkEnd w:id="1095"/>
    <w:p w14:paraId="05F82630" w14:textId="77777777" w:rsidR="008429BB" w:rsidRPr="008429BB" w:rsidRDefault="008429BB" w:rsidP="008429BB">
      <w:pPr>
        <w:pStyle w:val="EndNoteBibliography"/>
        <w:rPr>
          <w:noProof/>
        </w:rPr>
      </w:pPr>
    </w:p>
    <w:p w14:paraId="298751E3" w14:textId="77777777" w:rsidR="008429BB" w:rsidRPr="008429BB" w:rsidRDefault="008429BB" w:rsidP="008429BB">
      <w:pPr>
        <w:pStyle w:val="EndNoteBibliography"/>
        <w:rPr>
          <w:noProof/>
        </w:rPr>
      </w:pPr>
      <w:bookmarkStart w:id="1096" w:name="_ENREF_66"/>
      <w:r w:rsidRPr="008429BB">
        <w:rPr>
          <w:noProof/>
        </w:rPr>
        <w:t xml:space="preserve">Qualls FJ, Shine R (2000). Post-hatching environment contributes greatly to phenotypic variation between two populations of the Australian garden skink, Lampropholis guichenoti. </w:t>
      </w:r>
      <w:r w:rsidRPr="008429BB">
        <w:rPr>
          <w:i/>
          <w:noProof/>
        </w:rPr>
        <w:t>Biological Journal of the Linnean Society</w:t>
      </w:r>
      <w:r w:rsidRPr="008429BB">
        <w:rPr>
          <w:noProof/>
        </w:rPr>
        <w:t xml:space="preserve"> </w:t>
      </w:r>
      <w:r w:rsidRPr="008429BB">
        <w:rPr>
          <w:b/>
          <w:noProof/>
        </w:rPr>
        <w:t>71</w:t>
      </w:r>
      <w:r w:rsidRPr="008429BB">
        <w:rPr>
          <w:noProof/>
        </w:rPr>
        <w:t>(2)</w:t>
      </w:r>
      <w:r w:rsidRPr="008429BB">
        <w:rPr>
          <w:b/>
          <w:noProof/>
        </w:rPr>
        <w:t>:</w:t>
      </w:r>
      <w:r w:rsidRPr="008429BB">
        <w:rPr>
          <w:noProof/>
        </w:rPr>
        <w:t xml:space="preserve"> 315–341.</w:t>
      </w:r>
    </w:p>
    <w:bookmarkEnd w:id="1096"/>
    <w:p w14:paraId="5F21F7E6" w14:textId="77777777" w:rsidR="008429BB" w:rsidRPr="008429BB" w:rsidRDefault="008429BB" w:rsidP="008429BB">
      <w:pPr>
        <w:pStyle w:val="EndNoteBibliography"/>
        <w:rPr>
          <w:noProof/>
        </w:rPr>
      </w:pPr>
    </w:p>
    <w:p w14:paraId="38564311" w14:textId="77777777" w:rsidR="008429BB" w:rsidRPr="008429BB" w:rsidRDefault="008429BB" w:rsidP="008429BB">
      <w:pPr>
        <w:pStyle w:val="EndNoteBibliography"/>
        <w:rPr>
          <w:noProof/>
        </w:rPr>
      </w:pPr>
      <w:bookmarkStart w:id="1097" w:name="_ENREF_67"/>
      <w:r w:rsidRPr="008429BB">
        <w:rPr>
          <w:noProof/>
        </w:rPr>
        <w:t xml:space="preserve">Réale D, Festa‐Bianchet M, Jorgenson JT (1999). Heritability of body mass varies with age and season in wild bighorn sheep. </w:t>
      </w:r>
      <w:r w:rsidRPr="008429BB">
        <w:rPr>
          <w:i/>
          <w:noProof/>
        </w:rPr>
        <w:t>Heredity</w:t>
      </w:r>
      <w:r w:rsidRPr="008429BB">
        <w:rPr>
          <w:noProof/>
        </w:rPr>
        <w:t xml:space="preserve"> </w:t>
      </w:r>
      <w:r w:rsidRPr="008429BB">
        <w:rPr>
          <w:b/>
          <w:noProof/>
        </w:rPr>
        <w:t xml:space="preserve">83 </w:t>
      </w:r>
      <w:r w:rsidRPr="008429BB">
        <w:rPr>
          <w:noProof/>
        </w:rPr>
        <w:t>526–532.</w:t>
      </w:r>
    </w:p>
    <w:bookmarkEnd w:id="1097"/>
    <w:p w14:paraId="1F4BE787" w14:textId="77777777" w:rsidR="008429BB" w:rsidRPr="008429BB" w:rsidRDefault="008429BB" w:rsidP="008429BB">
      <w:pPr>
        <w:pStyle w:val="EndNoteBibliography"/>
        <w:rPr>
          <w:noProof/>
        </w:rPr>
      </w:pPr>
    </w:p>
    <w:p w14:paraId="3544099D" w14:textId="77777777" w:rsidR="008429BB" w:rsidRPr="008429BB" w:rsidRDefault="008429BB" w:rsidP="008429BB">
      <w:pPr>
        <w:pStyle w:val="EndNoteBibliography"/>
        <w:rPr>
          <w:noProof/>
        </w:rPr>
      </w:pPr>
      <w:bookmarkStart w:id="1098" w:name="_ENREF_68"/>
      <w:r w:rsidRPr="008429BB">
        <w:rPr>
          <w:noProof/>
        </w:rPr>
        <w:t xml:space="preserve">Reed TE, Waples RS, Schindler DE, Hard JJ, Kinnison MT (2010). Phenotypic plasticity and population viability: the importance of environmental predictability. </w:t>
      </w:r>
      <w:r w:rsidRPr="008429BB">
        <w:rPr>
          <w:i/>
          <w:noProof/>
        </w:rPr>
        <w:t>Proceedings of the Royal Society of London B: Biological Sciences</w:t>
      </w:r>
      <w:r w:rsidRPr="008429BB">
        <w:rPr>
          <w:noProof/>
        </w:rPr>
        <w:t xml:space="preserve"> </w:t>
      </w:r>
      <w:r w:rsidRPr="008429BB">
        <w:rPr>
          <w:b/>
          <w:noProof/>
        </w:rPr>
        <w:t>277</w:t>
      </w:r>
      <w:r w:rsidRPr="008429BB">
        <w:rPr>
          <w:noProof/>
        </w:rPr>
        <w:t>(1699)</w:t>
      </w:r>
      <w:r w:rsidRPr="008429BB">
        <w:rPr>
          <w:b/>
          <w:noProof/>
        </w:rPr>
        <w:t>:</w:t>
      </w:r>
      <w:r w:rsidRPr="008429BB">
        <w:rPr>
          <w:noProof/>
        </w:rPr>
        <w:t xml:space="preserve"> 3391–3400.</w:t>
      </w:r>
    </w:p>
    <w:bookmarkEnd w:id="1098"/>
    <w:p w14:paraId="22E32678" w14:textId="77777777" w:rsidR="008429BB" w:rsidRPr="008429BB" w:rsidRDefault="008429BB" w:rsidP="008429BB">
      <w:pPr>
        <w:pStyle w:val="EndNoteBibliography"/>
        <w:rPr>
          <w:noProof/>
        </w:rPr>
      </w:pPr>
    </w:p>
    <w:p w14:paraId="78A95E43" w14:textId="77777777" w:rsidR="008429BB" w:rsidRPr="008429BB" w:rsidRDefault="008429BB" w:rsidP="008429BB">
      <w:pPr>
        <w:pStyle w:val="EndNoteBibliography"/>
        <w:rPr>
          <w:noProof/>
        </w:rPr>
      </w:pPr>
      <w:bookmarkStart w:id="1099" w:name="_ENREF_69"/>
      <w:r w:rsidRPr="008429BB">
        <w:rPr>
          <w:noProof/>
        </w:rPr>
        <w:t xml:space="preserve">Roelofs D, Morgan J, Stürzenbaum S (2010). The significance of genome-wide transcriptional regulation in the evolution of stress tolerance. </w:t>
      </w:r>
      <w:r w:rsidRPr="008429BB">
        <w:rPr>
          <w:i/>
          <w:noProof/>
        </w:rPr>
        <w:t>Evolutionary Ecology</w:t>
      </w:r>
      <w:r w:rsidRPr="008429BB">
        <w:rPr>
          <w:noProof/>
        </w:rPr>
        <w:t xml:space="preserve"> </w:t>
      </w:r>
      <w:r w:rsidRPr="008429BB">
        <w:rPr>
          <w:b/>
          <w:noProof/>
        </w:rPr>
        <w:t>24</w:t>
      </w:r>
      <w:r w:rsidRPr="008429BB">
        <w:rPr>
          <w:noProof/>
        </w:rPr>
        <w:t>(3)</w:t>
      </w:r>
      <w:r w:rsidRPr="008429BB">
        <w:rPr>
          <w:b/>
          <w:noProof/>
        </w:rPr>
        <w:t>:</w:t>
      </w:r>
      <w:r w:rsidRPr="008429BB">
        <w:rPr>
          <w:noProof/>
        </w:rPr>
        <w:t xml:space="preserve"> 527--539.</w:t>
      </w:r>
    </w:p>
    <w:bookmarkEnd w:id="1099"/>
    <w:p w14:paraId="47575680" w14:textId="77777777" w:rsidR="008429BB" w:rsidRPr="008429BB" w:rsidRDefault="008429BB" w:rsidP="008429BB">
      <w:pPr>
        <w:pStyle w:val="EndNoteBibliography"/>
        <w:rPr>
          <w:noProof/>
        </w:rPr>
      </w:pPr>
    </w:p>
    <w:p w14:paraId="12207EB9" w14:textId="77777777" w:rsidR="008429BB" w:rsidRPr="008429BB" w:rsidRDefault="008429BB" w:rsidP="008429BB">
      <w:pPr>
        <w:pStyle w:val="EndNoteBibliography"/>
        <w:rPr>
          <w:noProof/>
        </w:rPr>
      </w:pPr>
      <w:bookmarkStart w:id="1100" w:name="_ENREF_70"/>
      <w:r w:rsidRPr="008429BB">
        <w:rPr>
          <w:noProof/>
        </w:rPr>
        <w:t xml:space="preserve">Rollinson N, Rowe L (2015). Persistent directional selection on body size and a resolution to the paradox of stasis. </w:t>
      </w:r>
      <w:r w:rsidRPr="008429BB">
        <w:rPr>
          <w:i/>
          <w:noProof/>
        </w:rPr>
        <w:t>Evolution</w:t>
      </w:r>
      <w:r w:rsidRPr="008429BB">
        <w:rPr>
          <w:noProof/>
        </w:rPr>
        <w:t xml:space="preserve"> </w:t>
      </w:r>
      <w:r w:rsidRPr="008429BB">
        <w:rPr>
          <w:b/>
          <w:noProof/>
        </w:rPr>
        <w:t>69</w:t>
      </w:r>
      <w:r w:rsidRPr="008429BB">
        <w:rPr>
          <w:noProof/>
        </w:rPr>
        <w:t>(9)</w:t>
      </w:r>
      <w:r w:rsidRPr="008429BB">
        <w:rPr>
          <w:b/>
          <w:noProof/>
        </w:rPr>
        <w:t>:</w:t>
      </w:r>
      <w:r w:rsidRPr="008429BB">
        <w:rPr>
          <w:noProof/>
        </w:rPr>
        <w:t xml:space="preserve"> 2441--2451.</w:t>
      </w:r>
    </w:p>
    <w:bookmarkEnd w:id="1100"/>
    <w:p w14:paraId="3244E24F" w14:textId="77777777" w:rsidR="008429BB" w:rsidRPr="008429BB" w:rsidRDefault="008429BB" w:rsidP="008429BB">
      <w:pPr>
        <w:pStyle w:val="EndNoteBibliography"/>
        <w:rPr>
          <w:noProof/>
        </w:rPr>
      </w:pPr>
    </w:p>
    <w:p w14:paraId="1097204E" w14:textId="7C7AE282" w:rsidR="008429BB" w:rsidRPr="008429BB" w:rsidRDefault="008429BB" w:rsidP="008429BB">
      <w:pPr>
        <w:pStyle w:val="EndNoteBibliography"/>
        <w:rPr>
          <w:noProof/>
        </w:rPr>
      </w:pPr>
      <w:bookmarkStart w:id="1101" w:name="_ENREF_71"/>
      <w:r w:rsidRPr="008429BB">
        <w:rPr>
          <w:noProof/>
        </w:rPr>
        <w:t xml:space="preserve">Rowiński PK, Rogell B (2017). Environmental stress correlates with increases in both genetic and residual variances: A meta-analysis of animal studies. </w:t>
      </w:r>
      <w:r w:rsidRPr="008429BB">
        <w:rPr>
          <w:i/>
          <w:noProof/>
        </w:rPr>
        <w:t>Evolution</w:t>
      </w:r>
      <w:r w:rsidRPr="008429BB">
        <w:rPr>
          <w:noProof/>
        </w:rPr>
        <w:t xml:space="preserve"> </w:t>
      </w:r>
      <w:r w:rsidRPr="008429BB">
        <w:rPr>
          <w:b/>
          <w:noProof/>
        </w:rPr>
        <w:t>71:</w:t>
      </w:r>
      <w:r w:rsidRPr="008429BB">
        <w:rPr>
          <w:noProof/>
        </w:rPr>
        <w:t xml:space="preserve"> 1339–1351. </w:t>
      </w:r>
      <w:hyperlink r:id="rId24" w:history="1">
        <w:r w:rsidRPr="008429BB">
          <w:rPr>
            <w:rStyle w:val="Hyperlink"/>
            <w:noProof/>
          </w:rPr>
          <w:t>https://doi.org/1310.1111/evo.13201</w:t>
        </w:r>
      </w:hyperlink>
      <w:r w:rsidRPr="008429BB">
        <w:rPr>
          <w:noProof/>
        </w:rPr>
        <w:t>.</w:t>
      </w:r>
    </w:p>
    <w:bookmarkEnd w:id="1101"/>
    <w:p w14:paraId="0A5B5BBD" w14:textId="77777777" w:rsidR="008429BB" w:rsidRPr="008429BB" w:rsidRDefault="008429BB" w:rsidP="008429BB">
      <w:pPr>
        <w:pStyle w:val="EndNoteBibliography"/>
        <w:rPr>
          <w:noProof/>
        </w:rPr>
      </w:pPr>
    </w:p>
    <w:p w14:paraId="0A08A2E8" w14:textId="77777777" w:rsidR="008429BB" w:rsidRPr="008429BB" w:rsidRDefault="008429BB" w:rsidP="008429BB">
      <w:pPr>
        <w:pStyle w:val="EndNoteBibliography"/>
        <w:rPr>
          <w:noProof/>
        </w:rPr>
      </w:pPr>
      <w:bookmarkStart w:id="1102" w:name="_ENREF_72"/>
      <w:r w:rsidRPr="008429BB">
        <w:rPr>
          <w:noProof/>
        </w:rPr>
        <w:t>Rueden CT, Schindelin J, Hiner MC, DeZonia BE, Walter AE, Arena ET</w:t>
      </w:r>
      <w:r w:rsidRPr="008429BB">
        <w:rPr>
          <w:i/>
          <w:noProof/>
        </w:rPr>
        <w:t xml:space="preserve"> et al</w:t>
      </w:r>
      <w:r w:rsidRPr="008429BB">
        <w:rPr>
          <w:noProof/>
        </w:rPr>
        <w:t xml:space="preserve"> (2017). ImageJ2: ImageJ for the next generation of scientific image data. </w:t>
      </w:r>
      <w:r w:rsidRPr="008429BB">
        <w:rPr>
          <w:i/>
          <w:noProof/>
        </w:rPr>
        <w:t>BMC Bioinformatics</w:t>
      </w:r>
      <w:r w:rsidRPr="008429BB">
        <w:rPr>
          <w:noProof/>
        </w:rPr>
        <w:t xml:space="preserve"> </w:t>
      </w:r>
      <w:r w:rsidRPr="008429BB">
        <w:rPr>
          <w:b/>
          <w:noProof/>
        </w:rPr>
        <w:t>18</w:t>
      </w:r>
      <w:r w:rsidRPr="008429BB">
        <w:rPr>
          <w:noProof/>
        </w:rPr>
        <w:t>(1)</w:t>
      </w:r>
      <w:r w:rsidRPr="008429BB">
        <w:rPr>
          <w:b/>
          <w:noProof/>
        </w:rPr>
        <w:t>:</w:t>
      </w:r>
      <w:r w:rsidRPr="008429BB">
        <w:rPr>
          <w:noProof/>
        </w:rPr>
        <w:t xml:space="preserve"> 529.</w:t>
      </w:r>
    </w:p>
    <w:bookmarkEnd w:id="1102"/>
    <w:p w14:paraId="253413FF" w14:textId="77777777" w:rsidR="008429BB" w:rsidRPr="008429BB" w:rsidRDefault="008429BB" w:rsidP="008429BB">
      <w:pPr>
        <w:pStyle w:val="EndNoteBibliography"/>
        <w:rPr>
          <w:noProof/>
        </w:rPr>
      </w:pPr>
    </w:p>
    <w:p w14:paraId="1FA799F7" w14:textId="77777777" w:rsidR="008429BB" w:rsidRPr="008429BB" w:rsidRDefault="008429BB" w:rsidP="008429BB">
      <w:pPr>
        <w:pStyle w:val="EndNoteBibliography"/>
        <w:rPr>
          <w:noProof/>
        </w:rPr>
      </w:pPr>
      <w:bookmarkStart w:id="1103" w:name="_ENREF_73"/>
      <w:r w:rsidRPr="008429BB">
        <w:rPr>
          <w:noProof/>
        </w:rPr>
        <w:t xml:space="preserve">Salin K, Auer SK, Anderson GJ, Selman C, Metcalfe NB (2016). Inadequate food intake at high temperatures is related to depressed mitochondrial respiratory capacity. </w:t>
      </w:r>
      <w:r w:rsidRPr="008429BB">
        <w:rPr>
          <w:i/>
          <w:noProof/>
        </w:rPr>
        <w:t>The Journal of experimental biology</w:t>
      </w:r>
      <w:r w:rsidRPr="008429BB">
        <w:rPr>
          <w:noProof/>
        </w:rPr>
        <w:t xml:space="preserve"> </w:t>
      </w:r>
      <w:r w:rsidRPr="008429BB">
        <w:rPr>
          <w:b/>
          <w:noProof/>
        </w:rPr>
        <w:t>219</w:t>
      </w:r>
      <w:r w:rsidRPr="008429BB">
        <w:rPr>
          <w:noProof/>
        </w:rPr>
        <w:t>(9)</w:t>
      </w:r>
      <w:r w:rsidRPr="008429BB">
        <w:rPr>
          <w:b/>
          <w:noProof/>
        </w:rPr>
        <w:t>:</w:t>
      </w:r>
      <w:r w:rsidRPr="008429BB">
        <w:rPr>
          <w:noProof/>
        </w:rPr>
        <w:t xml:space="preserve"> 1356–1362.</w:t>
      </w:r>
    </w:p>
    <w:bookmarkEnd w:id="1103"/>
    <w:p w14:paraId="1D7820CC" w14:textId="77777777" w:rsidR="008429BB" w:rsidRPr="008429BB" w:rsidRDefault="008429BB" w:rsidP="008429BB">
      <w:pPr>
        <w:pStyle w:val="EndNoteBibliography"/>
        <w:rPr>
          <w:noProof/>
        </w:rPr>
      </w:pPr>
    </w:p>
    <w:p w14:paraId="24F047D6" w14:textId="77777777" w:rsidR="008429BB" w:rsidRPr="008429BB" w:rsidRDefault="008429BB" w:rsidP="008429BB">
      <w:pPr>
        <w:pStyle w:val="EndNoteBibliography"/>
        <w:rPr>
          <w:noProof/>
        </w:rPr>
      </w:pPr>
      <w:bookmarkStart w:id="1104" w:name="_ENREF_74"/>
      <w:r w:rsidRPr="008429BB">
        <w:rPr>
          <w:noProof/>
        </w:rPr>
        <w:t>Salin K, Villasevil EM, Anderson GJ, Lamarre SG, Melanson CA, McCarthy I</w:t>
      </w:r>
      <w:r w:rsidRPr="008429BB">
        <w:rPr>
          <w:i/>
          <w:noProof/>
        </w:rPr>
        <w:t xml:space="preserve"> et al</w:t>
      </w:r>
      <w:r w:rsidRPr="008429BB">
        <w:rPr>
          <w:noProof/>
        </w:rPr>
        <w:t xml:space="preserve"> (2019). Differences in mitochondrial efficiency explain individual variation in growth performance. </w:t>
      </w:r>
      <w:r w:rsidRPr="008429BB">
        <w:rPr>
          <w:i/>
          <w:noProof/>
        </w:rPr>
        <w:t>Proceedings of the Royal Society B: Biological Sciences</w:t>
      </w:r>
      <w:r w:rsidRPr="008429BB">
        <w:rPr>
          <w:noProof/>
        </w:rPr>
        <w:t xml:space="preserve"> </w:t>
      </w:r>
      <w:r w:rsidRPr="008429BB">
        <w:rPr>
          <w:b/>
          <w:noProof/>
        </w:rPr>
        <w:t>286</w:t>
      </w:r>
      <w:r w:rsidRPr="008429BB">
        <w:rPr>
          <w:noProof/>
        </w:rPr>
        <w:t>(1909)</w:t>
      </w:r>
      <w:r w:rsidRPr="008429BB">
        <w:rPr>
          <w:b/>
          <w:noProof/>
        </w:rPr>
        <w:t>:</w:t>
      </w:r>
      <w:r w:rsidRPr="008429BB">
        <w:rPr>
          <w:noProof/>
        </w:rPr>
        <w:t xml:space="preserve"> 20191466.</w:t>
      </w:r>
    </w:p>
    <w:bookmarkEnd w:id="1104"/>
    <w:p w14:paraId="008C44C8" w14:textId="77777777" w:rsidR="008429BB" w:rsidRPr="008429BB" w:rsidRDefault="008429BB" w:rsidP="008429BB">
      <w:pPr>
        <w:pStyle w:val="EndNoteBibliography"/>
        <w:rPr>
          <w:noProof/>
        </w:rPr>
      </w:pPr>
    </w:p>
    <w:p w14:paraId="6648D5BF" w14:textId="77777777" w:rsidR="008429BB" w:rsidRPr="008429BB" w:rsidRDefault="008429BB" w:rsidP="008429BB">
      <w:pPr>
        <w:pStyle w:val="EndNoteBibliography"/>
        <w:rPr>
          <w:noProof/>
        </w:rPr>
      </w:pPr>
      <w:bookmarkStart w:id="1105" w:name="_ENREF_75"/>
      <w:r w:rsidRPr="008429BB">
        <w:rPr>
          <w:noProof/>
        </w:rPr>
        <w:t xml:space="preserve">Schielzeth H, Nakagawa S (2022). Conditional repeatability and the variance explained by reaction norm variation in random slope models. </w:t>
      </w:r>
      <w:r w:rsidRPr="008429BB">
        <w:rPr>
          <w:i/>
          <w:noProof/>
        </w:rPr>
        <w:t>Methods in Ecology and Evolution</w:t>
      </w:r>
      <w:r w:rsidRPr="008429BB">
        <w:rPr>
          <w:noProof/>
        </w:rPr>
        <w:t xml:space="preserve"> </w:t>
      </w:r>
      <w:r w:rsidRPr="008429BB">
        <w:rPr>
          <w:b/>
          <w:noProof/>
        </w:rPr>
        <w:t>13:</w:t>
      </w:r>
      <w:r w:rsidRPr="008429BB">
        <w:rPr>
          <w:noProof/>
        </w:rPr>
        <w:t xml:space="preserve"> 1214-1223.</w:t>
      </w:r>
    </w:p>
    <w:bookmarkEnd w:id="1105"/>
    <w:p w14:paraId="263403AA" w14:textId="77777777" w:rsidR="008429BB" w:rsidRPr="008429BB" w:rsidRDefault="008429BB" w:rsidP="008429BB">
      <w:pPr>
        <w:pStyle w:val="EndNoteBibliography"/>
        <w:rPr>
          <w:noProof/>
        </w:rPr>
      </w:pPr>
    </w:p>
    <w:p w14:paraId="700D8C70" w14:textId="0999B513" w:rsidR="008429BB" w:rsidRPr="008429BB" w:rsidRDefault="008429BB" w:rsidP="008429BB">
      <w:pPr>
        <w:pStyle w:val="EndNoteBibliography"/>
        <w:rPr>
          <w:noProof/>
        </w:rPr>
      </w:pPr>
      <w:bookmarkStart w:id="1106" w:name="_ENREF_76"/>
      <w:r w:rsidRPr="008429BB">
        <w:rPr>
          <w:noProof/>
        </w:rPr>
        <w:t xml:space="preserve">Sgrò CM, Hoffmann AA (2004). Genetic correlations, tradeoffs and environmental variation. </w:t>
      </w:r>
      <w:r w:rsidRPr="008429BB">
        <w:rPr>
          <w:i/>
          <w:noProof/>
        </w:rPr>
        <w:t>Heredity</w:t>
      </w:r>
      <w:r w:rsidRPr="008429BB">
        <w:rPr>
          <w:noProof/>
        </w:rPr>
        <w:t xml:space="preserve"> </w:t>
      </w:r>
      <w:r w:rsidRPr="008429BB">
        <w:rPr>
          <w:b/>
          <w:noProof/>
        </w:rPr>
        <w:t>93(3):</w:t>
      </w:r>
      <w:r w:rsidRPr="008429BB">
        <w:rPr>
          <w:noProof/>
        </w:rPr>
        <w:t xml:space="preserve"> 241–248. </w:t>
      </w:r>
      <w:hyperlink r:id="rId25" w:history="1">
        <w:r w:rsidRPr="008429BB">
          <w:rPr>
            <w:rStyle w:val="Hyperlink"/>
            <w:noProof/>
          </w:rPr>
          <w:t>https://doi.org/210.1038/sj.hdy.6800532</w:t>
        </w:r>
      </w:hyperlink>
      <w:r w:rsidRPr="008429BB">
        <w:rPr>
          <w:noProof/>
        </w:rPr>
        <w:t>.</w:t>
      </w:r>
    </w:p>
    <w:bookmarkEnd w:id="1106"/>
    <w:p w14:paraId="4DB88722" w14:textId="77777777" w:rsidR="008429BB" w:rsidRPr="008429BB" w:rsidRDefault="008429BB" w:rsidP="008429BB">
      <w:pPr>
        <w:pStyle w:val="EndNoteBibliography"/>
        <w:rPr>
          <w:noProof/>
        </w:rPr>
      </w:pPr>
    </w:p>
    <w:p w14:paraId="13D8C092" w14:textId="77777777" w:rsidR="008429BB" w:rsidRPr="008429BB" w:rsidRDefault="008429BB" w:rsidP="008429BB">
      <w:pPr>
        <w:pStyle w:val="EndNoteBibliography"/>
        <w:rPr>
          <w:noProof/>
        </w:rPr>
      </w:pPr>
      <w:bookmarkStart w:id="1107" w:name="_ENREF_77"/>
      <w:r w:rsidRPr="008429BB">
        <w:rPr>
          <w:noProof/>
        </w:rPr>
        <w:t xml:space="preserve">Shine R, Harlow PS (1996). Maternal Manipulation of Offspring Phenotypes via Nest-Site Selection in an Oviparous Lizard. </w:t>
      </w:r>
      <w:r w:rsidRPr="008429BB">
        <w:rPr>
          <w:i/>
          <w:noProof/>
        </w:rPr>
        <w:t>Ecology</w:t>
      </w:r>
      <w:r w:rsidRPr="008429BB">
        <w:rPr>
          <w:noProof/>
        </w:rPr>
        <w:t xml:space="preserve"> </w:t>
      </w:r>
      <w:r w:rsidRPr="008429BB">
        <w:rPr>
          <w:b/>
          <w:noProof/>
        </w:rPr>
        <w:t>77</w:t>
      </w:r>
      <w:r w:rsidRPr="008429BB">
        <w:rPr>
          <w:noProof/>
        </w:rPr>
        <w:t>(6)</w:t>
      </w:r>
      <w:r w:rsidRPr="008429BB">
        <w:rPr>
          <w:b/>
          <w:noProof/>
        </w:rPr>
        <w:t>:</w:t>
      </w:r>
      <w:r w:rsidRPr="008429BB">
        <w:rPr>
          <w:noProof/>
        </w:rPr>
        <w:t xml:space="preserve"> 1808–1817.</w:t>
      </w:r>
    </w:p>
    <w:bookmarkEnd w:id="1107"/>
    <w:p w14:paraId="77994F74" w14:textId="77777777" w:rsidR="008429BB" w:rsidRPr="008429BB" w:rsidRDefault="008429BB" w:rsidP="008429BB">
      <w:pPr>
        <w:pStyle w:val="EndNoteBibliography"/>
        <w:rPr>
          <w:noProof/>
        </w:rPr>
      </w:pPr>
    </w:p>
    <w:p w14:paraId="1D100AF5" w14:textId="77777777" w:rsidR="008429BB" w:rsidRPr="008429BB" w:rsidRDefault="008429BB" w:rsidP="008429BB">
      <w:pPr>
        <w:pStyle w:val="EndNoteBibliography"/>
        <w:rPr>
          <w:noProof/>
        </w:rPr>
      </w:pPr>
      <w:bookmarkStart w:id="1108" w:name="_ENREF_78"/>
      <w:r w:rsidRPr="008429BB">
        <w:rPr>
          <w:noProof/>
        </w:rPr>
        <w:t xml:space="preserve">Sivula T, Magnusson M, Vehtari A (2020). Uncertainty in Bayesian leave-one-out cross-validation based model comparison. </w:t>
      </w:r>
      <w:r w:rsidRPr="008429BB">
        <w:rPr>
          <w:i/>
          <w:noProof/>
        </w:rPr>
        <w:t>arXiv:200810296</w:t>
      </w:r>
      <w:r w:rsidRPr="008429BB">
        <w:rPr>
          <w:noProof/>
        </w:rPr>
        <w:t>.</w:t>
      </w:r>
    </w:p>
    <w:bookmarkEnd w:id="1108"/>
    <w:p w14:paraId="7557A7D9" w14:textId="77777777" w:rsidR="008429BB" w:rsidRPr="008429BB" w:rsidRDefault="008429BB" w:rsidP="008429BB">
      <w:pPr>
        <w:pStyle w:val="EndNoteBibliography"/>
        <w:rPr>
          <w:noProof/>
        </w:rPr>
      </w:pPr>
    </w:p>
    <w:p w14:paraId="48AD6BCC" w14:textId="77777777" w:rsidR="008429BB" w:rsidRPr="008429BB" w:rsidRDefault="008429BB" w:rsidP="008429BB">
      <w:pPr>
        <w:pStyle w:val="EndNoteBibliography"/>
        <w:rPr>
          <w:noProof/>
        </w:rPr>
      </w:pPr>
      <w:bookmarkStart w:id="1109" w:name="_ENREF_79"/>
      <w:r w:rsidRPr="008429BB">
        <w:rPr>
          <w:noProof/>
        </w:rPr>
        <w:t>Sorci G, Clobert J (1999). Natural selection on hatchling body size and mass in two environments in the common lizard (</w:t>
      </w:r>
      <w:r w:rsidRPr="008429BB">
        <w:rPr>
          <w:i/>
          <w:noProof/>
        </w:rPr>
        <w:t>Lacerta vivipara</w:t>
      </w:r>
      <w:r w:rsidRPr="008429BB">
        <w:rPr>
          <w:noProof/>
        </w:rPr>
        <w:t xml:space="preserve">). . </w:t>
      </w:r>
      <w:r w:rsidRPr="008429BB">
        <w:rPr>
          <w:i/>
          <w:noProof/>
        </w:rPr>
        <w:t>Evolutionary Ecology Research</w:t>
      </w:r>
      <w:r w:rsidRPr="008429BB">
        <w:rPr>
          <w:noProof/>
        </w:rPr>
        <w:t xml:space="preserve"> </w:t>
      </w:r>
      <w:r w:rsidRPr="008429BB">
        <w:rPr>
          <w:b/>
          <w:noProof/>
        </w:rPr>
        <w:t>1:</w:t>
      </w:r>
      <w:r w:rsidRPr="008429BB">
        <w:rPr>
          <w:noProof/>
        </w:rPr>
        <w:t xml:space="preserve"> 303-316.</w:t>
      </w:r>
    </w:p>
    <w:bookmarkEnd w:id="1109"/>
    <w:p w14:paraId="5BAD3F2B" w14:textId="77777777" w:rsidR="008429BB" w:rsidRPr="008429BB" w:rsidRDefault="008429BB" w:rsidP="008429BB">
      <w:pPr>
        <w:pStyle w:val="EndNoteBibliography"/>
        <w:rPr>
          <w:noProof/>
        </w:rPr>
      </w:pPr>
    </w:p>
    <w:p w14:paraId="34391A9B" w14:textId="77777777" w:rsidR="008429BB" w:rsidRPr="008429BB" w:rsidRDefault="008429BB" w:rsidP="008429BB">
      <w:pPr>
        <w:pStyle w:val="EndNoteBibliography"/>
        <w:rPr>
          <w:noProof/>
        </w:rPr>
      </w:pPr>
      <w:bookmarkStart w:id="1110" w:name="_ENREF_80"/>
      <w:r w:rsidRPr="008429BB">
        <w:rPr>
          <w:noProof/>
        </w:rPr>
        <w:t xml:space="preserve">Stillwell RC, Fox CW (2009). Geographic variation in body size, sexual size dimorphism and fitness components of a seed beetle: local adaptation versus phenotypic plasticity. </w:t>
      </w:r>
      <w:r w:rsidRPr="008429BB">
        <w:rPr>
          <w:i/>
          <w:noProof/>
        </w:rPr>
        <w:t>Oikos</w:t>
      </w:r>
      <w:r w:rsidRPr="008429BB">
        <w:rPr>
          <w:noProof/>
        </w:rPr>
        <w:t xml:space="preserve"> </w:t>
      </w:r>
      <w:r w:rsidRPr="008429BB">
        <w:rPr>
          <w:b/>
          <w:noProof/>
        </w:rPr>
        <w:t>118</w:t>
      </w:r>
      <w:r w:rsidRPr="008429BB">
        <w:rPr>
          <w:noProof/>
        </w:rPr>
        <w:t>(5)</w:t>
      </w:r>
      <w:r w:rsidRPr="008429BB">
        <w:rPr>
          <w:b/>
          <w:noProof/>
        </w:rPr>
        <w:t>:</w:t>
      </w:r>
      <w:r w:rsidRPr="008429BB">
        <w:rPr>
          <w:noProof/>
        </w:rPr>
        <w:t xml:space="preserve"> 703--712.</w:t>
      </w:r>
    </w:p>
    <w:bookmarkEnd w:id="1110"/>
    <w:p w14:paraId="5FF0FFB3" w14:textId="77777777" w:rsidR="008429BB" w:rsidRPr="008429BB" w:rsidRDefault="008429BB" w:rsidP="008429BB">
      <w:pPr>
        <w:pStyle w:val="EndNoteBibliography"/>
        <w:rPr>
          <w:noProof/>
        </w:rPr>
      </w:pPr>
    </w:p>
    <w:p w14:paraId="0F7C9323" w14:textId="77777777" w:rsidR="008429BB" w:rsidRPr="008429BB" w:rsidRDefault="008429BB" w:rsidP="008429BB">
      <w:pPr>
        <w:pStyle w:val="EndNoteBibliography"/>
        <w:rPr>
          <w:noProof/>
        </w:rPr>
      </w:pPr>
      <w:bookmarkStart w:id="1111" w:name="_ENREF_81"/>
      <w:r w:rsidRPr="008429BB">
        <w:rPr>
          <w:noProof/>
        </w:rPr>
        <w:t xml:space="preserve">Storm MA, Angilletta MJ (2007). Rapid assimilation of yolk enhances growth and development of lizard embryos from a cold environment. </w:t>
      </w:r>
      <w:r w:rsidRPr="008429BB">
        <w:rPr>
          <w:i/>
          <w:noProof/>
        </w:rPr>
        <w:t>The Journal of experimental biology</w:t>
      </w:r>
      <w:r w:rsidRPr="008429BB">
        <w:rPr>
          <w:noProof/>
        </w:rPr>
        <w:t xml:space="preserve"> </w:t>
      </w:r>
      <w:r w:rsidRPr="008429BB">
        <w:rPr>
          <w:b/>
          <w:noProof/>
        </w:rPr>
        <w:t>210</w:t>
      </w:r>
      <w:r w:rsidRPr="008429BB">
        <w:rPr>
          <w:noProof/>
        </w:rPr>
        <w:t>(19)</w:t>
      </w:r>
      <w:r w:rsidRPr="008429BB">
        <w:rPr>
          <w:b/>
          <w:noProof/>
        </w:rPr>
        <w:t>:</w:t>
      </w:r>
      <w:r w:rsidRPr="008429BB">
        <w:rPr>
          <w:noProof/>
        </w:rPr>
        <w:t xml:space="preserve"> 3415–3421.</w:t>
      </w:r>
    </w:p>
    <w:bookmarkEnd w:id="1111"/>
    <w:p w14:paraId="674070F7" w14:textId="77777777" w:rsidR="008429BB" w:rsidRPr="008429BB" w:rsidRDefault="008429BB" w:rsidP="008429BB">
      <w:pPr>
        <w:pStyle w:val="EndNoteBibliography"/>
        <w:rPr>
          <w:noProof/>
        </w:rPr>
      </w:pPr>
    </w:p>
    <w:p w14:paraId="717C88EF" w14:textId="77777777" w:rsidR="008429BB" w:rsidRPr="008429BB" w:rsidRDefault="008429BB" w:rsidP="008429BB">
      <w:pPr>
        <w:pStyle w:val="EndNoteBibliography"/>
        <w:rPr>
          <w:noProof/>
        </w:rPr>
      </w:pPr>
      <w:bookmarkStart w:id="1112" w:name="_ENREF_82"/>
      <w:r w:rsidRPr="008429BB">
        <w:rPr>
          <w:noProof/>
        </w:rPr>
        <w:t xml:space="preserve">Sun B-J, Li T, Gao J, Ma L, Du W-G (2015). High incubation temperatures enhance mitochondrial energy metabolism in reptile embryos. </w:t>
      </w:r>
      <w:r w:rsidRPr="008429BB">
        <w:rPr>
          <w:i/>
          <w:noProof/>
        </w:rPr>
        <w:t>Scientific Reports</w:t>
      </w:r>
      <w:r w:rsidRPr="008429BB">
        <w:rPr>
          <w:noProof/>
        </w:rPr>
        <w:t xml:space="preserve"> </w:t>
      </w:r>
      <w:r w:rsidRPr="008429BB">
        <w:rPr>
          <w:b/>
          <w:noProof/>
        </w:rPr>
        <w:t>5</w:t>
      </w:r>
      <w:r w:rsidRPr="008429BB">
        <w:rPr>
          <w:noProof/>
        </w:rPr>
        <w:t>(1)</w:t>
      </w:r>
      <w:r w:rsidRPr="008429BB">
        <w:rPr>
          <w:b/>
          <w:noProof/>
        </w:rPr>
        <w:t>:</w:t>
      </w:r>
      <w:r w:rsidRPr="008429BB">
        <w:rPr>
          <w:noProof/>
        </w:rPr>
        <w:t xml:space="preserve"> 8861.</w:t>
      </w:r>
    </w:p>
    <w:bookmarkEnd w:id="1112"/>
    <w:p w14:paraId="3ACE3805" w14:textId="77777777" w:rsidR="008429BB" w:rsidRPr="008429BB" w:rsidRDefault="008429BB" w:rsidP="008429BB">
      <w:pPr>
        <w:pStyle w:val="EndNoteBibliography"/>
        <w:rPr>
          <w:noProof/>
        </w:rPr>
      </w:pPr>
    </w:p>
    <w:p w14:paraId="2534410B" w14:textId="77777777" w:rsidR="008429BB" w:rsidRPr="008429BB" w:rsidRDefault="008429BB" w:rsidP="008429BB">
      <w:pPr>
        <w:pStyle w:val="EndNoteBibliography"/>
        <w:rPr>
          <w:noProof/>
        </w:rPr>
      </w:pPr>
      <w:bookmarkStart w:id="1113" w:name="_ENREF_83"/>
      <w:r w:rsidRPr="008429BB">
        <w:rPr>
          <w:noProof/>
        </w:rPr>
        <w:t>Team RC (2023). R: A language and environment for statistical</w:t>
      </w:r>
    </w:p>
    <w:p w14:paraId="5DA8826C" w14:textId="77777777" w:rsidR="008429BB" w:rsidRPr="008429BB" w:rsidRDefault="008429BB" w:rsidP="008429BB">
      <w:pPr>
        <w:pStyle w:val="EndNoteBibliography"/>
        <w:rPr>
          <w:i/>
          <w:noProof/>
        </w:rPr>
      </w:pPr>
      <w:r w:rsidRPr="008429BB">
        <w:rPr>
          <w:noProof/>
        </w:rPr>
        <w:t xml:space="preserve">  computing. </w:t>
      </w:r>
      <w:r w:rsidRPr="008429BB">
        <w:rPr>
          <w:i/>
          <w:noProof/>
        </w:rPr>
        <w:t>R Foundation for Statistical Computing, Vienna, Austria</w:t>
      </w:r>
    </w:p>
    <w:p w14:paraId="37B4EDF9" w14:textId="29135C5F" w:rsidR="008429BB" w:rsidRPr="008429BB" w:rsidRDefault="008429BB" w:rsidP="008429BB">
      <w:pPr>
        <w:pStyle w:val="EndNoteBibliography"/>
        <w:rPr>
          <w:noProof/>
        </w:rPr>
      </w:pPr>
      <w:r w:rsidRPr="008429BB">
        <w:rPr>
          <w:i/>
          <w:noProof/>
        </w:rPr>
        <w:t xml:space="preserve">  URL </w:t>
      </w:r>
      <w:hyperlink r:id="rId26" w:history="1">
        <w:r w:rsidRPr="008429BB">
          <w:rPr>
            <w:rStyle w:val="Hyperlink"/>
            <w:i/>
            <w:noProof/>
          </w:rPr>
          <w:t>https://wwwR-projectorg/</w:t>
        </w:r>
      </w:hyperlink>
      <w:r w:rsidRPr="008429BB">
        <w:rPr>
          <w:noProof/>
        </w:rPr>
        <w:t>.</w:t>
      </w:r>
    </w:p>
    <w:bookmarkEnd w:id="1113"/>
    <w:p w14:paraId="124F63E1" w14:textId="77777777" w:rsidR="008429BB" w:rsidRPr="008429BB" w:rsidRDefault="008429BB" w:rsidP="008429BB">
      <w:pPr>
        <w:pStyle w:val="EndNoteBibliography"/>
        <w:rPr>
          <w:noProof/>
        </w:rPr>
      </w:pPr>
    </w:p>
    <w:p w14:paraId="482F82BB" w14:textId="77777777" w:rsidR="008429BB" w:rsidRPr="008429BB" w:rsidRDefault="008429BB" w:rsidP="008429BB">
      <w:pPr>
        <w:pStyle w:val="EndNoteBibliography"/>
        <w:rPr>
          <w:noProof/>
        </w:rPr>
      </w:pPr>
      <w:bookmarkStart w:id="1114" w:name="_ENREF_84"/>
      <w:r w:rsidRPr="008429BB">
        <w:rPr>
          <w:noProof/>
        </w:rPr>
        <w:lastRenderedPageBreak/>
        <w:t xml:space="preserve">Telemeco RS, Radder RS, Baird TA, Shine R (2010). Thermal effects on reptile reproduction: adaptation and phenotypic plasticity in a montane lizard. </w:t>
      </w:r>
      <w:r w:rsidRPr="008429BB">
        <w:rPr>
          <w:i/>
          <w:noProof/>
        </w:rPr>
        <w:t>Biological Journal of the Linnean Society</w:t>
      </w:r>
      <w:r w:rsidRPr="008429BB">
        <w:rPr>
          <w:noProof/>
        </w:rPr>
        <w:t xml:space="preserve"> </w:t>
      </w:r>
      <w:r w:rsidRPr="008429BB">
        <w:rPr>
          <w:b/>
          <w:noProof/>
        </w:rPr>
        <w:t>100</w:t>
      </w:r>
      <w:r w:rsidRPr="008429BB">
        <w:rPr>
          <w:noProof/>
        </w:rPr>
        <w:t>(3)</w:t>
      </w:r>
      <w:r w:rsidRPr="008429BB">
        <w:rPr>
          <w:b/>
          <w:noProof/>
        </w:rPr>
        <w:t>:</w:t>
      </w:r>
      <w:r w:rsidRPr="008429BB">
        <w:rPr>
          <w:noProof/>
        </w:rPr>
        <w:t xml:space="preserve"> 642--655.</w:t>
      </w:r>
    </w:p>
    <w:bookmarkEnd w:id="1114"/>
    <w:p w14:paraId="46D224B5" w14:textId="77777777" w:rsidR="008429BB" w:rsidRPr="008429BB" w:rsidRDefault="008429BB" w:rsidP="008429BB">
      <w:pPr>
        <w:pStyle w:val="EndNoteBibliography"/>
        <w:rPr>
          <w:noProof/>
        </w:rPr>
      </w:pPr>
    </w:p>
    <w:p w14:paraId="1DF93BB0" w14:textId="77777777" w:rsidR="008429BB" w:rsidRPr="008429BB" w:rsidRDefault="008429BB" w:rsidP="008429BB">
      <w:pPr>
        <w:pStyle w:val="EndNoteBibliography"/>
        <w:rPr>
          <w:noProof/>
        </w:rPr>
      </w:pPr>
      <w:bookmarkStart w:id="1115" w:name="_ENREF_85"/>
      <w:r w:rsidRPr="008429BB">
        <w:rPr>
          <w:noProof/>
        </w:rPr>
        <w:t xml:space="preserve">Uller T, Olsson M (2010). Offspring size and timing of hatching determine survival and reproductive output in a lizard. </w:t>
      </w:r>
      <w:r w:rsidRPr="008429BB">
        <w:rPr>
          <w:i/>
          <w:noProof/>
        </w:rPr>
        <w:t>Oecologia</w:t>
      </w:r>
      <w:r w:rsidRPr="008429BB">
        <w:rPr>
          <w:noProof/>
        </w:rPr>
        <w:t xml:space="preserve"> </w:t>
      </w:r>
      <w:r w:rsidRPr="008429BB">
        <w:rPr>
          <w:b/>
          <w:noProof/>
        </w:rPr>
        <w:t>162</w:t>
      </w:r>
      <w:r w:rsidRPr="008429BB">
        <w:rPr>
          <w:noProof/>
        </w:rPr>
        <w:t>(3)</w:t>
      </w:r>
      <w:r w:rsidRPr="008429BB">
        <w:rPr>
          <w:b/>
          <w:noProof/>
        </w:rPr>
        <w:t>:</w:t>
      </w:r>
      <w:r w:rsidRPr="008429BB">
        <w:rPr>
          <w:noProof/>
        </w:rPr>
        <w:t xml:space="preserve"> 663--671.</w:t>
      </w:r>
    </w:p>
    <w:bookmarkEnd w:id="1115"/>
    <w:p w14:paraId="582A56F5" w14:textId="77777777" w:rsidR="008429BB" w:rsidRPr="008429BB" w:rsidRDefault="008429BB" w:rsidP="008429BB">
      <w:pPr>
        <w:pStyle w:val="EndNoteBibliography"/>
        <w:rPr>
          <w:noProof/>
        </w:rPr>
      </w:pPr>
    </w:p>
    <w:p w14:paraId="7CFC3E1E" w14:textId="77777777" w:rsidR="008429BB" w:rsidRPr="008429BB" w:rsidRDefault="008429BB" w:rsidP="008429BB">
      <w:pPr>
        <w:pStyle w:val="EndNoteBibliography"/>
        <w:rPr>
          <w:noProof/>
        </w:rPr>
      </w:pPr>
      <w:bookmarkStart w:id="1116" w:name="_ENREF_86"/>
      <w:r w:rsidRPr="008429BB">
        <w:rPr>
          <w:noProof/>
        </w:rPr>
        <w:t xml:space="preserve">VanRaden PM (2008). Efficient Methods to Compute Genomic Predictions. </w:t>
      </w:r>
      <w:r w:rsidRPr="008429BB">
        <w:rPr>
          <w:i/>
          <w:noProof/>
        </w:rPr>
        <w:t>Journal of Dairy Science</w:t>
      </w:r>
      <w:r w:rsidRPr="008429BB">
        <w:rPr>
          <w:noProof/>
        </w:rPr>
        <w:t xml:space="preserve"> </w:t>
      </w:r>
      <w:r w:rsidRPr="008429BB">
        <w:rPr>
          <w:b/>
          <w:noProof/>
        </w:rPr>
        <w:t>91</w:t>
      </w:r>
      <w:r w:rsidRPr="008429BB">
        <w:rPr>
          <w:noProof/>
        </w:rPr>
        <w:t>(11)</w:t>
      </w:r>
      <w:r w:rsidRPr="008429BB">
        <w:rPr>
          <w:b/>
          <w:noProof/>
        </w:rPr>
        <w:t>:</w:t>
      </w:r>
      <w:r w:rsidRPr="008429BB">
        <w:rPr>
          <w:noProof/>
        </w:rPr>
        <w:t xml:space="preserve"> 4414--4423.</w:t>
      </w:r>
    </w:p>
    <w:bookmarkEnd w:id="1116"/>
    <w:p w14:paraId="28FB7278" w14:textId="77777777" w:rsidR="008429BB" w:rsidRPr="008429BB" w:rsidRDefault="008429BB" w:rsidP="008429BB">
      <w:pPr>
        <w:pStyle w:val="EndNoteBibliography"/>
        <w:rPr>
          <w:noProof/>
        </w:rPr>
      </w:pPr>
    </w:p>
    <w:p w14:paraId="062DFF03" w14:textId="0795FE47" w:rsidR="008429BB" w:rsidRPr="008429BB" w:rsidRDefault="008429BB" w:rsidP="008429BB">
      <w:pPr>
        <w:pStyle w:val="EndNoteBibliography"/>
        <w:rPr>
          <w:noProof/>
        </w:rPr>
      </w:pPr>
      <w:bookmarkStart w:id="1117" w:name="_ENREF_87"/>
      <w:r w:rsidRPr="008429BB">
        <w:rPr>
          <w:noProof/>
        </w:rPr>
        <w:t xml:space="preserve">Verdú‐Ricoy J, Iraeta P, Salvador A, Díaz JA (2014). Phenotypic responses to incubation conditions in ecologically distinct populations of a lacertid lizard: A tale of two phylogeographic lineages. </w:t>
      </w:r>
      <w:r w:rsidRPr="008429BB">
        <w:rPr>
          <w:i/>
          <w:noProof/>
        </w:rPr>
        <w:t>Journal of Zoology</w:t>
      </w:r>
      <w:r w:rsidRPr="008429BB">
        <w:rPr>
          <w:noProof/>
        </w:rPr>
        <w:t xml:space="preserve"> </w:t>
      </w:r>
      <w:r w:rsidRPr="008429BB">
        <w:rPr>
          <w:b/>
          <w:noProof/>
        </w:rPr>
        <w:t>292(3):</w:t>
      </w:r>
      <w:r w:rsidRPr="008429BB">
        <w:rPr>
          <w:noProof/>
        </w:rPr>
        <w:t xml:space="preserve"> 184–191. </w:t>
      </w:r>
      <w:hyperlink r:id="rId27" w:history="1">
        <w:r w:rsidRPr="008429BB">
          <w:rPr>
            <w:rStyle w:val="Hyperlink"/>
            <w:noProof/>
          </w:rPr>
          <w:t>https://doi.org/110.1111/jzo.12091</w:t>
        </w:r>
      </w:hyperlink>
      <w:r w:rsidRPr="008429BB">
        <w:rPr>
          <w:noProof/>
        </w:rPr>
        <w:t>.</w:t>
      </w:r>
    </w:p>
    <w:bookmarkEnd w:id="1117"/>
    <w:p w14:paraId="74C7DC02" w14:textId="77777777" w:rsidR="008429BB" w:rsidRPr="008429BB" w:rsidRDefault="008429BB" w:rsidP="008429BB">
      <w:pPr>
        <w:pStyle w:val="EndNoteBibliography"/>
        <w:rPr>
          <w:noProof/>
        </w:rPr>
      </w:pPr>
    </w:p>
    <w:p w14:paraId="4AB904F6" w14:textId="77777777" w:rsidR="008429BB" w:rsidRPr="008429BB" w:rsidRDefault="008429BB" w:rsidP="008429BB">
      <w:pPr>
        <w:pStyle w:val="EndNoteBibliography"/>
        <w:rPr>
          <w:noProof/>
        </w:rPr>
      </w:pPr>
      <w:bookmarkStart w:id="1118" w:name="_ENREF_88"/>
      <w:r w:rsidRPr="008429BB">
        <w:rPr>
          <w:noProof/>
        </w:rPr>
        <w:t xml:space="preserve">Wallace BP, Sotherland PR, Santidrian Tomillo P, Reina RD, Spotila JR, Paladino FV (2007). Maternal investment in reproduction and its consequences in leatherback turtles. </w:t>
      </w:r>
      <w:r w:rsidRPr="008429BB">
        <w:rPr>
          <w:i/>
          <w:noProof/>
        </w:rPr>
        <w:t>Oecologia</w:t>
      </w:r>
      <w:r w:rsidRPr="008429BB">
        <w:rPr>
          <w:noProof/>
        </w:rPr>
        <w:t xml:space="preserve"> </w:t>
      </w:r>
      <w:r w:rsidRPr="008429BB">
        <w:rPr>
          <w:b/>
          <w:noProof/>
        </w:rPr>
        <w:t>152</w:t>
      </w:r>
      <w:r w:rsidRPr="008429BB">
        <w:rPr>
          <w:noProof/>
        </w:rPr>
        <w:t>(1)</w:t>
      </w:r>
      <w:r w:rsidRPr="008429BB">
        <w:rPr>
          <w:b/>
          <w:noProof/>
        </w:rPr>
        <w:t>:</w:t>
      </w:r>
      <w:r w:rsidRPr="008429BB">
        <w:rPr>
          <w:noProof/>
        </w:rPr>
        <w:t xml:space="preserve"> 37--47.</w:t>
      </w:r>
    </w:p>
    <w:bookmarkEnd w:id="1118"/>
    <w:p w14:paraId="1C9D60E5" w14:textId="77777777" w:rsidR="008429BB" w:rsidRPr="008429BB" w:rsidRDefault="008429BB" w:rsidP="008429BB">
      <w:pPr>
        <w:pStyle w:val="EndNoteBibliography"/>
        <w:rPr>
          <w:noProof/>
        </w:rPr>
      </w:pPr>
    </w:p>
    <w:p w14:paraId="4700A2EB" w14:textId="77777777" w:rsidR="008429BB" w:rsidRPr="008429BB" w:rsidRDefault="008429BB" w:rsidP="008429BB">
      <w:pPr>
        <w:pStyle w:val="EndNoteBibliography"/>
        <w:rPr>
          <w:noProof/>
        </w:rPr>
      </w:pPr>
      <w:bookmarkStart w:id="1119" w:name="_ENREF_89"/>
      <w:r w:rsidRPr="008429BB">
        <w:rPr>
          <w:noProof/>
        </w:rPr>
        <w:t xml:space="preserve">Warner DA, Andrews RM (2002). Laboratory and field experiments identify sources of variation in phenotypes and survival of hatchling lizards. </w:t>
      </w:r>
      <w:r w:rsidRPr="008429BB">
        <w:rPr>
          <w:i/>
          <w:noProof/>
        </w:rPr>
        <w:t>Biological Journal of the Linnean Society</w:t>
      </w:r>
      <w:r w:rsidRPr="008429BB">
        <w:rPr>
          <w:noProof/>
        </w:rPr>
        <w:t xml:space="preserve"> </w:t>
      </w:r>
      <w:r w:rsidRPr="008429BB">
        <w:rPr>
          <w:b/>
          <w:noProof/>
        </w:rPr>
        <w:t>76:</w:t>
      </w:r>
      <w:r w:rsidRPr="008429BB">
        <w:rPr>
          <w:noProof/>
        </w:rPr>
        <w:t xml:space="preserve"> 105-124.</w:t>
      </w:r>
    </w:p>
    <w:bookmarkEnd w:id="1119"/>
    <w:p w14:paraId="352151A8" w14:textId="77777777" w:rsidR="008429BB" w:rsidRPr="008429BB" w:rsidRDefault="008429BB" w:rsidP="008429BB">
      <w:pPr>
        <w:pStyle w:val="EndNoteBibliography"/>
        <w:rPr>
          <w:noProof/>
        </w:rPr>
      </w:pPr>
    </w:p>
    <w:p w14:paraId="4006B340" w14:textId="77777777" w:rsidR="008429BB" w:rsidRPr="008429BB" w:rsidRDefault="008429BB" w:rsidP="008429BB">
      <w:pPr>
        <w:pStyle w:val="EndNoteBibliography"/>
        <w:rPr>
          <w:noProof/>
        </w:rPr>
      </w:pPr>
      <w:bookmarkStart w:id="1120" w:name="_ENREF_90"/>
      <w:r w:rsidRPr="008429BB">
        <w:rPr>
          <w:noProof/>
        </w:rPr>
        <w:t xml:space="preserve">Warner DA, Lovern MB (2014). The Maternal Environment Affects Offspring Viability via an Indirect Effect of Yolk Investment on Offspring Size. </w:t>
      </w:r>
      <w:r w:rsidRPr="008429BB">
        <w:rPr>
          <w:i/>
          <w:noProof/>
        </w:rPr>
        <w:t>Physiological and Biochemical Zoology</w:t>
      </w:r>
      <w:r w:rsidRPr="008429BB">
        <w:rPr>
          <w:noProof/>
        </w:rPr>
        <w:t xml:space="preserve"> </w:t>
      </w:r>
      <w:r w:rsidRPr="008429BB">
        <w:rPr>
          <w:b/>
          <w:noProof/>
        </w:rPr>
        <w:t>87</w:t>
      </w:r>
      <w:r w:rsidRPr="008429BB">
        <w:rPr>
          <w:noProof/>
        </w:rPr>
        <w:t>(2)</w:t>
      </w:r>
      <w:r w:rsidRPr="008429BB">
        <w:rPr>
          <w:b/>
          <w:noProof/>
        </w:rPr>
        <w:t>:</w:t>
      </w:r>
      <w:r w:rsidRPr="008429BB">
        <w:rPr>
          <w:noProof/>
        </w:rPr>
        <w:t xml:space="preserve"> 276--287.</w:t>
      </w:r>
    </w:p>
    <w:bookmarkEnd w:id="1120"/>
    <w:p w14:paraId="096A12EC" w14:textId="77777777" w:rsidR="008429BB" w:rsidRPr="008429BB" w:rsidRDefault="008429BB" w:rsidP="008429BB">
      <w:pPr>
        <w:pStyle w:val="EndNoteBibliography"/>
        <w:rPr>
          <w:noProof/>
        </w:rPr>
      </w:pPr>
    </w:p>
    <w:p w14:paraId="3FA61829" w14:textId="77777777" w:rsidR="008429BB" w:rsidRPr="008429BB" w:rsidRDefault="008429BB" w:rsidP="008429BB">
      <w:pPr>
        <w:pStyle w:val="EndNoteBibliography"/>
        <w:rPr>
          <w:noProof/>
        </w:rPr>
      </w:pPr>
      <w:bookmarkStart w:id="1121" w:name="_ENREF_91"/>
      <w:r w:rsidRPr="008429BB">
        <w:rPr>
          <w:noProof/>
        </w:rPr>
        <w:t xml:space="preserve">Warner DA, Shine R (2008). Determinants of Dispersal Distance in Free-Ranging Juvenile Lizards. </w:t>
      </w:r>
      <w:r w:rsidRPr="008429BB">
        <w:rPr>
          <w:i/>
          <w:noProof/>
        </w:rPr>
        <w:t>Ethology</w:t>
      </w:r>
      <w:r w:rsidRPr="008429BB">
        <w:rPr>
          <w:noProof/>
        </w:rPr>
        <w:t xml:space="preserve"> </w:t>
      </w:r>
      <w:r w:rsidRPr="008429BB">
        <w:rPr>
          <w:b/>
          <w:noProof/>
        </w:rPr>
        <w:t>114</w:t>
      </w:r>
      <w:r w:rsidRPr="008429BB">
        <w:rPr>
          <w:noProof/>
        </w:rPr>
        <w:t>(4)</w:t>
      </w:r>
      <w:r w:rsidRPr="008429BB">
        <w:rPr>
          <w:b/>
          <w:noProof/>
        </w:rPr>
        <w:t>:</w:t>
      </w:r>
      <w:r w:rsidRPr="008429BB">
        <w:rPr>
          <w:noProof/>
        </w:rPr>
        <w:t xml:space="preserve"> 361--368.</w:t>
      </w:r>
    </w:p>
    <w:bookmarkEnd w:id="1121"/>
    <w:p w14:paraId="4334C3DC" w14:textId="77777777" w:rsidR="008429BB" w:rsidRPr="008429BB" w:rsidRDefault="008429BB" w:rsidP="008429BB">
      <w:pPr>
        <w:pStyle w:val="EndNoteBibliography"/>
        <w:rPr>
          <w:noProof/>
        </w:rPr>
      </w:pPr>
    </w:p>
    <w:p w14:paraId="56E4D0AC" w14:textId="77777777" w:rsidR="008429BB" w:rsidRPr="008429BB" w:rsidRDefault="008429BB" w:rsidP="008429BB">
      <w:pPr>
        <w:pStyle w:val="EndNoteBibliography"/>
        <w:rPr>
          <w:noProof/>
        </w:rPr>
      </w:pPr>
      <w:bookmarkStart w:id="1122" w:name="_ENREF_92"/>
      <w:r w:rsidRPr="008429BB">
        <w:rPr>
          <w:noProof/>
        </w:rPr>
        <w:t xml:space="preserve">Weigensberg I, Roff DA (1996). Natural Heritabilities: Can They Be Reliably Estimated in the Laboratory? </w:t>
      </w:r>
      <w:r w:rsidRPr="008429BB">
        <w:rPr>
          <w:i/>
          <w:noProof/>
        </w:rPr>
        <w:t>Evolution</w:t>
      </w:r>
      <w:r w:rsidRPr="008429BB">
        <w:rPr>
          <w:noProof/>
        </w:rPr>
        <w:t xml:space="preserve"> </w:t>
      </w:r>
      <w:r w:rsidRPr="008429BB">
        <w:rPr>
          <w:b/>
          <w:noProof/>
        </w:rPr>
        <w:t>50</w:t>
      </w:r>
      <w:r w:rsidRPr="008429BB">
        <w:rPr>
          <w:noProof/>
        </w:rPr>
        <w:t>(6)</w:t>
      </w:r>
      <w:r w:rsidRPr="008429BB">
        <w:rPr>
          <w:b/>
          <w:noProof/>
        </w:rPr>
        <w:t>:</w:t>
      </w:r>
      <w:r w:rsidRPr="008429BB">
        <w:rPr>
          <w:noProof/>
        </w:rPr>
        <w:t xml:space="preserve"> 2149--2157.</w:t>
      </w:r>
    </w:p>
    <w:bookmarkEnd w:id="1122"/>
    <w:p w14:paraId="0D68D730" w14:textId="77777777" w:rsidR="008429BB" w:rsidRPr="008429BB" w:rsidRDefault="008429BB" w:rsidP="008429BB">
      <w:pPr>
        <w:pStyle w:val="EndNoteBibliography"/>
        <w:rPr>
          <w:noProof/>
        </w:rPr>
      </w:pPr>
    </w:p>
    <w:p w14:paraId="3B7E8EFE" w14:textId="77777777" w:rsidR="008429BB" w:rsidRPr="008429BB" w:rsidRDefault="008429BB" w:rsidP="008429BB">
      <w:pPr>
        <w:pStyle w:val="EndNoteBibliography"/>
        <w:rPr>
          <w:noProof/>
        </w:rPr>
      </w:pPr>
      <w:bookmarkStart w:id="1123" w:name="_ENREF_93"/>
      <w:r w:rsidRPr="008429BB">
        <w:rPr>
          <w:noProof/>
        </w:rPr>
        <w:t xml:space="preserve">West-Eberhard MJ (2003). </w:t>
      </w:r>
      <w:r w:rsidRPr="008429BB">
        <w:rPr>
          <w:i/>
          <w:noProof/>
        </w:rPr>
        <w:t>Developmental Plasticity and Evolution</w:t>
      </w:r>
      <w:r w:rsidRPr="008429BB">
        <w:rPr>
          <w:noProof/>
        </w:rPr>
        <w:t>. Oxford University Press.</w:t>
      </w:r>
    </w:p>
    <w:bookmarkEnd w:id="1123"/>
    <w:p w14:paraId="20E77C93" w14:textId="77777777" w:rsidR="008429BB" w:rsidRPr="008429BB" w:rsidRDefault="008429BB" w:rsidP="008429BB">
      <w:pPr>
        <w:pStyle w:val="EndNoteBibliography"/>
        <w:rPr>
          <w:noProof/>
        </w:rPr>
      </w:pPr>
    </w:p>
    <w:p w14:paraId="382A572A" w14:textId="77777777" w:rsidR="008429BB" w:rsidRPr="008429BB" w:rsidRDefault="008429BB" w:rsidP="008429BB">
      <w:pPr>
        <w:pStyle w:val="EndNoteBibliography"/>
        <w:rPr>
          <w:noProof/>
        </w:rPr>
      </w:pPr>
      <w:bookmarkStart w:id="1124" w:name="_ENREF_94"/>
      <w:r w:rsidRPr="008429BB">
        <w:rPr>
          <w:noProof/>
        </w:rPr>
        <w:t>While GM, Noble DWA, Uller T, Warner DA, Riley JL, Du W-G</w:t>
      </w:r>
      <w:r w:rsidRPr="008429BB">
        <w:rPr>
          <w:i/>
          <w:noProof/>
        </w:rPr>
        <w:t xml:space="preserve"> et al</w:t>
      </w:r>
      <w:r w:rsidRPr="008429BB">
        <w:rPr>
          <w:noProof/>
        </w:rPr>
        <w:t xml:space="preserve"> (2018). Patterns of developmental plasticity in response to incubation temperature in reptiles. </w:t>
      </w:r>
      <w:r w:rsidRPr="008429BB">
        <w:rPr>
          <w:i/>
          <w:noProof/>
        </w:rPr>
        <w:t>Journal of Experimental Zoology Part A: Ecological and Integrative Physiology</w:t>
      </w:r>
      <w:r w:rsidRPr="008429BB">
        <w:rPr>
          <w:noProof/>
        </w:rPr>
        <w:t xml:space="preserve"> </w:t>
      </w:r>
      <w:r w:rsidRPr="008429BB">
        <w:rPr>
          <w:b/>
          <w:noProof/>
        </w:rPr>
        <w:t>329</w:t>
      </w:r>
      <w:r w:rsidRPr="008429BB">
        <w:rPr>
          <w:noProof/>
        </w:rPr>
        <w:t>(4-5)</w:t>
      </w:r>
      <w:r w:rsidRPr="008429BB">
        <w:rPr>
          <w:b/>
          <w:noProof/>
        </w:rPr>
        <w:t>:</w:t>
      </w:r>
      <w:r w:rsidRPr="008429BB">
        <w:rPr>
          <w:noProof/>
        </w:rPr>
        <w:t xml:space="preserve"> 162--176.</w:t>
      </w:r>
    </w:p>
    <w:bookmarkEnd w:id="1124"/>
    <w:p w14:paraId="0A2AD138" w14:textId="77777777" w:rsidR="008429BB" w:rsidRPr="008429BB" w:rsidRDefault="008429BB" w:rsidP="008429BB">
      <w:pPr>
        <w:pStyle w:val="EndNoteBibliography"/>
        <w:rPr>
          <w:noProof/>
        </w:rPr>
      </w:pPr>
    </w:p>
    <w:p w14:paraId="2FE6087E" w14:textId="77777777" w:rsidR="008429BB" w:rsidRPr="008429BB" w:rsidRDefault="008429BB" w:rsidP="008429BB">
      <w:pPr>
        <w:pStyle w:val="EndNoteBibliography"/>
        <w:rPr>
          <w:noProof/>
        </w:rPr>
      </w:pPr>
      <w:bookmarkStart w:id="1125" w:name="_ENREF_95"/>
      <w:r w:rsidRPr="008429BB">
        <w:rPr>
          <w:noProof/>
        </w:rPr>
        <w:t>While GM, Williamson J, Prescott G, Horvathova T, Fresnillo B, Beeton NJ</w:t>
      </w:r>
      <w:r w:rsidRPr="008429BB">
        <w:rPr>
          <w:i/>
          <w:noProof/>
        </w:rPr>
        <w:t xml:space="preserve"> et al</w:t>
      </w:r>
      <w:r w:rsidRPr="008429BB">
        <w:rPr>
          <w:noProof/>
        </w:rPr>
        <w:t xml:space="preserve"> (2015). Adaptive responses to cool climate promotes persistence of a non-native lizard. </w:t>
      </w:r>
      <w:r w:rsidRPr="008429BB">
        <w:rPr>
          <w:i/>
          <w:noProof/>
        </w:rPr>
        <w:t>Proceedings of the Royal Society of London B: Biological Sciences</w:t>
      </w:r>
      <w:r w:rsidRPr="008429BB">
        <w:rPr>
          <w:noProof/>
        </w:rPr>
        <w:t xml:space="preserve"> </w:t>
      </w:r>
      <w:r w:rsidRPr="008429BB">
        <w:rPr>
          <w:b/>
          <w:noProof/>
        </w:rPr>
        <w:t>282</w:t>
      </w:r>
      <w:r w:rsidRPr="008429BB">
        <w:rPr>
          <w:noProof/>
        </w:rPr>
        <w:t>(1803)</w:t>
      </w:r>
      <w:r w:rsidRPr="008429BB">
        <w:rPr>
          <w:b/>
          <w:noProof/>
        </w:rPr>
        <w:t>:</w:t>
      </w:r>
      <w:r w:rsidRPr="008429BB">
        <w:rPr>
          <w:noProof/>
        </w:rPr>
        <w:t xml:space="preserve"> 20142638–20142638.</w:t>
      </w:r>
    </w:p>
    <w:bookmarkEnd w:id="1125"/>
    <w:p w14:paraId="0FCCB3EC" w14:textId="77777777" w:rsidR="008429BB" w:rsidRPr="008429BB" w:rsidRDefault="008429BB" w:rsidP="008429BB">
      <w:pPr>
        <w:pStyle w:val="EndNoteBibliography"/>
        <w:rPr>
          <w:noProof/>
        </w:rPr>
      </w:pPr>
    </w:p>
    <w:p w14:paraId="79C27D8D" w14:textId="77777777" w:rsidR="008429BB" w:rsidRPr="008429BB" w:rsidRDefault="008429BB" w:rsidP="008429BB">
      <w:pPr>
        <w:pStyle w:val="EndNoteBibliography"/>
        <w:rPr>
          <w:noProof/>
        </w:rPr>
      </w:pPr>
      <w:bookmarkStart w:id="1126" w:name="_ENREF_96"/>
      <w:r w:rsidRPr="008429BB">
        <w:rPr>
          <w:noProof/>
        </w:rPr>
        <w:t xml:space="preserve">Wilson AJ, Coltman DW, Pemberton JM, Overall ADJ, Byrne KA, Kruuk LEB (2005a). Maternal genetic effects set the potential for evolution in a free-living vertebrate population. </w:t>
      </w:r>
      <w:r w:rsidRPr="008429BB">
        <w:rPr>
          <w:i/>
          <w:noProof/>
        </w:rPr>
        <w:t>Journal of Evolutionary Biology</w:t>
      </w:r>
      <w:r w:rsidRPr="008429BB">
        <w:rPr>
          <w:noProof/>
        </w:rPr>
        <w:t xml:space="preserve"> </w:t>
      </w:r>
      <w:r w:rsidRPr="008429BB">
        <w:rPr>
          <w:b/>
          <w:noProof/>
        </w:rPr>
        <w:t>18</w:t>
      </w:r>
      <w:r w:rsidRPr="008429BB">
        <w:rPr>
          <w:noProof/>
        </w:rPr>
        <w:t>(2)</w:t>
      </w:r>
      <w:r w:rsidRPr="008429BB">
        <w:rPr>
          <w:b/>
          <w:noProof/>
        </w:rPr>
        <w:t>:</w:t>
      </w:r>
      <w:r w:rsidRPr="008429BB">
        <w:rPr>
          <w:noProof/>
        </w:rPr>
        <w:t xml:space="preserve"> 405--414.</w:t>
      </w:r>
    </w:p>
    <w:bookmarkEnd w:id="1126"/>
    <w:p w14:paraId="7A916754" w14:textId="77777777" w:rsidR="008429BB" w:rsidRPr="008429BB" w:rsidRDefault="008429BB" w:rsidP="008429BB">
      <w:pPr>
        <w:pStyle w:val="EndNoteBibliography"/>
        <w:rPr>
          <w:noProof/>
        </w:rPr>
      </w:pPr>
    </w:p>
    <w:p w14:paraId="050ACB3A" w14:textId="77777777" w:rsidR="008429BB" w:rsidRPr="008429BB" w:rsidRDefault="008429BB" w:rsidP="008429BB">
      <w:pPr>
        <w:pStyle w:val="EndNoteBibliography"/>
        <w:rPr>
          <w:noProof/>
        </w:rPr>
      </w:pPr>
      <w:bookmarkStart w:id="1127" w:name="_ENREF_97"/>
      <w:r w:rsidRPr="008429BB">
        <w:rPr>
          <w:noProof/>
        </w:rPr>
        <w:t xml:space="preserve">Wilson AJ, Kruuk LEB, Coltman DW (2005b). Ontogenetic Patterns in Heritable Variation for Body Size: Using Random Regression Models in a Wild Ungulate Population. </w:t>
      </w:r>
      <w:r w:rsidRPr="008429BB">
        <w:rPr>
          <w:i/>
          <w:noProof/>
        </w:rPr>
        <w:t>The American Naturalist</w:t>
      </w:r>
      <w:r w:rsidRPr="008429BB">
        <w:rPr>
          <w:noProof/>
        </w:rPr>
        <w:t xml:space="preserve"> </w:t>
      </w:r>
      <w:r w:rsidRPr="008429BB">
        <w:rPr>
          <w:b/>
          <w:noProof/>
        </w:rPr>
        <w:t>166</w:t>
      </w:r>
      <w:r w:rsidRPr="008429BB">
        <w:rPr>
          <w:noProof/>
        </w:rPr>
        <w:t>(6)</w:t>
      </w:r>
      <w:r w:rsidRPr="008429BB">
        <w:rPr>
          <w:b/>
          <w:noProof/>
        </w:rPr>
        <w:t>:</w:t>
      </w:r>
      <w:r w:rsidRPr="008429BB">
        <w:rPr>
          <w:noProof/>
        </w:rPr>
        <w:t xml:space="preserve"> E177--E192.</w:t>
      </w:r>
    </w:p>
    <w:bookmarkEnd w:id="1127"/>
    <w:p w14:paraId="7EB05F34" w14:textId="77777777" w:rsidR="008429BB" w:rsidRPr="008429BB" w:rsidRDefault="008429BB" w:rsidP="008429BB">
      <w:pPr>
        <w:pStyle w:val="EndNoteBibliography"/>
        <w:rPr>
          <w:noProof/>
        </w:rPr>
      </w:pPr>
    </w:p>
    <w:p w14:paraId="57607EE6" w14:textId="77777777" w:rsidR="008429BB" w:rsidRPr="008429BB" w:rsidRDefault="008429BB" w:rsidP="008429BB">
      <w:pPr>
        <w:pStyle w:val="EndNoteBibliography"/>
        <w:rPr>
          <w:noProof/>
        </w:rPr>
      </w:pPr>
      <w:bookmarkStart w:id="1128" w:name="_ENREF_98"/>
      <w:r w:rsidRPr="008429BB">
        <w:rPr>
          <w:noProof/>
        </w:rPr>
        <w:t xml:space="preserve">Wilson AJ, Pemberston JM, Pilkington JG, Clutton-Brock TH, Coltman DW, Kruuk LEB (2007). Quantitative genetics of growth and cryptic evolution of body size in an island population. </w:t>
      </w:r>
      <w:r w:rsidRPr="008429BB">
        <w:rPr>
          <w:i/>
          <w:noProof/>
        </w:rPr>
        <w:t>Evolutionary Ecology</w:t>
      </w:r>
      <w:r w:rsidRPr="008429BB">
        <w:rPr>
          <w:noProof/>
        </w:rPr>
        <w:t xml:space="preserve"> </w:t>
      </w:r>
      <w:r w:rsidRPr="008429BB">
        <w:rPr>
          <w:b/>
          <w:noProof/>
        </w:rPr>
        <w:t>21</w:t>
      </w:r>
      <w:r w:rsidRPr="008429BB">
        <w:rPr>
          <w:noProof/>
        </w:rPr>
        <w:t>(3)</w:t>
      </w:r>
      <w:r w:rsidRPr="008429BB">
        <w:rPr>
          <w:b/>
          <w:noProof/>
        </w:rPr>
        <w:t>:</w:t>
      </w:r>
      <w:r w:rsidRPr="008429BB">
        <w:rPr>
          <w:noProof/>
        </w:rPr>
        <w:t xml:space="preserve"> 337--356.</w:t>
      </w:r>
    </w:p>
    <w:bookmarkEnd w:id="1128"/>
    <w:p w14:paraId="5DD2F011" w14:textId="77777777" w:rsidR="008429BB" w:rsidRPr="008429BB" w:rsidRDefault="008429BB" w:rsidP="008429BB">
      <w:pPr>
        <w:pStyle w:val="EndNoteBibliography"/>
        <w:rPr>
          <w:noProof/>
        </w:rPr>
      </w:pPr>
    </w:p>
    <w:p w14:paraId="2E8C69A5" w14:textId="77777777" w:rsidR="008429BB" w:rsidRPr="008429BB" w:rsidRDefault="008429BB" w:rsidP="008429BB">
      <w:pPr>
        <w:pStyle w:val="EndNoteBibliography"/>
        <w:rPr>
          <w:noProof/>
        </w:rPr>
      </w:pPr>
      <w:bookmarkStart w:id="1129" w:name="_ENREF_99"/>
      <w:r w:rsidRPr="008429BB">
        <w:rPr>
          <w:noProof/>
        </w:rPr>
        <w:t xml:space="preserve">Wilson AJ, Réale D (2006). Ontogeny of Additive and Maternal Genetic Effects: Lessons from Domestic Mammals. </w:t>
      </w:r>
      <w:r w:rsidRPr="008429BB">
        <w:rPr>
          <w:i/>
          <w:noProof/>
        </w:rPr>
        <w:t>The American Naturalist</w:t>
      </w:r>
      <w:r w:rsidRPr="008429BB">
        <w:rPr>
          <w:noProof/>
        </w:rPr>
        <w:t xml:space="preserve"> </w:t>
      </w:r>
      <w:r w:rsidRPr="008429BB">
        <w:rPr>
          <w:b/>
          <w:noProof/>
        </w:rPr>
        <w:t>167</w:t>
      </w:r>
      <w:r w:rsidRPr="008429BB">
        <w:rPr>
          <w:noProof/>
        </w:rPr>
        <w:t>(1)</w:t>
      </w:r>
      <w:r w:rsidRPr="008429BB">
        <w:rPr>
          <w:b/>
          <w:noProof/>
        </w:rPr>
        <w:t>:</w:t>
      </w:r>
      <w:r w:rsidRPr="008429BB">
        <w:rPr>
          <w:noProof/>
        </w:rPr>
        <w:t xml:space="preserve"> E23--E38.</w:t>
      </w:r>
    </w:p>
    <w:bookmarkEnd w:id="1129"/>
    <w:p w14:paraId="150E1742" w14:textId="77777777" w:rsidR="008429BB" w:rsidRPr="008429BB" w:rsidRDefault="008429BB" w:rsidP="008429BB">
      <w:pPr>
        <w:pStyle w:val="EndNoteBibliography"/>
        <w:rPr>
          <w:noProof/>
        </w:rPr>
      </w:pPr>
    </w:p>
    <w:p w14:paraId="5A9214F3" w14:textId="77777777" w:rsidR="008429BB" w:rsidRPr="008429BB" w:rsidRDefault="008429BB" w:rsidP="008429BB">
      <w:pPr>
        <w:pStyle w:val="EndNoteBibliography"/>
        <w:rPr>
          <w:noProof/>
        </w:rPr>
      </w:pPr>
      <w:bookmarkStart w:id="1130" w:name="_ENREF_100"/>
      <w:r w:rsidRPr="008429BB">
        <w:rPr>
          <w:noProof/>
        </w:rPr>
        <w:t>Wilson AJ, Reale D, Clements MN, Morrissey MM, Postma E, Walling CA</w:t>
      </w:r>
      <w:r w:rsidRPr="008429BB">
        <w:rPr>
          <w:i/>
          <w:noProof/>
        </w:rPr>
        <w:t xml:space="preserve"> et al</w:t>
      </w:r>
      <w:r w:rsidRPr="008429BB">
        <w:rPr>
          <w:noProof/>
        </w:rPr>
        <w:t xml:space="preserve"> (2010). An ecologist's guide to the animal model. </w:t>
      </w:r>
      <w:r w:rsidRPr="008429BB">
        <w:rPr>
          <w:i/>
          <w:noProof/>
        </w:rPr>
        <w:t>Journal of Animal Ecology</w:t>
      </w:r>
      <w:r w:rsidRPr="008429BB">
        <w:rPr>
          <w:noProof/>
        </w:rPr>
        <w:t xml:space="preserve"> </w:t>
      </w:r>
      <w:r w:rsidRPr="008429BB">
        <w:rPr>
          <w:b/>
          <w:noProof/>
        </w:rPr>
        <w:t>79</w:t>
      </w:r>
      <w:r w:rsidRPr="008429BB">
        <w:rPr>
          <w:noProof/>
        </w:rPr>
        <w:t>(1)</w:t>
      </w:r>
      <w:r w:rsidRPr="008429BB">
        <w:rPr>
          <w:b/>
          <w:noProof/>
        </w:rPr>
        <w:t>:</w:t>
      </w:r>
      <w:r w:rsidRPr="008429BB">
        <w:rPr>
          <w:noProof/>
        </w:rPr>
        <w:t xml:space="preserve"> 13–26.</w:t>
      </w:r>
    </w:p>
    <w:bookmarkEnd w:id="1130"/>
    <w:p w14:paraId="2DEF13C9" w14:textId="77777777" w:rsidR="008429BB" w:rsidRPr="008429BB" w:rsidRDefault="008429BB" w:rsidP="008429BB">
      <w:pPr>
        <w:pStyle w:val="EndNoteBibliography"/>
        <w:rPr>
          <w:noProof/>
        </w:rPr>
      </w:pPr>
    </w:p>
    <w:p w14:paraId="196AEBB1" w14:textId="77777777" w:rsidR="008429BB" w:rsidRPr="008429BB" w:rsidRDefault="008429BB" w:rsidP="008429BB">
      <w:pPr>
        <w:pStyle w:val="EndNoteBibliography"/>
        <w:rPr>
          <w:noProof/>
        </w:rPr>
      </w:pPr>
      <w:bookmarkStart w:id="1131" w:name="_ENREF_101"/>
      <w:r w:rsidRPr="008429BB">
        <w:rPr>
          <w:noProof/>
        </w:rPr>
        <w:t xml:space="preserve">Wood CW, Brodie ED (2015). Environmental effects on the structure of the G-matrix. </w:t>
      </w:r>
      <w:r w:rsidRPr="008429BB">
        <w:rPr>
          <w:i/>
          <w:noProof/>
        </w:rPr>
        <w:t>Evolution</w:t>
      </w:r>
      <w:r w:rsidRPr="008429BB">
        <w:rPr>
          <w:noProof/>
        </w:rPr>
        <w:t xml:space="preserve"> </w:t>
      </w:r>
      <w:r w:rsidRPr="008429BB">
        <w:rPr>
          <w:b/>
          <w:noProof/>
        </w:rPr>
        <w:t>69</w:t>
      </w:r>
      <w:r w:rsidRPr="008429BB">
        <w:rPr>
          <w:noProof/>
        </w:rPr>
        <w:t>(11)</w:t>
      </w:r>
      <w:r w:rsidRPr="008429BB">
        <w:rPr>
          <w:b/>
          <w:noProof/>
        </w:rPr>
        <w:t>:</w:t>
      </w:r>
      <w:r w:rsidRPr="008429BB">
        <w:rPr>
          <w:noProof/>
        </w:rPr>
        <w:t xml:space="preserve"> 2927--2940.</w:t>
      </w:r>
    </w:p>
    <w:bookmarkEnd w:id="1131"/>
    <w:p w14:paraId="05ADAC52" w14:textId="77777777" w:rsidR="008429BB" w:rsidRPr="008429BB" w:rsidRDefault="008429BB" w:rsidP="008429BB">
      <w:pPr>
        <w:pStyle w:val="EndNoteBibliography"/>
        <w:rPr>
          <w:noProof/>
        </w:rPr>
      </w:pPr>
    </w:p>
    <w:p w14:paraId="31720AE4" w14:textId="35E0A1D8" w:rsidR="00450314" w:rsidRPr="00450314" w:rsidRDefault="00841599" w:rsidP="00841599">
      <w:pPr>
        <w:contextualSpacing/>
      </w:pPr>
      <w:r>
        <w:fldChar w:fldCharType="end"/>
      </w:r>
    </w:p>
    <w:sectPr w:rsidR="00450314" w:rsidRPr="00450314" w:rsidSect="00753E56">
      <w:footerReference w:type="even" r:id="rId28"/>
      <w:footerReference w:type="default" r:id="rId2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4"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351"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 xml:space="preserve">Replace this. It’s wrong. Residual SD was modelled so needed to be converted BACK to SD, but was left on </w:t>
      </w:r>
      <w:proofErr w:type="gramStart"/>
      <w:r>
        <w:t>log(</w:t>
      </w:r>
      <w:proofErr w:type="gramEnd"/>
      <w:r>
        <w:t xml:space="preserve">SD) scale. Patterns roughly the same except C, and this will </w:t>
      </w:r>
      <w:proofErr w:type="gramStart"/>
      <w:r>
        <w:t>definitely change</w:t>
      </w:r>
      <w:proofErr w:type="gramEnd"/>
      <w:r>
        <w:t xml:space="preserve"> H2!</w:t>
      </w:r>
    </w:p>
    <w:p w14:paraId="59863B1B" w14:textId="1D9DC2E2" w:rsidR="005C3744" w:rsidRDefault="005C3744">
      <w:pPr>
        <w:pStyle w:val="CommentText"/>
      </w:pPr>
    </w:p>
  </w:comment>
  <w:comment w:id="352" w:author="Daniel Noble" w:date="2023-07-21T14:24:00Z" w:initials="DN">
    <w:p w14:paraId="40CC6F3D" w14:textId="74430984" w:rsidR="006A28A9" w:rsidRDefault="006A28A9">
      <w:pPr>
        <w:pStyle w:val="CommentText"/>
      </w:pPr>
      <w:r>
        <w:rPr>
          <w:rStyle w:val="CommentReference"/>
        </w:rPr>
        <w:annotationRef/>
      </w:r>
      <w:r>
        <w:t xml:space="preserve">Now </w:t>
      </w:r>
      <w:proofErr w:type="gramStart"/>
      <w:r>
        <w:t>fixed</w:t>
      </w:r>
      <w:proofErr w:type="gramEnd"/>
    </w:p>
  </w:comment>
  <w:comment w:id="419" w:author="Shinichi Nakagawa" w:date="2020-10-19T09:49:00Z" w:initials="SN">
    <w:p w14:paraId="2F5A92CF" w14:textId="4ACA4B04" w:rsidR="00B42A91" w:rsidRDefault="00B42A91">
      <w:pPr>
        <w:pStyle w:val="CommentText"/>
      </w:pPr>
      <w:r>
        <w:rPr>
          <w:rStyle w:val="CommentReference"/>
        </w:rPr>
        <w:annotationRef/>
      </w:r>
      <w:r>
        <w:t xml:space="preserve">This is </w:t>
      </w:r>
      <w:proofErr w:type="gramStart"/>
      <w:r>
        <w:t>really good</w:t>
      </w:r>
      <w:proofErr w:type="gramEnd"/>
      <w:r>
        <w:t>!</w:t>
      </w:r>
    </w:p>
  </w:comment>
  <w:comment w:id="422" w:author="Daniel Noble" w:date="2023-09-07T11:38:00Z" w:initials="DN">
    <w:p w14:paraId="1AADA3E8" w14:textId="76ECF22B" w:rsidR="004B5E9A" w:rsidRDefault="004B5E9A">
      <w:pPr>
        <w:pStyle w:val="CommentText"/>
      </w:pPr>
      <w:r>
        <w:rPr>
          <w:rStyle w:val="CommentReference"/>
        </w:rPr>
        <w:annotationRef/>
      </w:r>
      <w:r>
        <w:t xml:space="preserve">Now fixed to match variance </w:t>
      </w:r>
      <w:proofErr w:type="spellStart"/>
      <w:r>
        <w:t>compoenents</w:t>
      </w:r>
      <w:proofErr w:type="spellEnd"/>
    </w:p>
  </w:comment>
  <w:comment w:id="423"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424"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570" w:author="Daniel Noble" w:date="2023-07-20T16:44:00Z" w:initials="DN">
    <w:p w14:paraId="78B08B73" w14:textId="18717C41" w:rsidR="00882930" w:rsidRDefault="00882930">
      <w:pPr>
        <w:pStyle w:val="CommentText"/>
      </w:pPr>
      <w:r>
        <w:rPr>
          <w:rStyle w:val="CommentReference"/>
        </w:rPr>
        <w:annotationRef/>
      </w:r>
      <w:r>
        <w:t xml:space="preserve">OK, this explains why the reviewer was </w:t>
      </w:r>
      <w:proofErr w:type="spellStart"/>
      <w:r>
        <w:t>w</w:t>
      </w:r>
      <w:r>
        <w:rPr>
          <w:noProof/>
        </w:rPr>
        <w:t>orrid</w:t>
      </w:r>
      <w:proofErr w:type="spellEnd"/>
      <w:r>
        <w:rPr>
          <w:noProof/>
        </w:rPr>
        <w:t xml:space="preserve"> because thiese G amd M matrices are conditioned on fixed effects so it will change variance compoenents. Need to only present the model wi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59863B1B" w15:done="0"/>
  <w15:commentEx w15:paraId="40CC6F3D" w15:paraIdParent="59863B1B" w15:done="0"/>
  <w15:commentEx w15:paraId="2F5A92CF" w15:done="0"/>
  <w15:commentEx w15:paraId="1AADA3E8"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3CCBA" w16cex:dateUtc="2023-07-20T05:09:00Z"/>
  <w16cex:commentExtensible w16cex:durableId="2865139B" w16cex:dateUtc="2023-07-21T04:24:00Z"/>
  <w16cex:commentExtensible w16cex:durableId="2337DFA3" w16cex:dateUtc="2020-10-18T22:49:00Z"/>
  <w16cex:commentExtensible w16cex:durableId="240D4A12" w16cex:dateUtc="2023-09-07T01:38: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59863B1B" w16cid:durableId="2863CCBA"/>
  <w16cid:commentId w16cid:paraId="40CC6F3D" w16cid:durableId="2865139B"/>
  <w16cid:commentId w16cid:paraId="2F5A92CF" w16cid:durableId="2337DFA3"/>
  <w16cid:commentId w16cid:paraId="1AADA3E8" w16cid:durableId="240D4A12"/>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14EC95" w14:textId="77777777" w:rsidR="00D55A6D" w:rsidRDefault="00D55A6D" w:rsidP="00F014AB">
      <w:r>
        <w:separator/>
      </w:r>
    </w:p>
  </w:endnote>
  <w:endnote w:type="continuationSeparator" w:id="0">
    <w:p w14:paraId="4C14C603" w14:textId="77777777" w:rsidR="00D55A6D" w:rsidRDefault="00D55A6D"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48F6C" w14:textId="77777777" w:rsidR="00D55A6D" w:rsidRDefault="00D55A6D" w:rsidP="00F014AB">
      <w:r>
        <w:separator/>
      </w:r>
    </w:p>
  </w:footnote>
  <w:footnote w:type="continuationSeparator" w:id="0">
    <w:p w14:paraId="49519A1F" w14:textId="77777777" w:rsidR="00D55A6D" w:rsidRDefault="00D55A6D"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6E"/>
    <w:rsid w:val="000218C8"/>
    <w:rsid w:val="000224D3"/>
    <w:rsid w:val="00024234"/>
    <w:rsid w:val="00027110"/>
    <w:rsid w:val="000272E8"/>
    <w:rsid w:val="0002763A"/>
    <w:rsid w:val="00031171"/>
    <w:rsid w:val="000311B3"/>
    <w:rsid w:val="00031CB2"/>
    <w:rsid w:val="000365A1"/>
    <w:rsid w:val="00036EA8"/>
    <w:rsid w:val="0004698F"/>
    <w:rsid w:val="000514A1"/>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40D9"/>
    <w:rsid w:val="00095875"/>
    <w:rsid w:val="00096DF0"/>
    <w:rsid w:val="000A582A"/>
    <w:rsid w:val="000A7B9D"/>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24F"/>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745F2"/>
    <w:rsid w:val="0018143B"/>
    <w:rsid w:val="00182A10"/>
    <w:rsid w:val="001835AB"/>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7EA"/>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07133"/>
    <w:rsid w:val="0031209A"/>
    <w:rsid w:val="003121CC"/>
    <w:rsid w:val="00314300"/>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67C7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9311A"/>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60A3"/>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3C5"/>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5E9A"/>
    <w:rsid w:val="004B640F"/>
    <w:rsid w:val="004B6F48"/>
    <w:rsid w:val="004C32F0"/>
    <w:rsid w:val="004C4205"/>
    <w:rsid w:val="004C625A"/>
    <w:rsid w:val="004D4531"/>
    <w:rsid w:val="004D6425"/>
    <w:rsid w:val="004D654F"/>
    <w:rsid w:val="004E506D"/>
    <w:rsid w:val="004E5B0C"/>
    <w:rsid w:val="004E7E3D"/>
    <w:rsid w:val="004F0505"/>
    <w:rsid w:val="004F5B2D"/>
    <w:rsid w:val="004F6B2E"/>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038"/>
    <w:rsid w:val="00526116"/>
    <w:rsid w:val="00530D98"/>
    <w:rsid w:val="0053278A"/>
    <w:rsid w:val="0053402A"/>
    <w:rsid w:val="005349CC"/>
    <w:rsid w:val="00537F70"/>
    <w:rsid w:val="00541E71"/>
    <w:rsid w:val="00542EED"/>
    <w:rsid w:val="0054517F"/>
    <w:rsid w:val="00545CE8"/>
    <w:rsid w:val="00551A68"/>
    <w:rsid w:val="00552493"/>
    <w:rsid w:val="00552A65"/>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84CAC"/>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384E"/>
    <w:rsid w:val="005C426C"/>
    <w:rsid w:val="005C6252"/>
    <w:rsid w:val="005C6375"/>
    <w:rsid w:val="005D01C3"/>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2F74"/>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6C07"/>
    <w:rsid w:val="006B7939"/>
    <w:rsid w:val="006C08B9"/>
    <w:rsid w:val="006C0E62"/>
    <w:rsid w:val="006C12D6"/>
    <w:rsid w:val="006C2246"/>
    <w:rsid w:val="006C3944"/>
    <w:rsid w:val="006C4A87"/>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7FF"/>
    <w:rsid w:val="00701961"/>
    <w:rsid w:val="00701A82"/>
    <w:rsid w:val="00707998"/>
    <w:rsid w:val="00707D6F"/>
    <w:rsid w:val="00715381"/>
    <w:rsid w:val="00723E50"/>
    <w:rsid w:val="007279B3"/>
    <w:rsid w:val="007312E0"/>
    <w:rsid w:val="0073218D"/>
    <w:rsid w:val="00733C4B"/>
    <w:rsid w:val="00735EAD"/>
    <w:rsid w:val="007364DE"/>
    <w:rsid w:val="0073727D"/>
    <w:rsid w:val="00742424"/>
    <w:rsid w:val="00750010"/>
    <w:rsid w:val="007506CC"/>
    <w:rsid w:val="007530C8"/>
    <w:rsid w:val="00753E56"/>
    <w:rsid w:val="007544B5"/>
    <w:rsid w:val="00757E22"/>
    <w:rsid w:val="00762A24"/>
    <w:rsid w:val="00763E3A"/>
    <w:rsid w:val="00764D36"/>
    <w:rsid w:val="00765005"/>
    <w:rsid w:val="007650FB"/>
    <w:rsid w:val="00766666"/>
    <w:rsid w:val="007667F0"/>
    <w:rsid w:val="00770AA0"/>
    <w:rsid w:val="00770FEC"/>
    <w:rsid w:val="00772014"/>
    <w:rsid w:val="00774B59"/>
    <w:rsid w:val="00775590"/>
    <w:rsid w:val="00780AC7"/>
    <w:rsid w:val="00782204"/>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59E3"/>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4C8F"/>
    <w:rsid w:val="008151E0"/>
    <w:rsid w:val="00817D08"/>
    <w:rsid w:val="008219BA"/>
    <w:rsid w:val="008246B3"/>
    <w:rsid w:val="00825F4F"/>
    <w:rsid w:val="00827865"/>
    <w:rsid w:val="008321FC"/>
    <w:rsid w:val="00832C87"/>
    <w:rsid w:val="00833C20"/>
    <w:rsid w:val="008356C0"/>
    <w:rsid w:val="00835799"/>
    <w:rsid w:val="0083755C"/>
    <w:rsid w:val="00841599"/>
    <w:rsid w:val="008416CB"/>
    <w:rsid w:val="008426C1"/>
    <w:rsid w:val="008429BB"/>
    <w:rsid w:val="00843927"/>
    <w:rsid w:val="008445DC"/>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64D1E"/>
    <w:rsid w:val="00870FCA"/>
    <w:rsid w:val="008735E2"/>
    <w:rsid w:val="0087468E"/>
    <w:rsid w:val="00876543"/>
    <w:rsid w:val="00876764"/>
    <w:rsid w:val="00881EE8"/>
    <w:rsid w:val="00882930"/>
    <w:rsid w:val="008846BA"/>
    <w:rsid w:val="00885D52"/>
    <w:rsid w:val="008875F7"/>
    <w:rsid w:val="00887792"/>
    <w:rsid w:val="00890EFD"/>
    <w:rsid w:val="00894AD4"/>
    <w:rsid w:val="00894D53"/>
    <w:rsid w:val="008979EB"/>
    <w:rsid w:val="008A0985"/>
    <w:rsid w:val="008A0E8F"/>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071D4"/>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0FE"/>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B550F"/>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D724A"/>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2AB0"/>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3F74"/>
    <w:rsid w:val="00B743ED"/>
    <w:rsid w:val="00B75E1A"/>
    <w:rsid w:val="00B81C68"/>
    <w:rsid w:val="00B82231"/>
    <w:rsid w:val="00B82C7F"/>
    <w:rsid w:val="00B84B89"/>
    <w:rsid w:val="00B84DDE"/>
    <w:rsid w:val="00B861E8"/>
    <w:rsid w:val="00B90E56"/>
    <w:rsid w:val="00B97709"/>
    <w:rsid w:val="00BA0C6C"/>
    <w:rsid w:val="00BA5BF4"/>
    <w:rsid w:val="00BA5F7C"/>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0BF7"/>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72"/>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6A1F"/>
    <w:rsid w:val="00D27988"/>
    <w:rsid w:val="00D27E3A"/>
    <w:rsid w:val="00D34221"/>
    <w:rsid w:val="00D346A7"/>
    <w:rsid w:val="00D348DA"/>
    <w:rsid w:val="00D348ED"/>
    <w:rsid w:val="00D35299"/>
    <w:rsid w:val="00D37078"/>
    <w:rsid w:val="00D40D6F"/>
    <w:rsid w:val="00D41F47"/>
    <w:rsid w:val="00D42EB3"/>
    <w:rsid w:val="00D4313E"/>
    <w:rsid w:val="00D448CE"/>
    <w:rsid w:val="00D46CF6"/>
    <w:rsid w:val="00D47E7C"/>
    <w:rsid w:val="00D52545"/>
    <w:rsid w:val="00D52F35"/>
    <w:rsid w:val="00D53A19"/>
    <w:rsid w:val="00D54EAA"/>
    <w:rsid w:val="00D55A6D"/>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EF4"/>
    <w:rsid w:val="00DC6F6E"/>
    <w:rsid w:val="00DD012D"/>
    <w:rsid w:val="00DD0136"/>
    <w:rsid w:val="00DD1764"/>
    <w:rsid w:val="00DD1EF3"/>
    <w:rsid w:val="00DD3C0D"/>
    <w:rsid w:val="00DD441C"/>
    <w:rsid w:val="00DD5878"/>
    <w:rsid w:val="00DE1948"/>
    <w:rsid w:val="00DE31F6"/>
    <w:rsid w:val="00DE66B8"/>
    <w:rsid w:val="00DE6B68"/>
    <w:rsid w:val="00DE725E"/>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5FA2"/>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7B2"/>
    <w:rsid w:val="00EC19A6"/>
    <w:rsid w:val="00EC29DC"/>
    <w:rsid w:val="00EC511F"/>
    <w:rsid w:val="00EC6266"/>
    <w:rsid w:val="00EC7055"/>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2809"/>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E7734"/>
    <w:rsid w:val="00FF03FD"/>
    <w:rsid w:val="00FF05BD"/>
    <w:rsid w:val="00FF0D4C"/>
    <w:rsid w:val="00FF2955"/>
    <w:rsid w:val="00FF3324"/>
    <w:rsid w:val="00FF4251"/>
    <w:rsid w:val="00FF433B"/>
    <w:rsid w:val="00FF46B3"/>
    <w:rsid w:val="00FF5B38"/>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doi.org/10.1038/s41437-41020-40338-41434"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s://doi.org/210.1038/sj.hdy.6800532"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doi.org/20220110.20221098/rstb.20222022.20220137"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310.1111/evo.1320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010.1111/faf.12394"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8637/jss.v080.i01"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310.1643/CP-1603-1084R1642" TargetMode="External"/><Relationship Id="rId27" Type="http://schemas.openxmlformats.org/officeDocument/2006/relationships/hyperlink" Target="https://doi.org/110.1111/jzo.1209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2</TotalTime>
  <Pages>23</Pages>
  <Words>73456</Words>
  <Characters>418704</Characters>
  <Application>Microsoft Office Word</Application>
  <DocSecurity>0</DocSecurity>
  <Lines>3489</Lines>
  <Paragraphs>9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132</cp:revision>
  <cp:lastPrinted>2020-10-01T23:31:00Z</cp:lastPrinted>
  <dcterms:created xsi:type="dcterms:W3CDTF">2020-11-17T04:59:00Z</dcterms:created>
  <dcterms:modified xsi:type="dcterms:W3CDTF">2023-09-07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